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bookmarkStart w:id="16" w:name="_Toc144992023"/>
      <w:bookmarkStart w:id="17" w:name="_Toc146148299"/>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bookmarkEnd w:id="16"/>
      <w:bookmarkEnd w:id="17"/>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64E1392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63418D08"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8" w:name="_Toc131840077"/>
      <w:bookmarkStart w:id="19" w:name="_Toc133353398"/>
      <w:bookmarkStart w:id="20" w:name="_Toc133873598"/>
      <w:bookmarkStart w:id="21" w:name="_Toc143523708"/>
      <w:bookmarkStart w:id="22" w:name="_Toc144760017"/>
      <w:bookmarkStart w:id="23" w:name="_Toc144819791"/>
      <w:bookmarkStart w:id="24" w:name="_Toc144820663"/>
      <w:bookmarkStart w:id="25" w:name="_Toc144836319"/>
      <w:bookmarkStart w:id="26" w:name="_Toc144992024"/>
      <w:bookmarkStart w:id="27" w:name="_Toc146148300"/>
      <w:r w:rsidRPr="00176990">
        <w:lastRenderedPageBreak/>
        <w:t>HALAMAN PE</w:t>
      </w:r>
      <w:r w:rsidR="0078000A">
        <w:t>NGESAHA</w:t>
      </w:r>
      <w:r w:rsidRPr="00176990">
        <w:t>N</w:t>
      </w:r>
      <w:bookmarkEnd w:id="18"/>
      <w:bookmarkEnd w:id="19"/>
      <w:bookmarkEnd w:id="20"/>
      <w:bookmarkEnd w:id="21"/>
      <w:bookmarkEnd w:id="22"/>
      <w:bookmarkEnd w:id="23"/>
      <w:bookmarkEnd w:id="24"/>
      <w:bookmarkEnd w:id="25"/>
      <w:bookmarkEnd w:id="26"/>
      <w:bookmarkEnd w:id="27"/>
    </w:p>
    <w:p w14:paraId="10FDCA83" w14:textId="77777777" w:rsidR="007B75C2" w:rsidRDefault="007B75C2" w:rsidP="007B75C2"/>
    <w:p w14:paraId="334B01C7" w14:textId="77777777" w:rsidR="000D4347" w:rsidRDefault="007B75C2" w:rsidP="007B75C2">
      <w:r>
        <w:t xml:space="preserve">Tugas Akhir ini diajukan oleh : </w:t>
      </w:r>
    </w:p>
    <w:p w14:paraId="4C8BAA74" w14:textId="77777777" w:rsidR="002866C2" w:rsidRDefault="002866C2"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2866C2">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2866C2">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2866C2">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2866C2">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FABEFF4" w14:textId="0114B1AB" w:rsidR="006318CE" w:rsidRDefault="00D77576" w:rsidP="00AC3094">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tc>
      </w:tr>
    </w:tbl>
    <w:p w14:paraId="662A9A12" w14:textId="77777777" w:rsidR="000D4347" w:rsidRDefault="000D4347" w:rsidP="007B75C2"/>
    <w:p w14:paraId="6B8CF657" w14:textId="11F0900A" w:rsidR="00176990" w:rsidRPr="00AC3094" w:rsidRDefault="007B75C2" w:rsidP="00AC3094">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1D1A44A6" w14:textId="77777777" w:rsidR="002D6A66" w:rsidRDefault="002D6A66" w:rsidP="002D6A66">
      <w:pPr>
        <w:tabs>
          <w:tab w:val="left" w:pos="3312"/>
        </w:tabs>
        <w:contextualSpacing/>
        <w:rPr>
          <w:rFonts w:cs="Times New Roman"/>
          <w:szCs w:val="24"/>
        </w:rPr>
      </w:pPr>
      <w:bookmarkStart w:id="28" w:name="_Toc106612691"/>
      <w:bookmarkStart w:id="29" w:name="_Toc131840078"/>
      <w:bookmarkStart w:id="30" w:name="_Toc133353399"/>
      <w:bookmarkStart w:id="31" w:name="_Toc133873599"/>
    </w:p>
    <w:p w14:paraId="1C7E2EBD" w14:textId="63EAE680"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408C6012" w:rsidR="005C362A" w:rsidRDefault="005C362A" w:rsidP="002866C2">
      <w:pPr>
        <w:tabs>
          <w:tab w:val="left" w:pos="3312"/>
        </w:tabs>
        <w:spacing w:line="240" w:lineRule="auto"/>
        <w:contextualSpacing/>
        <w:jc w:val="center"/>
        <w:rPr>
          <w:rFonts w:cs="Times New Roman"/>
          <w:sz w:val="28"/>
          <w:szCs w:val="24"/>
        </w:rPr>
      </w:pPr>
    </w:p>
    <w:p w14:paraId="29C136CA" w14:textId="24C02761" w:rsidR="000B5978" w:rsidRDefault="00C129CA" w:rsidP="00AC3094">
      <w:pPr>
        <w:tabs>
          <w:tab w:val="left" w:pos="1418"/>
        </w:tabs>
        <w:contextualSpacing/>
        <w:jc w:val="center"/>
        <w:rPr>
          <w:rFonts w:cs="Times New Roman"/>
          <w:szCs w:val="24"/>
        </w:rPr>
      </w:pPr>
      <w:r>
        <w:rPr>
          <w:rFonts w:cs="Times New Roman"/>
          <w:szCs w:val="24"/>
        </w:rPr>
        <w:t>Pembimbing</w:t>
      </w:r>
      <w:r>
        <w:rPr>
          <w:rFonts w:cs="Times New Roman"/>
          <w:szCs w:val="24"/>
        </w:rPr>
        <w:tab/>
      </w:r>
      <w:r w:rsidR="003466C6">
        <w:rPr>
          <w:rFonts w:cs="Times New Roman"/>
          <w:szCs w:val="24"/>
        </w:rPr>
        <w:t xml:space="preserve">: </w:t>
      </w:r>
      <w:r w:rsidRPr="00C129CA">
        <w:rPr>
          <w:rFonts w:eastAsia="Calibri" w:cs="Arial"/>
          <w:spacing w:val="-3"/>
          <w:lang w:val="en-US"/>
        </w:rPr>
        <w:t>Ir. Muhammad Arfan, S.Kom, M.Eng</w:t>
      </w:r>
      <w:r>
        <w:rPr>
          <w:rFonts w:eastAsia="Calibri" w:cs="Arial"/>
          <w:spacing w:val="-3"/>
          <w:lang w:val="en-US"/>
        </w:rPr>
        <w:tab/>
      </w:r>
      <w:r w:rsidR="005C362A">
        <w:rPr>
          <w:rFonts w:cs="Times New Roman"/>
          <w:szCs w:val="24"/>
        </w:rPr>
        <w:t xml:space="preserve">(                  </w:t>
      </w:r>
      <w:r w:rsidR="002866C2">
        <w:rPr>
          <w:rFonts w:cs="Times New Roman"/>
          <w:szCs w:val="24"/>
        </w:rPr>
        <w:t xml:space="preserve">    </w:t>
      </w:r>
      <w:r w:rsidR="00AC3094">
        <w:rPr>
          <w:rFonts w:cs="Times New Roman"/>
          <w:szCs w:val="24"/>
        </w:rPr>
        <w:t>)</w:t>
      </w:r>
    </w:p>
    <w:p w14:paraId="745FAB03" w14:textId="468F2C5C" w:rsidR="000B5978" w:rsidRDefault="005C362A" w:rsidP="00AC3094">
      <w:pPr>
        <w:tabs>
          <w:tab w:val="left" w:pos="1418"/>
        </w:tabs>
        <w:contextualSpacing/>
        <w:jc w:val="center"/>
        <w:rPr>
          <w:rFonts w:cs="Times New Roman"/>
          <w:szCs w:val="24"/>
        </w:rPr>
      </w:pPr>
      <w:r>
        <w:rPr>
          <w:rFonts w:cs="Times New Roman"/>
          <w:szCs w:val="24"/>
        </w:rPr>
        <w:t>Pembimbing</w:t>
      </w:r>
      <w:r>
        <w:rPr>
          <w:rFonts w:cs="Times New Roman"/>
          <w:szCs w:val="24"/>
        </w:rPr>
        <w:tab/>
        <w:t>:</w:t>
      </w:r>
      <w:r w:rsidR="003466C6">
        <w:rPr>
          <w:rFonts w:cs="Times New Roman"/>
          <w:szCs w:val="24"/>
        </w:rPr>
        <w:t xml:space="preserve"> </w:t>
      </w:r>
      <w:r w:rsidR="00C129CA" w:rsidRPr="00C129CA">
        <w:rPr>
          <w:rFonts w:eastAsia="Calibri" w:cs="Arial"/>
          <w:lang w:val="en-US"/>
        </w:rPr>
        <w:t>Imam Santoso, S.T., M.T</w:t>
      </w:r>
      <w:r w:rsidR="00C129CA">
        <w:rPr>
          <w:rFonts w:eastAsia="Calibri" w:cs="Arial"/>
          <w:lang w:val="en-US"/>
        </w:rPr>
        <w:t>.</w:t>
      </w:r>
      <w:r w:rsidR="003466C6">
        <w:rPr>
          <w:rFonts w:eastAsia="Calibri" w:cs="Arial"/>
          <w:lang w:val="en-US"/>
        </w:rPr>
        <w:tab/>
      </w:r>
      <w:r w:rsidR="003466C6">
        <w:rPr>
          <w:rFonts w:eastAsia="Calibri" w:cs="Arial"/>
          <w:lang w:val="en-US"/>
        </w:rPr>
        <w:tab/>
      </w:r>
      <w:r w:rsidR="003466C6">
        <w:rPr>
          <w:rFonts w:eastAsia="Calibri" w:cs="Arial"/>
          <w:lang w:val="en-US"/>
        </w:rPr>
        <w:tab/>
      </w:r>
      <w:r>
        <w:rPr>
          <w:rFonts w:cs="Times New Roman"/>
          <w:szCs w:val="24"/>
        </w:rPr>
        <w:t>(</w:t>
      </w:r>
      <w:r w:rsidR="002866C2">
        <w:rPr>
          <w:rFonts w:cs="Times New Roman"/>
          <w:szCs w:val="24"/>
        </w:rPr>
        <w:t xml:space="preserve">                      </w:t>
      </w:r>
      <w:r w:rsidR="00AC3094">
        <w:rPr>
          <w:rFonts w:cs="Times New Roman"/>
          <w:szCs w:val="24"/>
        </w:rPr>
        <w:t>)</w:t>
      </w:r>
    </w:p>
    <w:p w14:paraId="153084CF" w14:textId="5FFF94F7" w:rsidR="000B5978" w:rsidRDefault="005C362A" w:rsidP="00AC3094">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sidR="00C129CA" w:rsidRPr="00C129CA">
        <w:rPr>
          <w:rFonts w:cs="Times New Roman"/>
          <w:szCs w:val="24"/>
        </w:rPr>
        <w:t xml:space="preserve">Ir. Aghus Sofwan, S.T., M.T., Ph.D, IPU </w:t>
      </w:r>
      <w:r w:rsidR="00C129CA">
        <w:rPr>
          <w:rFonts w:cs="Times New Roman"/>
          <w:szCs w:val="24"/>
        </w:rPr>
        <w:tab/>
      </w:r>
      <w:r>
        <w:rPr>
          <w:rFonts w:cs="Times New Roman"/>
          <w:szCs w:val="24"/>
        </w:rPr>
        <w:t>(</w:t>
      </w:r>
      <w:r w:rsidR="002866C2">
        <w:rPr>
          <w:rFonts w:cs="Times New Roman"/>
          <w:szCs w:val="24"/>
        </w:rPr>
        <w:t xml:space="preserve">                      </w:t>
      </w:r>
      <w:r w:rsidR="00AC3094">
        <w:rPr>
          <w:rFonts w:cs="Times New Roman"/>
          <w:szCs w:val="24"/>
        </w:rPr>
        <w:t>)</w:t>
      </w:r>
    </w:p>
    <w:p w14:paraId="00423421" w14:textId="6011234B" w:rsidR="00C90E97" w:rsidRDefault="005C362A" w:rsidP="00C90E97">
      <w:pPr>
        <w:tabs>
          <w:tab w:val="left" w:pos="1418"/>
        </w:tabs>
        <w:contextualSpacing/>
        <w:jc w:val="center"/>
        <w:rPr>
          <w:rFonts w:cs="Times New Roman"/>
          <w:szCs w:val="24"/>
        </w:rPr>
      </w:pPr>
      <w:r>
        <w:rPr>
          <w:rFonts w:cs="Times New Roman"/>
          <w:szCs w:val="24"/>
        </w:rPr>
        <w:t>Penguji</w:t>
      </w:r>
      <w:r>
        <w:rPr>
          <w:rFonts w:cs="Times New Roman"/>
          <w:szCs w:val="24"/>
        </w:rPr>
        <w:tab/>
        <w:t xml:space="preserve">: </w:t>
      </w:r>
      <w:r w:rsidR="00C129CA" w:rsidRPr="00C129CA">
        <w:rPr>
          <w:rFonts w:cs="Times New Roman"/>
          <w:szCs w:val="24"/>
        </w:rPr>
        <w:t>Achmad Hidayatno, S.T., M.T.</w:t>
      </w:r>
      <w:r w:rsidR="002866C2">
        <w:rPr>
          <w:rFonts w:cs="Times New Roman"/>
          <w:szCs w:val="24"/>
        </w:rPr>
        <w:tab/>
      </w:r>
      <w:r w:rsidR="002866C2">
        <w:rPr>
          <w:rFonts w:cs="Times New Roman"/>
          <w:szCs w:val="24"/>
        </w:rPr>
        <w:tab/>
      </w:r>
      <w:r>
        <w:rPr>
          <w:rFonts w:cs="Times New Roman"/>
          <w:szCs w:val="24"/>
        </w:rPr>
        <w:t>(</w:t>
      </w:r>
      <w:r w:rsidR="002866C2">
        <w:rPr>
          <w:rFonts w:cs="Times New Roman"/>
          <w:szCs w:val="24"/>
        </w:rPr>
        <w:t xml:space="preserve">                      </w:t>
      </w:r>
      <w:r>
        <w:rPr>
          <w:rFonts w:cs="Times New Roman"/>
          <w:szCs w:val="24"/>
        </w:rPr>
        <w:t>)</w:t>
      </w:r>
      <w:r w:rsidR="00C90E97" w:rsidRPr="00C90E97">
        <w:rPr>
          <w:rFonts w:cs="Times New Roman"/>
          <w:szCs w:val="24"/>
        </w:rPr>
        <w:t xml:space="preserve"> </w:t>
      </w:r>
    </w:p>
    <w:p w14:paraId="76584F04" w14:textId="3B6886EB" w:rsidR="00C90E97" w:rsidRDefault="00C90E97" w:rsidP="00C90E97">
      <w:pPr>
        <w:tabs>
          <w:tab w:val="left" w:pos="1418"/>
        </w:tabs>
        <w:contextualSpacing/>
        <w:jc w:val="center"/>
        <w:rPr>
          <w:rFonts w:cs="Times New Roman"/>
          <w:szCs w:val="24"/>
        </w:rPr>
      </w:pPr>
      <w:r>
        <w:rPr>
          <w:rFonts w:cs="Times New Roman"/>
          <w:szCs w:val="24"/>
        </w:rPr>
        <w:t>Penguji</w:t>
      </w:r>
      <w:r>
        <w:rPr>
          <w:rFonts w:cs="Times New Roman"/>
          <w:szCs w:val="24"/>
        </w:rPr>
        <w:tab/>
        <w:t xml:space="preserve">: </w:t>
      </w:r>
      <w:r w:rsidR="002866C2" w:rsidRPr="002866C2">
        <w:rPr>
          <w:rFonts w:cs="Times New Roman"/>
          <w:szCs w:val="24"/>
        </w:rPr>
        <w:t xml:space="preserve">Munawar A. Riyadi, S.T., M.T., Ph.D. </w:t>
      </w:r>
      <w:r w:rsidR="002866C2">
        <w:rPr>
          <w:rFonts w:cs="Times New Roman"/>
          <w:szCs w:val="24"/>
        </w:rPr>
        <w:tab/>
      </w:r>
      <w:r>
        <w:rPr>
          <w:rFonts w:cs="Times New Roman"/>
          <w:szCs w:val="24"/>
        </w:rPr>
        <w:t>(</w:t>
      </w:r>
      <w:r w:rsidR="002866C2">
        <w:rPr>
          <w:rFonts w:cs="Times New Roman"/>
          <w:szCs w:val="24"/>
        </w:rPr>
        <w:t xml:space="preserve">                      </w:t>
      </w:r>
      <w:r>
        <w:rPr>
          <w:rFonts w:cs="Times New Roman"/>
          <w:szCs w:val="24"/>
        </w:rPr>
        <w:t>)</w:t>
      </w:r>
    </w:p>
    <w:p w14:paraId="55A0DCA9" w14:textId="77777777" w:rsidR="005C362A" w:rsidRDefault="005C362A" w:rsidP="005C362A">
      <w:pPr>
        <w:tabs>
          <w:tab w:val="left" w:pos="3312"/>
        </w:tabs>
        <w:contextualSpacing/>
        <w:rPr>
          <w:rFonts w:cs="Times New Roman"/>
          <w:szCs w:val="24"/>
        </w:rPr>
      </w:pPr>
    </w:p>
    <w:p w14:paraId="260A1795" w14:textId="77777777" w:rsidR="00AC3094" w:rsidRDefault="00AC3094" w:rsidP="002866C2">
      <w:pPr>
        <w:tabs>
          <w:tab w:val="left" w:pos="3312"/>
        </w:tabs>
        <w:ind w:left="3600"/>
        <w:contextualSpacing/>
      </w:pPr>
      <w:r>
        <w:t xml:space="preserve">Semarang, 18 September 2023 </w:t>
      </w:r>
    </w:p>
    <w:p w14:paraId="76FFDCBF" w14:textId="6C37672C" w:rsidR="00AC3094" w:rsidRDefault="00AC3094" w:rsidP="002866C2">
      <w:pPr>
        <w:tabs>
          <w:tab w:val="left" w:pos="3312"/>
        </w:tabs>
        <w:ind w:left="3600"/>
        <w:contextualSpacing/>
      </w:pPr>
      <w:r>
        <w:t xml:space="preserve">Ketua Departemen Teknik Elektro, </w:t>
      </w:r>
    </w:p>
    <w:p w14:paraId="247DFE18" w14:textId="77777777" w:rsidR="00AC3094" w:rsidRDefault="00AC3094" w:rsidP="002866C2">
      <w:pPr>
        <w:tabs>
          <w:tab w:val="left" w:pos="3312"/>
        </w:tabs>
        <w:ind w:left="7920"/>
        <w:contextualSpacing/>
      </w:pPr>
    </w:p>
    <w:p w14:paraId="1D8B9057" w14:textId="77777777" w:rsidR="00AC3094" w:rsidRDefault="00AC3094" w:rsidP="002866C2">
      <w:pPr>
        <w:tabs>
          <w:tab w:val="left" w:pos="3312"/>
        </w:tabs>
        <w:ind w:left="7920"/>
        <w:contextualSpacing/>
      </w:pPr>
    </w:p>
    <w:p w14:paraId="251706AD" w14:textId="77777777" w:rsidR="002866C2" w:rsidRDefault="002866C2" w:rsidP="002866C2">
      <w:pPr>
        <w:tabs>
          <w:tab w:val="left" w:pos="3312"/>
        </w:tabs>
        <w:ind w:left="7920"/>
        <w:contextualSpacing/>
      </w:pPr>
    </w:p>
    <w:p w14:paraId="4ECDD606" w14:textId="77777777" w:rsidR="002866C2" w:rsidRDefault="002866C2" w:rsidP="002866C2">
      <w:pPr>
        <w:tabs>
          <w:tab w:val="left" w:pos="3312"/>
        </w:tabs>
        <w:ind w:left="3600"/>
        <w:contextualSpacing/>
        <w:rPr>
          <w:rFonts w:cs="Times New Roman"/>
          <w:szCs w:val="24"/>
        </w:rPr>
      </w:pPr>
      <w:r w:rsidRPr="00C129CA">
        <w:rPr>
          <w:rFonts w:cs="Times New Roman"/>
          <w:szCs w:val="24"/>
        </w:rPr>
        <w:t>Ir. Aghus Sofwan, S.T., M.T., Ph.D, IPU</w:t>
      </w:r>
    </w:p>
    <w:p w14:paraId="68C0F0A7" w14:textId="499886B6" w:rsidR="002D6A66" w:rsidRDefault="00AC3094" w:rsidP="002866C2">
      <w:pPr>
        <w:tabs>
          <w:tab w:val="left" w:pos="3312"/>
        </w:tabs>
        <w:ind w:left="3600"/>
        <w:contextualSpacing/>
        <w:rPr>
          <w:rFonts w:cs="Times New Roman"/>
          <w:szCs w:val="24"/>
        </w:rPr>
      </w:pPr>
      <w:r>
        <w:t>NIP. 197206302000121001</w:t>
      </w: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32" w:name="_Hlk131575237"/>
      <w:bookmarkEnd w:id="28"/>
      <w:bookmarkEnd w:id="29"/>
      <w:bookmarkEnd w:id="30"/>
      <w:bookmarkEnd w:id="31"/>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644E6F73"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27E15D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59A9DB05" w:rsidR="00B65173" w:rsidRDefault="002E2787"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33" w:name="_Toc103266890"/>
      <w:bookmarkStart w:id="34" w:name="_Toc103480548"/>
      <w:bookmarkStart w:id="35" w:name="_Toc106612692"/>
      <w:bookmarkStart w:id="36" w:name="_Toc131840079"/>
      <w:bookmarkStart w:id="37" w:name="_Toc133353400"/>
      <w:bookmarkStart w:id="38" w:name="_Toc133873600"/>
      <w:bookmarkStart w:id="39" w:name="_Toc143523709"/>
      <w:bookmarkStart w:id="40" w:name="_Toc144760018"/>
      <w:bookmarkStart w:id="41" w:name="_Toc144819792"/>
      <w:bookmarkStart w:id="42" w:name="_Toc144820664"/>
      <w:bookmarkStart w:id="43" w:name="_Toc144836320"/>
      <w:bookmarkStart w:id="44" w:name="_Toc144992025"/>
      <w:bookmarkStart w:id="45" w:name="_Toc146148301"/>
      <w:bookmarkEnd w:id="32"/>
      <w:r w:rsidRPr="0042340F">
        <w:lastRenderedPageBreak/>
        <w:t>ABSTRAK</w:t>
      </w:r>
      <w:bookmarkEnd w:id="33"/>
      <w:bookmarkEnd w:id="34"/>
      <w:bookmarkEnd w:id="35"/>
      <w:bookmarkEnd w:id="36"/>
      <w:bookmarkEnd w:id="37"/>
      <w:bookmarkEnd w:id="38"/>
      <w:bookmarkEnd w:id="39"/>
      <w:bookmarkEnd w:id="40"/>
      <w:bookmarkEnd w:id="41"/>
      <w:bookmarkEnd w:id="42"/>
      <w:bookmarkEnd w:id="43"/>
      <w:bookmarkEnd w:id="44"/>
      <w:bookmarkEnd w:id="45"/>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6" w:name="_Toc106612693"/>
      <w:bookmarkStart w:id="47" w:name="_Toc131840080"/>
      <w:bookmarkStart w:id="48" w:name="_Toc133353401"/>
      <w:bookmarkStart w:id="49" w:name="_Toc133873601"/>
      <w:bookmarkStart w:id="50" w:name="_Toc143523710"/>
      <w:bookmarkStart w:id="51" w:name="_Toc144760019"/>
      <w:bookmarkStart w:id="52" w:name="_Toc144819793"/>
      <w:bookmarkStart w:id="53" w:name="_Toc144820665"/>
      <w:bookmarkStart w:id="54" w:name="_Toc144836321"/>
      <w:bookmarkStart w:id="55" w:name="_Toc144992026"/>
      <w:bookmarkStart w:id="56" w:name="_Toc146148302"/>
      <w:r w:rsidRPr="00AA739C">
        <w:lastRenderedPageBreak/>
        <w:t>ABSTRACT</w:t>
      </w:r>
      <w:bookmarkEnd w:id="46"/>
      <w:bookmarkEnd w:id="47"/>
      <w:bookmarkEnd w:id="48"/>
      <w:bookmarkEnd w:id="49"/>
      <w:bookmarkEnd w:id="50"/>
      <w:bookmarkEnd w:id="51"/>
      <w:bookmarkEnd w:id="52"/>
      <w:bookmarkEnd w:id="53"/>
      <w:bookmarkEnd w:id="54"/>
      <w:bookmarkEnd w:id="55"/>
      <w:bookmarkEnd w:id="56"/>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57" w:name="_Toc103266892"/>
      <w:bookmarkStart w:id="58" w:name="_Toc103480550"/>
      <w:bookmarkStart w:id="59" w:name="_Toc131486377"/>
      <w:bookmarkStart w:id="60" w:name="_Toc131840081"/>
      <w:bookmarkStart w:id="61" w:name="_Toc133353402"/>
      <w:bookmarkStart w:id="62" w:name="_Toc133873602"/>
      <w:bookmarkStart w:id="63" w:name="_Toc143523711"/>
      <w:bookmarkStart w:id="64" w:name="_Toc144760020"/>
      <w:bookmarkStart w:id="65" w:name="_Toc144819794"/>
      <w:bookmarkStart w:id="66" w:name="_Toc144820666"/>
      <w:bookmarkStart w:id="67" w:name="_Toc144836322"/>
      <w:bookmarkStart w:id="68" w:name="_Toc144992027"/>
      <w:bookmarkStart w:id="69" w:name="_Toc146148303"/>
      <w:r w:rsidRPr="00AA739C">
        <w:lastRenderedPageBreak/>
        <w:t>KATA PENGANTAR</w:t>
      </w:r>
      <w:bookmarkEnd w:id="57"/>
      <w:bookmarkEnd w:id="58"/>
      <w:bookmarkEnd w:id="59"/>
      <w:bookmarkEnd w:id="60"/>
      <w:bookmarkEnd w:id="61"/>
      <w:bookmarkEnd w:id="62"/>
      <w:bookmarkEnd w:id="63"/>
      <w:bookmarkEnd w:id="64"/>
      <w:bookmarkEnd w:id="65"/>
      <w:bookmarkEnd w:id="66"/>
      <w:bookmarkEnd w:id="67"/>
      <w:bookmarkEnd w:id="68"/>
      <w:bookmarkEnd w:id="69"/>
    </w:p>
    <w:p w14:paraId="5771C6C2" w14:textId="77777777" w:rsidR="00DC7967" w:rsidRDefault="00DC7967" w:rsidP="00DC7967"/>
    <w:p w14:paraId="695E9BA3" w14:textId="77777777" w:rsidR="00EA3137" w:rsidRPr="00AA739C" w:rsidRDefault="00EA313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 xml:space="preserve">tkan kehadirat </w:t>
      </w:r>
      <w:r w:rsidR="007A6880" w:rsidRPr="00EA3137">
        <w:rPr>
          <w:rFonts w:eastAsia="Times New Roman" w:cs="Times New Roman"/>
          <w:szCs w:val="24"/>
        </w:rPr>
        <w:t>Allah</w:t>
      </w:r>
      <w:r w:rsidR="007A6880" w:rsidRPr="0089346A">
        <w:rPr>
          <w:rFonts w:eastAsia="Times New Roman" w:cs="Times New Roman"/>
          <w:i/>
          <w:szCs w:val="24"/>
        </w:rPr>
        <w:t xml:space="preserve"> Subhanahu W</w:t>
      </w:r>
      <w:r w:rsidRPr="0089346A">
        <w:rPr>
          <w:rFonts w:eastAsia="Times New Roman" w:cs="Times New Roman"/>
          <w:i/>
          <w:szCs w:val="24"/>
        </w:rPr>
        <w:t>a Ta’ala</w:t>
      </w:r>
      <w:r w:rsidRPr="00AA739C">
        <w:rPr>
          <w:rFonts w:eastAsia="Times New Roman" w:cs="Times New Roman"/>
          <w:szCs w:val="24"/>
        </w:rPr>
        <w:t xml:space="preserve">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2780CB10" w:rsidR="00AA739C" w:rsidRPr="00AA739C" w:rsidRDefault="00AA739C" w:rsidP="00B056B4">
      <w:pPr>
        <w:widowControl w:val="0"/>
        <w:numPr>
          <w:ilvl w:val="0"/>
          <w:numId w:val="1"/>
        </w:numPr>
        <w:tabs>
          <w:tab w:val="left" w:pos="993"/>
        </w:tabs>
        <w:autoSpaceDE w:val="0"/>
        <w:autoSpaceDN w:val="0"/>
        <w:spacing w:before="119"/>
        <w:ind w:left="709"/>
        <w:contextualSpacing/>
        <w:rPr>
          <w:rFonts w:eastAsia="Calibri" w:cs="Arial"/>
          <w:lang w:val="en-US"/>
        </w:rPr>
      </w:pPr>
      <w:r w:rsidRPr="00AA739C">
        <w:rPr>
          <w:rFonts w:eastAsia="Calibri" w:cs="Arial"/>
          <w:lang w:val="en-US"/>
        </w:rPr>
        <w:t xml:space="preserve">Bapak </w:t>
      </w:r>
      <w:r w:rsidR="00B056B4" w:rsidRPr="00B056B4">
        <w:rPr>
          <w:rFonts w:eastAsia="Calibri" w:cs="Arial"/>
          <w:lang w:val="en-US"/>
        </w:rPr>
        <w:t>Ir. Aghus Sofwan, S.T., M.T., Ph.D, IPU</w:t>
      </w:r>
      <w:r w:rsidR="00B056B4">
        <w:rPr>
          <w:rFonts w:eastAsia="Calibri" w:cs="Arial"/>
          <w:lang w:val="en-US"/>
        </w:rPr>
        <w:t xml:space="preserve">, </w:t>
      </w:r>
      <w:r w:rsidRPr="00AA739C">
        <w:rPr>
          <w:rFonts w:eastAsia="Calibri" w:cs="Arial"/>
          <w:lang w:val="en-US"/>
        </w:rPr>
        <w:t>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4481789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58133109" w:rsidR="00AA739C" w:rsidRPr="00AA739C" w:rsidRDefault="00AA739C" w:rsidP="00B056B4">
      <w:pPr>
        <w:widowControl w:val="0"/>
        <w:numPr>
          <w:ilvl w:val="0"/>
          <w:numId w:val="1"/>
        </w:numPr>
        <w:tabs>
          <w:tab w:val="left" w:pos="993"/>
        </w:tabs>
        <w:autoSpaceDE w:val="0"/>
        <w:autoSpaceDN w:val="0"/>
        <w:spacing w:before="119"/>
        <w:ind w:left="709"/>
        <w:contextualSpacing/>
        <w:rPr>
          <w:rFonts w:eastAsia="Calibri" w:cs="Arial"/>
          <w:lang w:val="en-US"/>
        </w:rPr>
      </w:pPr>
      <w:r w:rsidRPr="00AA739C">
        <w:rPr>
          <w:rFonts w:eastAsia="Calibri" w:cs="Arial"/>
          <w:lang w:val="en-US"/>
        </w:rPr>
        <w:t xml:space="preserve">Bapak </w:t>
      </w:r>
      <w:r w:rsidR="00B056B4" w:rsidRPr="00B056B4">
        <w:rPr>
          <w:rFonts w:eastAsia="Calibri" w:cs="Arial"/>
          <w:spacing w:val="-3"/>
          <w:lang w:val="en-US"/>
        </w:rPr>
        <w:t>Ir. Muhammad Arfan, S.Kom, M.Eng</w:t>
      </w:r>
      <w:r w:rsidR="00B056B4">
        <w:rPr>
          <w:rFonts w:eastAsia="Calibri" w:cs="Arial"/>
          <w:spacing w:val="-3"/>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6C9BD56F" w:rsidR="00AA739C" w:rsidRPr="00AA739C" w:rsidRDefault="005F3580"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M</w:t>
      </w:r>
      <w:r>
        <w:rPr>
          <w:rFonts w:eastAsia="Calibri" w:cs="Arial"/>
          <w:spacing w:val="1"/>
          <w:lang w:val="en-US"/>
        </w:rPr>
        <w:t xml:space="preserve">ahasiswa </w:t>
      </w:r>
      <w:r w:rsidR="00AA739C" w:rsidRPr="00AA739C">
        <w:rPr>
          <w:rFonts w:eastAsia="Calibri" w:cs="Arial"/>
          <w:lang w:val="en-US"/>
        </w:rPr>
        <w:t>S1</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w:t>
      </w:r>
      <w:r w:rsidR="00AA739C" w:rsidRPr="00AA739C">
        <w:rPr>
          <w:rFonts w:eastAsia="Calibri" w:cs="Arial"/>
          <w:spacing w:val="1"/>
          <w:lang w:val="en-US"/>
        </w:rPr>
        <w:t xml:space="preserve"> </w:t>
      </w:r>
      <w:r w:rsidR="00AA739C" w:rsidRPr="00AA739C">
        <w:rPr>
          <w:rFonts w:eastAsia="Calibri" w:cs="Arial"/>
          <w:lang w:val="en-US"/>
        </w:rPr>
        <w:t>Diponegoro</w:t>
      </w:r>
      <w:r w:rsidR="00AA739C" w:rsidRPr="00AA739C">
        <w:rPr>
          <w:rFonts w:eastAsia="Calibri" w:cs="Arial"/>
          <w:spacing w:val="1"/>
          <w:lang w:val="en-US"/>
        </w:rPr>
        <w:t xml:space="preserve"> </w:t>
      </w:r>
      <w:r w:rsidR="00AA739C" w:rsidRPr="00AA739C">
        <w:rPr>
          <w:rFonts w:eastAsia="Calibri" w:cs="Arial"/>
          <w:lang w:val="en-US"/>
        </w:rPr>
        <w:t>Angkatan</w:t>
      </w:r>
      <w:r w:rsidR="00AA739C" w:rsidRPr="00AA739C">
        <w:rPr>
          <w:rFonts w:eastAsia="Calibri" w:cs="Arial"/>
          <w:spacing w:val="1"/>
          <w:lang w:val="en-US"/>
        </w:rPr>
        <w:t xml:space="preserve"> </w:t>
      </w:r>
      <w:r w:rsidR="00AA739C" w:rsidRPr="00AA739C">
        <w:rPr>
          <w:rFonts w:eastAsia="Calibri" w:cs="Arial"/>
          <w:lang w:val="en-US"/>
        </w:rPr>
        <w:t>2019</w:t>
      </w:r>
      <w:r w:rsidR="00AA739C" w:rsidRPr="00AA739C">
        <w:rPr>
          <w:rFonts w:eastAsia="Calibri" w:cs="Arial"/>
          <w:spacing w:val="1"/>
          <w:lang w:val="en-US"/>
        </w:rPr>
        <w:t xml:space="preserve"> </w:t>
      </w:r>
      <w:r w:rsidR="00AA739C" w:rsidRPr="00AA739C">
        <w:rPr>
          <w:rFonts w:eastAsia="Calibri" w:cs="Arial"/>
          <w:lang w:val="en-US"/>
        </w:rPr>
        <w:t>khususnya</w:t>
      </w:r>
      <w:r w:rsidR="00AA739C" w:rsidRPr="00AA739C">
        <w:rPr>
          <w:rFonts w:eastAsia="Calibri" w:cs="Arial"/>
          <w:spacing w:val="1"/>
          <w:lang w:val="en-US"/>
        </w:rPr>
        <w:t xml:space="preserve"> </w:t>
      </w:r>
      <w:r w:rsidR="00AA739C" w:rsidRPr="00AA739C">
        <w:rPr>
          <w:rFonts w:eastAsia="Calibri" w:cs="Arial"/>
          <w:lang w:val="en-US"/>
        </w:rPr>
        <w:t>konsentrasi</w:t>
      </w:r>
      <w:r w:rsidR="00AA739C" w:rsidRPr="00AA739C">
        <w:rPr>
          <w:rFonts w:eastAsia="Calibri" w:cs="Arial"/>
          <w:spacing w:val="1"/>
          <w:lang w:val="en-US"/>
        </w:rPr>
        <w:t xml:space="preserve"> </w:t>
      </w:r>
      <w:r w:rsidR="00AA739C" w:rsidRPr="00AA739C">
        <w:rPr>
          <w:rFonts w:eastAsia="Calibri" w:cs="Arial"/>
          <w:lang w:val="en-US"/>
        </w:rPr>
        <w:t>T</w:t>
      </w:r>
      <w:r w:rsidR="00D20FD7">
        <w:rPr>
          <w:rFonts w:eastAsia="Calibri" w:cs="Arial"/>
          <w:lang w:val="en-US"/>
        </w:rPr>
        <w:t>eknologi Informasi</w:t>
      </w:r>
      <w:r w:rsidR="00AA739C" w:rsidRPr="00AA739C">
        <w:rPr>
          <w:rFonts w:eastAsia="Calibri" w:cs="Arial"/>
          <w:lang w:val="en-US"/>
        </w:rPr>
        <w:t>,</w:t>
      </w:r>
      <w:r w:rsidR="00AA739C" w:rsidRPr="00AA739C">
        <w:rPr>
          <w:rFonts w:eastAsia="Calibri" w:cs="Arial"/>
          <w:spacing w:val="1"/>
          <w:lang w:val="en-US"/>
        </w:rPr>
        <w:t xml:space="preserve"> </w:t>
      </w:r>
      <w:r w:rsidR="00AA739C" w:rsidRPr="00AA739C">
        <w:rPr>
          <w:rFonts w:eastAsia="Calibri" w:cs="Arial"/>
          <w:lang w:val="en-US"/>
        </w:rPr>
        <w:t>terimakasih</w:t>
      </w:r>
      <w:r w:rsidR="00AA739C" w:rsidRPr="00AA739C">
        <w:rPr>
          <w:rFonts w:eastAsia="Calibri" w:cs="Arial"/>
          <w:spacing w:val="1"/>
          <w:lang w:val="en-US"/>
        </w:rPr>
        <w:t xml:space="preserve"> </w:t>
      </w:r>
      <w:r w:rsidR="00AA739C" w:rsidRPr="00AA739C">
        <w:rPr>
          <w:rFonts w:eastAsia="Calibri" w:cs="Arial"/>
          <w:lang w:val="en-US"/>
        </w:rPr>
        <w:t>atas</w:t>
      </w:r>
      <w:r w:rsidR="00AA739C" w:rsidRPr="00AA739C">
        <w:rPr>
          <w:rFonts w:eastAsia="Calibri" w:cs="Arial"/>
          <w:spacing w:val="1"/>
          <w:lang w:val="en-US"/>
        </w:rPr>
        <w:t xml:space="preserve"> </w:t>
      </w:r>
      <w:r w:rsidR="00AA739C" w:rsidRPr="00AA739C">
        <w:rPr>
          <w:rFonts w:eastAsia="Calibri" w:cs="Arial"/>
          <w:lang w:val="en-US"/>
        </w:rPr>
        <w:t>semuanya selama penulis menimba ilmu di S1 Teknik Elektro Universitas</w:t>
      </w:r>
      <w:r w:rsidR="00AA739C" w:rsidRPr="00AA739C">
        <w:rPr>
          <w:rFonts w:eastAsia="Calibri" w:cs="Arial"/>
          <w:spacing w:val="1"/>
          <w:lang w:val="en-US"/>
        </w:rPr>
        <w:t xml:space="preserve"> </w:t>
      </w:r>
      <w:r w:rsidR="00AA739C" w:rsidRPr="00AA739C">
        <w:rPr>
          <w:rFonts w:eastAsia="Calibri" w:cs="Arial"/>
          <w:lang w:val="en-US"/>
        </w:rPr>
        <w:t>Diponegoro.</w:t>
      </w:r>
    </w:p>
    <w:p w14:paraId="0F08F8AB" w14:textId="6C5B4AEA"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00A93AB2">
        <w:rPr>
          <w:rFonts w:eastAsia="Calibri" w:cs="Arial"/>
          <w:lang w:val="en-US"/>
        </w:rPr>
        <w:t xml:space="preserve"> </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70ACECED" w14:textId="3C6FD9D9" w:rsidR="00EA3137" w:rsidRPr="00AA739C" w:rsidRDefault="00EA3137" w:rsidP="002D6A66">
      <w:pPr>
        <w:widowControl w:val="0"/>
        <w:autoSpaceDE w:val="0"/>
        <w:autoSpaceDN w:val="0"/>
        <w:spacing w:before="1"/>
        <w:ind w:firstLine="720"/>
        <w:contextualSpacing/>
        <w:rPr>
          <w:rFonts w:eastAsia="Times New Roman" w:cs="Times New Roman"/>
          <w:szCs w:val="24"/>
          <w:lang w:val="en-US"/>
        </w:rPr>
      </w:pPr>
      <w:r w:rsidRPr="00EA3137">
        <w:rPr>
          <w:rFonts w:eastAsia="Times New Roman" w:cs="Times New Roman"/>
          <w:szCs w:val="24"/>
          <w:lang w:val="en-US"/>
        </w:rPr>
        <w:t xml:space="preserve">Semoga </w:t>
      </w:r>
      <w:r w:rsidR="00CB0AC6" w:rsidRPr="00EA3137">
        <w:rPr>
          <w:rFonts w:eastAsia="Times New Roman" w:cs="Times New Roman"/>
          <w:szCs w:val="24"/>
        </w:rPr>
        <w:t>Allah</w:t>
      </w:r>
      <w:r w:rsidR="00CB0AC6" w:rsidRPr="0089346A">
        <w:rPr>
          <w:rFonts w:eastAsia="Times New Roman" w:cs="Times New Roman"/>
          <w:i/>
          <w:szCs w:val="24"/>
        </w:rPr>
        <w:t xml:space="preserve"> Subhanahu Wa Ta’ala</w:t>
      </w:r>
      <w:r w:rsidR="00CB0AC6" w:rsidRPr="00AA739C">
        <w:rPr>
          <w:rFonts w:eastAsia="Times New Roman" w:cs="Times New Roman"/>
          <w:szCs w:val="24"/>
        </w:rPr>
        <w:t xml:space="preserve"> </w:t>
      </w:r>
      <w:r w:rsidRPr="00EA3137">
        <w:rPr>
          <w:rFonts w:eastAsia="Times New Roman" w:cs="Times New Roman"/>
          <w:szCs w:val="24"/>
          <w:lang w:val="en-US"/>
        </w:rPr>
        <w:t xml:space="preserve">memberikan pahala yang berlimpah atas segala bentuk bantuan yang telah diberikan kepada penulis. Selain itu penulis juga berharap agar </w:t>
      </w:r>
      <w:r w:rsidR="00CB0AC6">
        <w:rPr>
          <w:rFonts w:eastAsia="Times New Roman" w:cs="Times New Roman"/>
          <w:szCs w:val="24"/>
          <w:lang w:val="en-US"/>
        </w:rPr>
        <w:t>laporan Tugas Akhir</w:t>
      </w:r>
      <w:r w:rsidRPr="00EA3137">
        <w:rPr>
          <w:rFonts w:eastAsia="Times New Roman" w:cs="Times New Roman"/>
          <w:szCs w:val="24"/>
          <w:lang w:val="en-US"/>
        </w:rPr>
        <w:t xml:space="preserve"> ini dap</w:t>
      </w:r>
      <w:r w:rsidR="00CB0AC6">
        <w:rPr>
          <w:rFonts w:eastAsia="Times New Roman" w:cs="Times New Roman"/>
          <w:szCs w:val="24"/>
          <w:lang w:val="en-US"/>
        </w:rPr>
        <w:t xml:space="preserve">at bermanfaat bagi para pembaca. </w:t>
      </w:r>
      <w:r w:rsidRPr="00EA3137">
        <w:rPr>
          <w:rFonts w:eastAsia="Times New Roman" w:cs="Times New Roman"/>
          <w:szCs w:val="24"/>
          <w:lang w:val="en-US"/>
        </w:rPr>
        <w:t xml:space="preserve">Penulis mengucapkan permohonan maaf jika selama proses penyusunan </w:t>
      </w:r>
      <w:r w:rsidR="00CB0AC6">
        <w:rPr>
          <w:rFonts w:eastAsia="Times New Roman" w:cs="Times New Roman"/>
          <w:szCs w:val="24"/>
          <w:lang w:val="en-US"/>
        </w:rPr>
        <w:t>laporan Tugas Akhir</w:t>
      </w:r>
      <w:r w:rsidR="00CB0AC6" w:rsidRPr="00EA3137">
        <w:rPr>
          <w:rFonts w:eastAsia="Times New Roman" w:cs="Times New Roman"/>
          <w:szCs w:val="24"/>
          <w:lang w:val="en-US"/>
        </w:rPr>
        <w:t xml:space="preserve"> </w:t>
      </w:r>
      <w:r w:rsidRPr="00EA3137">
        <w:rPr>
          <w:rFonts w:eastAsia="Times New Roman" w:cs="Times New Roman"/>
          <w:szCs w:val="24"/>
          <w:lang w:val="en-US"/>
        </w:rPr>
        <w:t>banyak melakukan kesalahan, baik yang dilakukan secara disengaja maupun tidak disengaja</w:t>
      </w:r>
      <w:r w:rsidR="00CB0AC6">
        <w:rPr>
          <w:rFonts w:eastAsia="Times New Roman" w:cs="Times New Roman"/>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5EA0815" w:rsidR="00AA739C" w:rsidRDefault="00AA739C" w:rsidP="00E7203A">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01CAC882" w14:textId="3016719C" w:rsidR="00541697" w:rsidRPr="00AA739C" w:rsidRDefault="00541697" w:rsidP="00E7203A">
      <w:pPr>
        <w:widowControl w:val="0"/>
        <w:autoSpaceDE w:val="0"/>
        <w:autoSpaceDN w:val="0"/>
        <w:ind w:left="5040"/>
        <w:contextualSpacing/>
        <w:rPr>
          <w:rFonts w:eastAsia="Times New Roman" w:cs="Times New Roman"/>
          <w:szCs w:val="24"/>
          <w:lang w:val="en-US"/>
        </w:rPr>
      </w:pPr>
      <w:r>
        <w:rPr>
          <w:rFonts w:eastAsia="Times New Roman" w:cs="Times New Roman"/>
          <w:szCs w:val="24"/>
          <w:lang w:val="en-US"/>
        </w:rPr>
        <w:t xml:space="preserve">Penulis </w:t>
      </w:r>
    </w:p>
    <w:p w14:paraId="49CF112F" w14:textId="52FAEFFF" w:rsidR="00AA739C" w:rsidRDefault="00AA739C" w:rsidP="00E7203A">
      <w:pPr>
        <w:widowControl w:val="0"/>
        <w:autoSpaceDE w:val="0"/>
        <w:autoSpaceDN w:val="0"/>
        <w:spacing w:before="137"/>
        <w:ind w:left="5760"/>
        <w:contextualSpacing/>
        <w:jc w:val="right"/>
        <w:rPr>
          <w:rFonts w:eastAsia="Times New Roman" w:cs="Times New Roman"/>
          <w:szCs w:val="24"/>
        </w:rPr>
      </w:pPr>
    </w:p>
    <w:p w14:paraId="121AC8EC" w14:textId="77777777" w:rsidR="007A6880" w:rsidRPr="00AA739C" w:rsidRDefault="007A6880" w:rsidP="00E7203A">
      <w:pPr>
        <w:widowControl w:val="0"/>
        <w:autoSpaceDE w:val="0"/>
        <w:autoSpaceDN w:val="0"/>
        <w:spacing w:before="137"/>
        <w:ind w:left="5760"/>
        <w:contextualSpacing/>
        <w:jc w:val="right"/>
        <w:rPr>
          <w:rFonts w:eastAsia="Times New Roman" w:cs="Times New Roman"/>
          <w:szCs w:val="24"/>
        </w:rPr>
      </w:pPr>
    </w:p>
    <w:p w14:paraId="27D30840" w14:textId="1284681D" w:rsidR="00AA739C" w:rsidRDefault="002E2787"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E7203A">
      <w:pPr>
        <w:widowControl w:val="0"/>
        <w:autoSpaceDE w:val="0"/>
        <w:autoSpaceDN w:val="0"/>
        <w:spacing w:before="137"/>
        <w:ind w:left="432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bookmarkStart w:id="70" w:name="_Toc146148304" w:displacedByCustomXml="next"/>
    <w:bookmarkStart w:id="71" w:name="_Toc144992028" w:displacedByCustomXml="next"/>
    <w:bookmarkStart w:id="72" w:name="_Toc144836323" w:displacedByCustomXml="next"/>
    <w:bookmarkStart w:id="73" w:name="_Toc144820667" w:displacedByCustomXml="next"/>
    <w:bookmarkStart w:id="74" w:name="_Toc144819795" w:displacedByCustomXml="next"/>
    <w:bookmarkStart w:id="75" w:name="_Toc144760021" w:displacedByCustomXml="next"/>
    <w:bookmarkStart w:id="76"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70" w:displacedByCustomXml="prev"/>
    <w:bookmarkEnd w:id="71" w:displacedByCustomXml="prev"/>
    <w:bookmarkEnd w:id="72" w:displacedByCustomXml="prev"/>
    <w:bookmarkEnd w:id="73" w:displacedByCustomXml="prev"/>
    <w:bookmarkEnd w:id="74" w:displacedByCustomXml="prev"/>
    <w:bookmarkEnd w:id="75" w:displacedByCustomXml="prev"/>
    <w:bookmarkEnd w:id="76"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7E79B3AE" w14:textId="77777777" w:rsidR="0019277B" w:rsidRPr="0019277B" w:rsidRDefault="0019277B" w:rsidP="0019277B">
      <w:pPr>
        <w:pStyle w:val="TOC1"/>
        <w:framePr w:wrap="around"/>
        <w:rPr>
          <w:rFonts w:eastAsiaTheme="minorEastAsia"/>
          <w:b w:val="0"/>
          <w:lang w:val="en-US"/>
        </w:rPr>
      </w:pPr>
      <w:r>
        <w:fldChar w:fldCharType="begin"/>
      </w:r>
      <w:r>
        <w:instrText xml:space="preserve"> TOC \o "1-3" \u </w:instrText>
      </w:r>
      <w:r>
        <w:fldChar w:fldCharType="separate"/>
      </w:r>
      <w:r w:rsidRPr="0019277B">
        <w:t>HALAMAN PERNYATAAN ORISINALITAS</w:t>
      </w:r>
      <w:r w:rsidRPr="0019277B">
        <w:tab/>
      </w:r>
      <w:r w:rsidRPr="0019277B">
        <w:fldChar w:fldCharType="begin"/>
      </w:r>
      <w:r w:rsidRPr="0019277B">
        <w:instrText xml:space="preserve"> PAGEREF _Toc146148299 \h </w:instrText>
      </w:r>
      <w:r w:rsidRPr="0019277B">
        <w:fldChar w:fldCharType="separate"/>
      </w:r>
      <w:r w:rsidRPr="0019277B">
        <w:t>ii</w:t>
      </w:r>
      <w:r w:rsidRPr="0019277B">
        <w:fldChar w:fldCharType="end"/>
      </w:r>
    </w:p>
    <w:p w14:paraId="1DEF0D74" w14:textId="77777777" w:rsidR="0019277B" w:rsidRPr="0019277B" w:rsidRDefault="0019277B" w:rsidP="0019277B">
      <w:pPr>
        <w:pStyle w:val="TOC1"/>
        <w:framePr w:wrap="around"/>
        <w:rPr>
          <w:rFonts w:eastAsiaTheme="minorEastAsia"/>
          <w:b w:val="0"/>
          <w:lang w:val="en-US"/>
        </w:rPr>
      </w:pPr>
      <w:r w:rsidRPr="0019277B">
        <w:t>HALAMAN PENGESAHAN</w:t>
      </w:r>
      <w:r w:rsidRPr="0019277B">
        <w:tab/>
      </w:r>
      <w:r w:rsidRPr="0019277B">
        <w:fldChar w:fldCharType="begin"/>
      </w:r>
      <w:r w:rsidRPr="0019277B">
        <w:instrText xml:space="preserve"> PAGEREF _Toc146148300 \h </w:instrText>
      </w:r>
      <w:r w:rsidRPr="0019277B">
        <w:fldChar w:fldCharType="separate"/>
      </w:r>
      <w:r w:rsidRPr="0019277B">
        <w:t>iii</w:t>
      </w:r>
      <w:r w:rsidRPr="0019277B">
        <w:fldChar w:fldCharType="end"/>
      </w:r>
    </w:p>
    <w:p w14:paraId="76E3DC8D" w14:textId="77777777" w:rsidR="0019277B" w:rsidRPr="0019277B" w:rsidRDefault="0019277B" w:rsidP="0019277B">
      <w:pPr>
        <w:pStyle w:val="TOC1"/>
        <w:framePr w:wrap="around"/>
        <w:rPr>
          <w:rFonts w:eastAsiaTheme="minorEastAsia"/>
          <w:b w:val="0"/>
          <w:lang w:val="en-US"/>
        </w:rPr>
      </w:pPr>
      <w:r w:rsidRPr="0019277B">
        <w:t>ABSTRAK</w:t>
      </w:r>
      <w:r w:rsidRPr="0019277B">
        <w:tab/>
      </w:r>
      <w:r w:rsidRPr="0019277B">
        <w:fldChar w:fldCharType="begin"/>
      </w:r>
      <w:r w:rsidRPr="0019277B">
        <w:instrText xml:space="preserve"> PAGEREF _Toc146148301 \h </w:instrText>
      </w:r>
      <w:r w:rsidRPr="0019277B">
        <w:fldChar w:fldCharType="separate"/>
      </w:r>
      <w:r w:rsidRPr="0019277B">
        <w:t>v</w:t>
      </w:r>
      <w:r w:rsidRPr="0019277B">
        <w:fldChar w:fldCharType="end"/>
      </w:r>
    </w:p>
    <w:p w14:paraId="1E90FD05" w14:textId="77777777" w:rsidR="0019277B" w:rsidRPr="0019277B" w:rsidRDefault="0019277B" w:rsidP="0019277B">
      <w:pPr>
        <w:pStyle w:val="TOC1"/>
        <w:framePr w:wrap="around"/>
        <w:rPr>
          <w:rFonts w:eastAsiaTheme="minorEastAsia"/>
          <w:b w:val="0"/>
          <w:lang w:val="en-US"/>
        </w:rPr>
      </w:pPr>
      <w:r w:rsidRPr="0019277B">
        <w:t>ABSTRACT</w:t>
      </w:r>
      <w:r w:rsidRPr="0019277B">
        <w:tab/>
      </w:r>
      <w:r w:rsidRPr="0019277B">
        <w:fldChar w:fldCharType="begin"/>
      </w:r>
      <w:r w:rsidRPr="0019277B">
        <w:instrText xml:space="preserve"> PAGEREF _Toc146148302 \h </w:instrText>
      </w:r>
      <w:r w:rsidRPr="0019277B">
        <w:fldChar w:fldCharType="separate"/>
      </w:r>
      <w:r w:rsidRPr="0019277B">
        <w:t>vi</w:t>
      </w:r>
      <w:r w:rsidRPr="0019277B">
        <w:fldChar w:fldCharType="end"/>
      </w:r>
    </w:p>
    <w:p w14:paraId="3B475C98" w14:textId="77777777" w:rsidR="0019277B" w:rsidRPr="0019277B" w:rsidRDefault="0019277B" w:rsidP="0019277B">
      <w:pPr>
        <w:pStyle w:val="TOC1"/>
        <w:framePr w:wrap="around"/>
        <w:rPr>
          <w:rFonts w:eastAsiaTheme="minorEastAsia"/>
          <w:b w:val="0"/>
          <w:lang w:val="en-US"/>
        </w:rPr>
      </w:pPr>
      <w:r w:rsidRPr="0019277B">
        <w:t>KATA PENGANTAR</w:t>
      </w:r>
      <w:r w:rsidRPr="0019277B">
        <w:tab/>
      </w:r>
      <w:r w:rsidRPr="0019277B">
        <w:fldChar w:fldCharType="begin"/>
      </w:r>
      <w:r w:rsidRPr="0019277B">
        <w:instrText xml:space="preserve"> PAGEREF _Toc146148303 \h </w:instrText>
      </w:r>
      <w:r w:rsidRPr="0019277B">
        <w:fldChar w:fldCharType="separate"/>
      </w:r>
      <w:r w:rsidRPr="0019277B">
        <w:t>vii</w:t>
      </w:r>
      <w:r w:rsidRPr="0019277B">
        <w:fldChar w:fldCharType="end"/>
      </w:r>
    </w:p>
    <w:p w14:paraId="3BB7FA67" w14:textId="77777777" w:rsidR="0019277B" w:rsidRPr="0019277B" w:rsidRDefault="0019277B" w:rsidP="0019277B">
      <w:pPr>
        <w:pStyle w:val="TOC1"/>
        <w:framePr w:wrap="around"/>
        <w:rPr>
          <w:rFonts w:eastAsiaTheme="minorEastAsia"/>
          <w:b w:val="0"/>
          <w:lang w:val="en-US"/>
        </w:rPr>
      </w:pPr>
      <w:r w:rsidRPr="0019277B">
        <w:t>DAFTAR ISI</w:t>
      </w:r>
      <w:r w:rsidRPr="0019277B">
        <w:tab/>
      </w:r>
      <w:r w:rsidRPr="0019277B">
        <w:fldChar w:fldCharType="begin"/>
      </w:r>
      <w:r w:rsidRPr="0019277B">
        <w:instrText xml:space="preserve"> PAGEREF _Toc146148304 \h </w:instrText>
      </w:r>
      <w:r w:rsidRPr="0019277B">
        <w:fldChar w:fldCharType="separate"/>
      </w:r>
      <w:r w:rsidRPr="0019277B">
        <w:t>ix</w:t>
      </w:r>
      <w:r w:rsidRPr="0019277B">
        <w:fldChar w:fldCharType="end"/>
      </w:r>
    </w:p>
    <w:p w14:paraId="1C0E0A53" w14:textId="77777777" w:rsidR="0019277B" w:rsidRPr="0019277B" w:rsidRDefault="0019277B" w:rsidP="0019277B">
      <w:pPr>
        <w:pStyle w:val="TOC1"/>
        <w:framePr w:wrap="around"/>
        <w:rPr>
          <w:rFonts w:eastAsiaTheme="minorEastAsia"/>
          <w:b w:val="0"/>
          <w:lang w:val="en-US"/>
        </w:rPr>
      </w:pPr>
      <w:r w:rsidRPr="0019277B">
        <w:t>DAFTAR GAMBAR</w:t>
      </w:r>
      <w:r w:rsidRPr="0019277B">
        <w:tab/>
      </w:r>
      <w:r w:rsidRPr="0019277B">
        <w:fldChar w:fldCharType="begin"/>
      </w:r>
      <w:r w:rsidRPr="0019277B">
        <w:instrText xml:space="preserve"> PAGEREF _Toc146148305 \h </w:instrText>
      </w:r>
      <w:r w:rsidRPr="0019277B">
        <w:fldChar w:fldCharType="separate"/>
      </w:r>
      <w:r w:rsidRPr="0019277B">
        <w:t>xiii</w:t>
      </w:r>
      <w:r w:rsidRPr="0019277B">
        <w:fldChar w:fldCharType="end"/>
      </w:r>
    </w:p>
    <w:p w14:paraId="61AEE1E0" w14:textId="77777777" w:rsidR="0019277B" w:rsidRPr="0019277B" w:rsidRDefault="0019277B" w:rsidP="0019277B">
      <w:pPr>
        <w:pStyle w:val="TOC1"/>
        <w:framePr w:wrap="around"/>
        <w:rPr>
          <w:rFonts w:eastAsiaTheme="minorEastAsia"/>
          <w:b w:val="0"/>
          <w:lang w:val="en-US"/>
        </w:rPr>
      </w:pPr>
      <w:r w:rsidRPr="0019277B">
        <w:t>DAFTAR TABEL</w:t>
      </w:r>
      <w:r w:rsidRPr="0019277B">
        <w:tab/>
      </w:r>
      <w:r w:rsidRPr="0019277B">
        <w:fldChar w:fldCharType="begin"/>
      </w:r>
      <w:r w:rsidRPr="0019277B">
        <w:instrText xml:space="preserve"> PAGEREF _Toc146148306 \h </w:instrText>
      </w:r>
      <w:r w:rsidRPr="0019277B">
        <w:fldChar w:fldCharType="separate"/>
      </w:r>
      <w:r w:rsidRPr="0019277B">
        <w:t>xvi</w:t>
      </w:r>
      <w:r w:rsidRPr="0019277B">
        <w:fldChar w:fldCharType="end"/>
      </w:r>
    </w:p>
    <w:p w14:paraId="0D1C3268" w14:textId="77777777" w:rsidR="0019277B" w:rsidRPr="0019277B" w:rsidRDefault="0019277B" w:rsidP="0019277B">
      <w:pPr>
        <w:pStyle w:val="TOC1"/>
        <w:framePr w:wrap="around"/>
        <w:rPr>
          <w:rFonts w:eastAsiaTheme="minorEastAsia"/>
          <w:b w:val="0"/>
          <w:lang w:val="en-US"/>
        </w:rPr>
      </w:pPr>
      <w:r w:rsidRPr="0019277B">
        <w:t>DAFTAR SINGKATAN</w:t>
      </w:r>
      <w:r w:rsidRPr="0019277B">
        <w:tab/>
      </w:r>
      <w:r w:rsidRPr="0019277B">
        <w:fldChar w:fldCharType="begin"/>
      </w:r>
      <w:r w:rsidRPr="0019277B">
        <w:instrText xml:space="preserve"> PAGEREF _Toc146148307 \h </w:instrText>
      </w:r>
      <w:r w:rsidRPr="0019277B">
        <w:fldChar w:fldCharType="separate"/>
      </w:r>
      <w:r w:rsidRPr="0019277B">
        <w:t>xvii</w:t>
      </w:r>
      <w:r w:rsidRPr="0019277B">
        <w:fldChar w:fldCharType="end"/>
      </w:r>
    </w:p>
    <w:p w14:paraId="0DC68611" w14:textId="7A3FDC15" w:rsidR="0019277B" w:rsidRPr="0019277B" w:rsidRDefault="0019277B" w:rsidP="0019277B">
      <w:pPr>
        <w:pStyle w:val="TOC1"/>
        <w:framePr w:wrap="around"/>
        <w:rPr>
          <w:rFonts w:eastAsiaTheme="minorEastAsia"/>
          <w:b w:val="0"/>
          <w:lang w:val="en-US"/>
        </w:rPr>
      </w:pPr>
      <w:r w:rsidRPr="0019277B">
        <w:t xml:space="preserve">BAB I  </w:t>
      </w:r>
      <w:r>
        <w:t xml:space="preserve">           </w:t>
      </w:r>
      <w:r w:rsidRPr="0019277B">
        <w:rPr>
          <w:rFonts w:eastAsia="Calibri"/>
        </w:rPr>
        <w:t>PENDAHULUAN</w:t>
      </w:r>
      <w:r w:rsidRPr="0019277B">
        <w:tab/>
      </w:r>
      <w:r w:rsidRPr="0019277B">
        <w:fldChar w:fldCharType="begin"/>
      </w:r>
      <w:r w:rsidRPr="0019277B">
        <w:instrText xml:space="preserve"> PAGEREF _Toc146148308 \h </w:instrText>
      </w:r>
      <w:r w:rsidRPr="0019277B">
        <w:fldChar w:fldCharType="separate"/>
      </w:r>
      <w:r w:rsidRPr="0019277B">
        <w:t>1</w:t>
      </w:r>
      <w:r w:rsidRPr="0019277B">
        <w:fldChar w:fldCharType="end"/>
      </w:r>
    </w:p>
    <w:p w14:paraId="1411FC31"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1.1</w:t>
      </w:r>
      <w:r w:rsidRPr="0019277B">
        <w:rPr>
          <w:rFonts w:eastAsiaTheme="minorEastAsia" w:cs="Times New Roman"/>
          <w:noProof/>
          <w:szCs w:val="24"/>
          <w:lang w:val="en-US"/>
        </w:rPr>
        <w:tab/>
      </w:r>
      <w:r w:rsidRPr="0019277B">
        <w:rPr>
          <w:rFonts w:cs="Times New Roman"/>
          <w:noProof/>
          <w:szCs w:val="24"/>
        </w:rPr>
        <w:t>Latar Belakang</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0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w:t>
      </w:r>
      <w:r w:rsidRPr="0019277B">
        <w:rPr>
          <w:rFonts w:cs="Times New Roman"/>
          <w:noProof/>
          <w:szCs w:val="24"/>
        </w:rPr>
        <w:fldChar w:fldCharType="end"/>
      </w:r>
    </w:p>
    <w:p w14:paraId="11049841"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1.2</w:t>
      </w:r>
      <w:r w:rsidRPr="0019277B">
        <w:rPr>
          <w:rFonts w:eastAsiaTheme="minorEastAsia" w:cs="Times New Roman"/>
          <w:noProof/>
          <w:szCs w:val="24"/>
          <w:lang w:val="en-US"/>
        </w:rPr>
        <w:tab/>
      </w:r>
      <w:r w:rsidRPr="0019277B">
        <w:rPr>
          <w:rFonts w:cs="Times New Roman"/>
          <w:noProof/>
          <w:szCs w:val="24"/>
        </w:rPr>
        <w:t>Tuju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w:t>
      </w:r>
      <w:r w:rsidRPr="0019277B">
        <w:rPr>
          <w:rFonts w:cs="Times New Roman"/>
          <w:noProof/>
          <w:szCs w:val="24"/>
        </w:rPr>
        <w:fldChar w:fldCharType="end"/>
      </w:r>
    </w:p>
    <w:p w14:paraId="7851AEC8"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1.3</w:t>
      </w:r>
      <w:r w:rsidRPr="0019277B">
        <w:rPr>
          <w:rFonts w:eastAsiaTheme="minorEastAsia" w:cs="Times New Roman"/>
          <w:noProof/>
          <w:szCs w:val="24"/>
          <w:lang w:val="en-US"/>
        </w:rPr>
        <w:tab/>
      </w:r>
      <w:r w:rsidRPr="0019277B">
        <w:rPr>
          <w:rFonts w:cs="Times New Roman"/>
          <w:noProof/>
          <w:szCs w:val="24"/>
        </w:rPr>
        <w:t>Batasan Masalah</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w:t>
      </w:r>
      <w:r w:rsidRPr="0019277B">
        <w:rPr>
          <w:rFonts w:cs="Times New Roman"/>
          <w:noProof/>
          <w:szCs w:val="24"/>
        </w:rPr>
        <w:fldChar w:fldCharType="end"/>
      </w:r>
    </w:p>
    <w:p w14:paraId="70AB1F32"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1.4</w:t>
      </w:r>
      <w:r w:rsidRPr="0019277B">
        <w:rPr>
          <w:rFonts w:eastAsiaTheme="minorEastAsia" w:cs="Times New Roman"/>
          <w:noProof/>
          <w:szCs w:val="24"/>
          <w:lang w:val="en-US"/>
        </w:rPr>
        <w:tab/>
      </w:r>
      <w:r w:rsidRPr="0019277B">
        <w:rPr>
          <w:rFonts w:cs="Times New Roman"/>
          <w:noProof/>
          <w:szCs w:val="24"/>
        </w:rPr>
        <w:t>Sistematika Penulis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w:t>
      </w:r>
      <w:r w:rsidRPr="0019277B">
        <w:rPr>
          <w:rFonts w:cs="Times New Roman"/>
          <w:noProof/>
          <w:szCs w:val="24"/>
        </w:rPr>
        <w:fldChar w:fldCharType="end"/>
      </w:r>
    </w:p>
    <w:p w14:paraId="6FD8BA9F" w14:textId="59DC193D" w:rsidR="0019277B" w:rsidRPr="0019277B" w:rsidRDefault="0019277B" w:rsidP="0019277B">
      <w:pPr>
        <w:pStyle w:val="TOC1"/>
        <w:framePr w:wrap="around"/>
        <w:rPr>
          <w:rFonts w:eastAsiaTheme="minorEastAsia"/>
          <w:b w:val="0"/>
          <w:lang w:val="en-US"/>
        </w:rPr>
      </w:pPr>
      <w:r w:rsidRPr="0019277B">
        <w:t xml:space="preserve">BAB II </w:t>
      </w:r>
      <w:r>
        <w:t xml:space="preserve">          </w:t>
      </w:r>
      <w:r w:rsidRPr="0019277B">
        <w:rPr>
          <w:rFonts w:eastAsia="Calibri"/>
          <w:bCs/>
        </w:rPr>
        <w:t>DASAR TEORI</w:t>
      </w:r>
      <w:r w:rsidRPr="0019277B">
        <w:tab/>
      </w:r>
      <w:r w:rsidRPr="0019277B">
        <w:fldChar w:fldCharType="begin"/>
      </w:r>
      <w:r w:rsidRPr="0019277B">
        <w:instrText xml:space="preserve"> PAGEREF _Toc146148313 \h </w:instrText>
      </w:r>
      <w:r w:rsidRPr="0019277B">
        <w:fldChar w:fldCharType="separate"/>
      </w:r>
      <w:r w:rsidRPr="0019277B">
        <w:t>4</w:t>
      </w:r>
      <w:r w:rsidRPr="0019277B">
        <w:fldChar w:fldCharType="end"/>
      </w:r>
    </w:p>
    <w:p w14:paraId="687C5088"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1</w:t>
      </w:r>
      <w:r w:rsidRPr="0019277B">
        <w:rPr>
          <w:rFonts w:eastAsiaTheme="minorEastAsia" w:cs="Times New Roman"/>
          <w:noProof/>
          <w:szCs w:val="24"/>
          <w:lang w:val="en-US"/>
        </w:rPr>
        <w:tab/>
      </w:r>
      <w:r w:rsidRPr="0019277B">
        <w:rPr>
          <w:rFonts w:cs="Times New Roman"/>
          <w:noProof/>
          <w:szCs w:val="24"/>
        </w:rPr>
        <w:t>Kendali Akses (</w:t>
      </w:r>
      <w:r w:rsidRPr="0019277B">
        <w:rPr>
          <w:rFonts w:cs="Times New Roman"/>
          <w:i/>
          <w:noProof/>
          <w:szCs w:val="24"/>
        </w:rPr>
        <w:t>Access Control</w:t>
      </w:r>
      <w:r w:rsidRPr="0019277B">
        <w:rPr>
          <w:rFonts w:cs="Times New Roman"/>
          <w:noProof/>
          <w:szCs w:val="24"/>
        </w:rPr>
        <w: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w:t>
      </w:r>
      <w:r w:rsidRPr="0019277B">
        <w:rPr>
          <w:rFonts w:cs="Times New Roman"/>
          <w:noProof/>
          <w:szCs w:val="24"/>
        </w:rPr>
        <w:fldChar w:fldCharType="end"/>
      </w:r>
    </w:p>
    <w:p w14:paraId="042A6B78"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2</w:t>
      </w:r>
      <w:r w:rsidRPr="0019277B">
        <w:rPr>
          <w:rFonts w:eastAsiaTheme="minorEastAsia" w:cs="Times New Roman"/>
          <w:noProof/>
          <w:szCs w:val="24"/>
          <w:lang w:val="en-US"/>
        </w:rPr>
        <w:tab/>
      </w:r>
      <w:r w:rsidRPr="0019277B">
        <w:rPr>
          <w:rFonts w:cs="Times New Roman"/>
          <w:noProof/>
          <w:szCs w:val="24"/>
        </w:rPr>
        <w:t xml:space="preserve">Internet </w:t>
      </w:r>
      <w:r w:rsidRPr="0019277B">
        <w:rPr>
          <w:rFonts w:cs="Times New Roman"/>
          <w:i/>
          <w:noProof/>
          <w:szCs w:val="24"/>
        </w:rPr>
        <w:t>of Thing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w:t>
      </w:r>
      <w:r w:rsidRPr="0019277B">
        <w:rPr>
          <w:rFonts w:cs="Times New Roman"/>
          <w:noProof/>
          <w:szCs w:val="24"/>
        </w:rPr>
        <w:fldChar w:fldCharType="end"/>
      </w:r>
    </w:p>
    <w:p w14:paraId="6A6989F2"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3</w:t>
      </w:r>
      <w:r w:rsidRPr="0019277B">
        <w:rPr>
          <w:rFonts w:eastAsiaTheme="minorEastAsia" w:cs="Times New Roman"/>
          <w:noProof/>
          <w:szCs w:val="24"/>
          <w:lang w:val="en-US"/>
        </w:rPr>
        <w:tab/>
      </w:r>
      <w:r w:rsidRPr="0019277B">
        <w:rPr>
          <w:rFonts w:cs="Times New Roman"/>
          <w:i/>
          <w:noProof/>
          <w:szCs w:val="24"/>
        </w:rPr>
        <w:t>Database</w:t>
      </w:r>
      <w:r w:rsidRPr="0019277B">
        <w:rPr>
          <w:rFonts w:cs="Times New Roman"/>
          <w:noProof/>
          <w:szCs w:val="24"/>
        </w:rPr>
        <w:t xml:space="preserve"> MySQ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w:t>
      </w:r>
      <w:r w:rsidRPr="0019277B">
        <w:rPr>
          <w:rFonts w:cs="Times New Roman"/>
          <w:noProof/>
          <w:szCs w:val="24"/>
        </w:rPr>
        <w:fldChar w:fldCharType="end"/>
      </w:r>
    </w:p>
    <w:p w14:paraId="6DDE0152"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4</w:t>
      </w:r>
      <w:r w:rsidRPr="0019277B">
        <w:rPr>
          <w:rFonts w:eastAsiaTheme="minorEastAsia" w:cs="Times New Roman"/>
          <w:noProof/>
          <w:szCs w:val="24"/>
          <w:lang w:val="en-US"/>
        </w:rPr>
        <w:tab/>
      </w:r>
      <w:r w:rsidRPr="0019277B">
        <w:rPr>
          <w:rFonts w:cs="Times New Roman"/>
          <w:i/>
          <w:noProof/>
          <w:szCs w:val="24"/>
        </w:rPr>
        <w:t>Virtual Private Serve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w:t>
      </w:r>
      <w:r w:rsidRPr="0019277B">
        <w:rPr>
          <w:rFonts w:cs="Times New Roman"/>
          <w:noProof/>
          <w:szCs w:val="24"/>
        </w:rPr>
        <w:fldChar w:fldCharType="end"/>
      </w:r>
    </w:p>
    <w:p w14:paraId="78E5A304"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5</w:t>
      </w:r>
      <w:r w:rsidRPr="0019277B">
        <w:rPr>
          <w:rFonts w:eastAsiaTheme="minorEastAsia" w:cs="Times New Roman"/>
          <w:noProof/>
          <w:szCs w:val="24"/>
          <w:lang w:val="en-US"/>
        </w:rPr>
        <w:tab/>
      </w:r>
      <w:r w:rsidRPr="0019277B">
        <w:rPr>
          <w:rFonts w:cs="Times New Roman"/>
          <w:noProof/>
          <w:szCs w:val="24"/>
        </w:rPr>
        <w:t>Sistem Operasi Ubu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0</w:t>
      </w:r>
      <w:r w:rsidRPr="0019277B">
        <w:rPr>
          <w:rFonts w:cs="Times New Roman"/>
          <w:noProof/>
          <w:szCs w:val="24"/>
        </w:rPr>
        <w:fldChar w:fldCharType="end"/>
      </w:r>
    </w:p>
    <w:p w14:paraId="1CABD6CD"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6</w:t>
      </w:r>
      <w:r w:rsidRPr="0019277B">
        <w:rPr>
          <w:rFonts w:eastAsiaTheme="minorEastAsia" w:cs="Times New Roman"/>
          <w:noProof/>
          <w:szCs w:val="24"/>
          <w:lang w:val="en-US"/>
        </w:rPr>
        <w:tab/>
      </w:r>
      <w:r w:rsidRPr="0019277B">
        <w:rPr>
          <w:rFonts w:cs="Times New Roman"/>
          <w:i/>
          <w:noProof/>
          <w:szCs w:val="24"/>
        </w:rPr>
        <w:t>Application Programming Interfac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1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1</w:t>
      </w:r>
      <w:r w:rsidRPr="0019277B">
        <w:rPr>
          <w:rFonts w:cs="Times New Roman"/>
          <w:noProof/>
          <w:szCs w:val="24"/>
        </w:rPr>
        <w:fldChar w:fldCharType="end"/>
      </w:r>
    </w:p>
    <w:p w14:paraId="075C442D"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7</w:t>
      </w:r>
      <w:r w:rsidRPr="0019277B">
        <w:rPr>
          <w:rFonts w:eastAsiaTheme="minorEastAsia" w:cs="Times New Roman"/>
          <w:noProof/>
          <w:szCs w:val="24"/>
          <w:lang w:val="en-US"/>
        </w:rPr>
        <w:tab/>
      </w:r>
      <w:r w:rsidRPr="0019277B">
        <w:rPr>
          <w:rFonts w:cs="Times New Roman"/>
          <w:i/>
          <w:noProof/>
          <w:szCs w:val="24"/>
        </w:rPr>
        <w:t>Framework</w:t>
      </w:r>
      <w:r w:rsidRPr="0019277B">
        <w:rPr>
          <w:rFonts w:cs="Times New Roman"/>
          <w:noProof/>
          <w:szCs w:val="24"/>
        </w:rPr>
        <w:t xml:space="preserve"> Larave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2</w:t>
      </w:r>
      <w:r w:rsidRPr="0019277B">
        <w:rPr>
          <w:rFonts w:cs="Times New Roman"/>
          <w:noProof/>
          <w:szCs w:val="24"/>
        </w:rPr>
        <w:fldChar w:fldCharType="end"/>
      </w:r>
    </w:p>
    <w:p w14:paraId="79B033AF"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8</w:t>
      </w:r>
      <w:r w:rsidRPr="0019277B">
        <w:rPr>
          <w:rFonts w:eastAsiaTheme="minorEastAsia" w:cs="Times New Roman"/>
          <w:noProof/>
          <w:szCs w:val="24"/>
          <w:lang w:val="en-US"/>
        </w:rPr>
        <w:tab/>
      </w:r>
      <w:r w:rsidRPr="0019277B">
        <w:rPr>
          <w:rFonts w:cs="Times New Roman"/>
          <w:noProof/>
          <w:szCs w:val="24"/>
        </w:rPr>
        <w:t>Pusher</w:t>
      </w:r>
      <w:r w:rsidRPr="0019277B">
        <w:rPr>
          <w:rFonts w:cs="Times New Roman"/>
          <w:i/>
          <w:noProof/>
          <w:szCs w:val="24"/>
        </w:rPr>
        <w:t xml:space="preserve"> </w:t>
      </w:r>
      <w:r w:rsidRPr="0019277B">
        <w:rPr>
          <w:rFonts w:cs="Times New Roman"/>
          <w:noProof/>
          <w:szCs w:val="24"/>
        </w:rPr>
        <w:t>Websocke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4</w:t>
      </w:r>
      <w:r w:rsidRPr="0019277B">
        <w:rPr>
          <w:rFonts w:cs="Times New Roman"/>
          <w:noProof/>
          <w:szCs w:val="24"/>
        </w:rPr>
        <w:fldChar w:fldCharType="end"/>
      </w:r>
    </w:p>
    <w:p w14:paraId="77BBA965"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9</w:t>
      </w:r>
      <w:r w:rsidRPr="0019277B">
        <w:rPr>
          <w:rFonts w:eastAsiaTheme="minorEastAsia" w:cs="Times New Roman"/>
          <w:noProof/>
          <w:szCs w:val="24"/>
          <w:lang w:val="en-US"/>
        </w:rPr>
        <w:tab/>
      </w:r>
      <w:r w:rsidRPr="0019277B">
        <w:rPr>
          <w:rFonts w:cs="Times New Roman"/>
          <w:noProof/>
          <w:szCs w:val="24"/>
          <w:lang w:val="id-ID"/>
        </w:rPr>
        <w:t>Nginx</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6</w:t>
      </w:r>
      <w:r w:rsidRPr="0019277B">
        <w:rPr>
          <w:rFonts w:cs="Times New Roman"/>
          <w:noProof/>
          <w:szCs w:val="24"/>
        </w:rPr>
        <w:fldChar w:fldCharType="end"/>
      </w:r>
    </w:p>
    <w:p w14:paraId="755E8C63"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2.10</w:t>
      </w:r>
      <w:r w:rsidRPr="0019277B">
        <w:rPr>
          <w:rFonts w:eastAsiaTheme="minorEastAsia" w:cs="Times New Roman"/>
          <w:noProof/>
          <w:szCs w:val="24"/>
          <w:lang w:val="en-US"/>
        </w:rPr>
        <w:tab/>
      </w:r>
      <w:r w:rsidRPr="0019277B">
        <w:rPr>
          <w:rFonts w:cs="Times New Roman"/>
          <w:i/>
          <w:noProof/>
          <w:szCs w:val="24"/>
          <w:lang w:val="id-ID"/>
        </w:rPr>
        <w:t>Unified Modelling Languag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7</w:t>
      </w:r>
      <w:r w:rsidRPr="0019277B">
        <w:rPr>
          <w:rFonts w:cs="Times New Roman"/>
          <w:noProof/>
          <w:szCs w:val="24"/>
        </w:rPr>
        <w:fldChar w:fldCharType="end"/>
      </w:r>
    </w:p>
    <w:p w14:paraId="473CA62E" w14:textId="7A1DEE54" w:rsidR="0019277B" w:rsidRPr="0019277B" w:rsidRDefault="0019277B" w:rsidP="0019277B">
      <w:pPr>
        <w:pStyle w:val="TOC1"/>
        <w:framePr w:wrap="around"/>
        <w:rPr>
          <w:rFonts w:eastAsiaTheme="minorEastAsia"/>
          <w:b w:val="0"/>
          <w:lang w:val="en-US"/>
        </w:rPr>
      </w:pPr>
      <w:r w:rsidRPr="0019277B">
        <w:t xml:space="preserve">BAB III </w:t>
      </w:r>
      <w:r>
        <w:t xml:space="preserve">         </w:t>
      </w:r>
      <w:r w:rsidRPr="0019277B">
        <w:rPr>
          <w:rFonts w:eastAsia="Calibri"/>
          <w:bCs/>
        </w:rPr>
        <w:t>PERANCANGAN SISTEM</w:t>
      </w:r>
      <w:r w:rsidRPr="0019277B">
        <w:tab/>
      </w:r>
      <w:r w:rsidRPr="0019277B">
        <w:fldChar w:fldCharType="begin"/>
      </w:r>
      <w:r w:rsidRPr="0019277B">
        <w:instrText xml:space="preserve"> PAGEREF _Toc146148324 \h </w:instrText>
      </w:r>
      <w:r w:rsidRPr="0019277B">
        <w:fldChar w:fldCharType="separate"/>
      </w:r>
      <w:r w:rsidRPr="0019277B">
        <w:t>17</w:t>
      </w:r>
      <w:r w:rsidRPr="0019277B">
        <w:fldChar w:fldCharType="end"/>
      </w:r>
    </w:p>
    <w:p w14:paraId="7CC0020E"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1</w:t>
      </w:r>
      <w:r w:rsidRPr="0019277B">
        <w:rPr>
          <w:rFonts w:eastAsiaTheme="minorEastAsia" w:cs="Times New Roman"/>
          <w:noProof/>
          <w:szCs w:val="24"/>
          <w:lang w:val="en-US"/>
        </w:rPr>
        <w:tab/>
      </w:r>
      <w:r w:rsidRPr="0019277B">
        <w:rPr>
          <w:rFonts w:cs="Times New Roman"/>
          <w:noProof/>
          <w:szCs w:val="24"/>
        </w:rPr>
        <w:t>Metode Perancang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18</w:t>
      </w:r>
      <w:r w:rsidRPr="0019277B">
        <w:rPr>
          <w:rFonts w:cs="Times New Roman"/>
          <w:noProof/>
          <w:szCs w:val="24"/>
        </w:rPr>
        <w:fldChar w:fldCharType="end"/>
      </w:r>
    </w:p>
    <w:p w14:paraId="6D1BE0FF"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2</w:t>
      </w:r>
      <w:r w:rsidRPr="0019277B">
        <w:rPr>
          <w:rFonts w:eastAsiaTheme="minorEastAsia" w:cs="Times New Roman"/>
          <w:noProof/>
          <w:szCs w:val="24"/>
          <w:lang w:val="en-US"/>
        </w:rPr>
        <w:tab/>
      </w:r>
      <w:r w:rsidRPr="0019277B">
        <w:rPr>
          <w:rFonts w:cs="Times New Roman"/>
          <w:noProof/>
          <w:szCs w:val="24"/>
        </w:rPr>
        <w:t>Kebutuhan Fungsional dan Non Fungsion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1</w:t>
      </w:r>
      <w:r w:rsidRPr="0019277B">
        <w:rPr>
          <w:rFonts w:cs="Times New Roman"/>
          <w:noProof/>
          <w:szCs w:val="24"/>
        </w:rPr>
        <w:fldChar w:fldCharType="end"/>
      </w:r>
    </w:p>
    <w:p w14:paraId="619397E3"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3</w:t>
      </w:r>
      <w:r w:rsidRPr="0019277B">
        <w:rPr>
          <w:rFonts w:eastAsiaTheme="minorEastAsia" w:cs="Times New Roman"/>
          <w:noProof/>
          <w:szCs w:val="24"/>
          <w:lang w:val="en-US"/>
        </w:rPr>
        <w:tab/>
      </w:r>
      <w:r w:rsidRPr="0019277B">
        <w:rPr>
          <w:rFonts w:cs="Times New Roman"/>
          <w:noProof/>
          <w:szCs w:val="24"/>
        </w:rPr>
        <w:t xml:space="preserve">Perancangan Metode </w:t>
      </w:r>
      <w:r w:rsidRPr="0019277B">
        <w:rPr>
          <w:rFonts w:cs="Times New Roman"/>
          <w:i/>
          <w:noProof/>
          <w:szCs w:val="24"/>
        </w:rPr>
        <w:t>Access Contro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3</w:t>
      </w:r>
      <w:r w:rsidRPr="0019277B">
        <w:rPr>
          <w:rFonts w:cs="Times New Roman"/>
          <w:noProof/>
          <w:szCs w:val="24"/>
        </w:rPr>
        <w:fldChar w:fldCharType="end"/>
      </w:r>
    </w:p>
    <w:p w14:paraId="7636C60A"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lastRenderedPageBreak/>
        <w:t>3.4</w:t>
      </w:r>
      <w:r w:rsidRPr="0019277B">
        <w:rPr>
          <w:rFonts w:eastAsiaTheme="minorEastAsia" w:cs="Times New Roman"/>
          <w:noProof/>
          <w:szCs w:val="24"/>
          <w:lang w:val="en-US"/>
        </w:rPr>
        <w:tab/>
      </w:r>
      <w:r w:rsidRPr="0019277B">
        <w:rPr>
          <w:rFonts w:cs="Times New Roman"/>
          <w:noProof/>
          <w:szCs w:val="24"/>
        </w:rPr>
        <w:t xml:space="preserve">Perancangan </w:t>
      </w:r>
      <w:r w:rsidRPr="0019277B">
        <w:rPr>
          <w:rFonts w:cs="Times New Roman"/>
          <w:i/>
          <w:noProof/>
          <w:szCs w:val="24"/>
        </w:rPr>
        <w:t>Databas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4</w:t>
      </w:r>
      <w:r w:rsidRPr="0019277B">
        <w:rPr>
          <w:rFonts w:cs="Times New Roman"/>
          <w:noProof/>
          <w:szCs w:val="24"/>
        </w:rPr>
        <w:fldChar w:fldCharType="end"/>
      </w:r>
    </w:p>
    <w:p w14:paraId="2E586106"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5</w:t>
      </w:r>
      <w:r w:rsidRPr="0019277B">
        <w:rPr>
          <w:rFonts w:eastAsiaTheme="minorEastAsia" w:cs="Times New Roman"/>
          <w:noProof/>
          <w:szCs w:val="24"/>
          <w:lang w:val="en-US"/>
        </w:rPr>
        <w:tab/>
      </w:r>
      <w:r w:rsidRPr="0019277B">
        <w:rPr>
          <w:rFonts w:cs="Times New Roman"/>
          <w:noProof/>
          <w:szCs w:val="24"/>
        </w:rPr>
        <w:t xml:space="preserve">Perancangan </w:t>
      </w:r>
      <w:r w:rsidRPr="0019277B">
        <w:rPr>
          <w:rFonts w:cs="Times New Roman"/>
          <w:i/>
          <w:noProof/>
          <w:szCs w:val="24"/>
        </w:rPr>
        <w:t>Backend</w:t>
      </w:r>
      <w:r w:rsidRPr="0019277B">
        <w:rPr>
          <w:rFonts w:cs="Times New Roman"/>
          <w:noProof/>
          <w:szCs w:val="24"/>
        </w:rPr>
        <w:t xml:space="preserve"> API</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2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6</w:t>
      </w:r>
      <w:r w:rsidRPr="0019277B">
        <w:rPr>
          <w:rFonts w:cs="Times New Roman"/>
          <w:noProof/>
          <w:szCs w:val="24"/>
        </w:rPr>
        <w:fldChar w:fldCharType="end"/>
      </w:r>
    </w:p>
    <w:p w14:paraId="0F8EF288"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w:t>
      </w:r>
      <w:r w:rsidRPr="0019277B">
        <w:rPr>
          <w:rFonts w:eastAsiaTheme="minorEastAsia" w:cs="Times New Roman"/>
          <w:noProof/>
          <w:szCs w:val="24"/>
          <w:lang w:val="en-US"/>
        </w:rPr>
        <w:tab/>
      </w:r>
      <w:r w:rsidRPr="0019277B">
        <w:rPr>
          <w:rFonts w:cs="Times New Roman"/>
          <w:noProof/>
          <w:szCs w:val="24"/>
        </w:rPr>
        <w:t xml:space="preserve">Diagram </w:t>
      </w:r>
      <w:r w:rsidRPr="0019277B">
        <w:rPr>
          <w:rFonts w:cs="Times New Roman"/>
          <w:i/>
          <w:noProof/>
          <w:szCs w:val="24"/>
        </w:rPr>
        <w:t>Use Case</w:t>
      </w:r>
      <w:r w:rsidRPr="0019277B">
        <w:rPr>
          <w:rFonts w:cs="Times New Roman"/>
          <w:noProof/>
          <w:szCs w:val="24"/>
        </w:rPr>
        <w:t xml:space="preserve"> API</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6</w:t>
      </w:r>
      <w:r w:rsidRPr="0019277B">
        <w:rPr>
          <w:rFonts w:cs="Times New Roman"/>
          <w:noProof/>
          <w:szCs w:val="24"/>
        </w:rPr>
        <w:fldChar w:fldCharType="end"/>
      </w:r>
    </w:p>
    <w:p w14:paraId="79FB0C97"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2</w:t>
      </w:r>
      <w:r w:rsidRPr="0019277B">
        <w:rPr>
          <w:rFonts w:eastAsiaTheme="minorEastAsia" w:cs="Times New Roman"/>
          <w:noProof/>
          <w:szCs w:val="24"/>
          <w:lang w:val="en-US"/>
        </w:rPr>
        <w:tab/>
      </w:r>
      <w:r w:rsidRPr="0019277B">
        <w:rPr>
          <w:rFonts w:cs="Times New Roman"/>
          <w:i/>
          <w:noProof/>
          <w:szCs w:val="24"/>
        </w:rPr>
        <w:t>Endpoint</w:t>
      </w:r>
      <w:r w:rsidRPr="0019277B">
        <w:rPr>
          <w:rFonts w:cs="Times New Roman"/>
          <w:noProof/>
          <w:szCs w:val="24"/>
        </w:rPr>
        <w:t xml:space="preserve"> API</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28</w:t>
      </w:r>
      <w:r w:rsidRPr="0019277B">
        <w:rPr>
          <w:rFonts w:cs="Times New Roman"/>
          <w:noProof/>
          <w:szCs w:val="24"/>
        </w:rPr>
        <w:fldChar w:fldCharType="end"/>
      </w:r>
    </w:p>
    <w:p w14:paraId="2F1EFE1C"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3</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Logi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0</w:t>
      </w:r>
      <w:r w:rsidRPr="0019277B">
        <w:rPr>
          <w:rFonts w:cs="Times New Roman"/>
          <w:noProof/>
          <w:szCs w:val="24"/>
        </w:rPr>
        <w:fldChar w:fldCharType="end"/>
      </w:r>
    </w:p>
    <w:p w14:paraId="53073862"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4</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Logou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1</w:t>
      </w:r>
      <w:r w:rsidRPr="0019277B">
        <w:rPr>
          <w:rFonts w:cs="Times New Roman"/>
          <w:noProof/>
          <w:szCs w:val="24"/>
        </w:rPr>
        <w:fldChar w:fldCharType="end"/>
      </w:r>
    </w:p>
    <w:p w14:paraId="570AFAFD"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5</w:t>
      </w:r>
      <w:r w:rsidRPr="0019277B">
        <w:rPr>
          <w:rFonts w:eastAsiaTheme="minorEastAsia" w:cs="Times New Roman"/>
          <w:noProof/>
          <w:szCs w:val="24"/>
          <w:lang w:val="en-US"/>
        </w:rPr>
        <w:tab/>
      </w:r>
      <w:r w:rsidRPr="0019277B">
        <w:rPr>
          <w:rFonts w:cs="Times New Roman"/>
          <w:noProof/>
          <w:szCs w:val="24"/>
        </w:rPr>
        <w:t xml:space="preserve">API Verifikasi </w:t>
      </w:r>
      <w:r w:rsidRPr="0019277B">
        <w:rPr>
          <w:rFonts w:cs="Times New Roman"/>
          <w:i/>
          <w:noProof/>
          <w:szCs w:val="24"/>
        </w:rPr>
        <w:t>Ema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1</w:t>
      </w:r>
      <w:r w:rsidRPr="0019277B">
        <w:rPr>
          <w:rFonts w:cs="Times New Roman"/>
          <w:noProof/>
          <w:szCs w:val="24"/>
        </w:rPr>
        <w:fldChar w:fldCharType="end"/>
      </w:r>
    </w:p>
    <w:p w14:paraId="5B4BB19F"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6</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Reset 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2</w:t>
      </w:r>
      <w:r w:rsidRPr="0019277B">
        <w:rPr>
          <w:rFonts w:cs="Times New Roman"/>
          <w:noProof/>
          <w:szCs w:val="24"/>
        </w:rPr>
        <w:fldChar w:fldCharType="end"/>
      </w:r>
    </w:p>
    <w:p w14:paraId="01EA085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7</w:t>
      </w:r>
      <w:r w:rsidRPr="0019277B">
        <w:rPr>
          <w:rFonts w:eastAsiaTheme="minorEastAsia" w:cs="Times New Roman"/>
          <w:noProof/>
          <w:szCs w:val="24"/>
          <w:lang w:val="en-US"/>
        </w:rPr>
        <w:tab/>
      </w:r>
      <w:r w:rsidRPr="0019277B">
        <w:rPr>
          <w:rFonts w:cs="Times New Roman"/>
          <w:noProof/>
          <w:szCs w:val="24"/>
        </w:rPr>
        <w:t xml:space="preserve">API Ganti </w:t>
      </w:r>
      <w:r w:rsidRPr="0019277B">
        <w:rPr>
          <w:rFonts w:cs="Times New Roman"/>
          <w:i/>
          <w:noProof/>
          <w:szCs w:val="24"/>
        </w:rPr>
        <w:t>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4</w:t>
      </w:r>
      <w:r w:rsidRPr="0019277B">
        <w:rPr>
          <w:rFonts w:cs="Times New Roman"/>
          <w:noProof/>
          <w:szCs w:val="24"/>
        </w:rPr>
        <w:fldChar w:fldCharType="end"/>
      </w:r>
    </w:p>
    <w:p w14:paraId="0A4DBFF4"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8</w:t>
      </w:r>
      <w:r w:rsidRPr="0019277B">
        <w:rPr>
          <w:rFonts w:eastAsiaTheme="minorEastAsia" w:cs="Times New Roman"/>
          <w:noProof/>
          <w:szCs w:val="24"/>
          <w:lang w:val="en-US"/>
        </w:rPr>
        <w:tab/>
      </w:r>
      <w:r w:rsidRPr="0019277B">
        <w:rPr>
          <w:rFonts w:cs="Times New Roman"/>
          <w:noProof/>
          <w:szCs w:val="24"/>
        </w:rPr>
        <w:t>API Ganti Prof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4</w:t>
      </w:r>
      <w:r w:rsidRPr="0019277B">
        <w:rPr>
          <w:rFonts w:cs="Times New Roman"/>
          <w:noProof/>
          <w:szCs w:val="24"/>
        </w:rPr>
        <w:fldChar w:fldCharType="end"/>
      </w:r>
    </w:p>
    <w:p w14:paraId="63C9B3C8"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9</w:t>
      </w:r>
      <w:r w:rsidRPr="0019277B">
        <w:rPr>
          <w:rFonts w:eastAsiaTheme="minorEastAsia" w:cs="Times New Roman"/>
          <w:noProof/>
          <w:szCs w:val="24"/>
          <w:lang w:val="en-US"/>
        </w:rPr>
        <w:tab/>
      </w:r>
      <w:r w:rsidRPr="0019277B">
        <w:rPr>
          <w:rFonts w:cs="Times New Roman"/>
          <w:noProof/>
          <w:szCs w:val="24"/>
        </w:rPr>
        <w:t>API Lihat Avata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5</w:t>
      </w:r>
      <w:r w:rsidRPr="0019277B">
        <w:rPr>
          <w:rFonts w:cs="Times New Roman"/>
          <w:noProof/>
          <w:szCs w:val="24"/>
        </w:rPr>
        <w:fldChar w:fldCharType="end"/>
      </w:r>
    </w:p>
    <w:p w14:paraId="4C02DCB5"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0</w:t>
      </w:r>
      <w:r w:rsidRPr="0019277B">
        <w:rPr>
          <w:rFonts w:eastAsiaTheme="minorEastAsia" w:cs="Times New Roman"/>
          <w:noProof/>
          <w:szCs w:val="24"/>
          <w:lang w:val="en-US"/>
        </w:rPr>
        <w:tab/>
      </w:r>
      <w:r w:rsidRPr="0019277B">
        <w:rPr>
          <w:rFonts w:cs="Times New Roman"/>
          <w:noProof/>
          <w:szCs w:val="24"/>
        </w:rPr>
        <w:t>API Ganti Avata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3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6</w:t>
      </w:r>
      <w:r w:rsidRPr="0019277B">
        <w:rPr>
          <w:rFonts w:cs="Times New Roman"/>
          <w:noProof/>
          <w:szCs w:val="24"/>
        </w:rPr>
        <w:fldChar w:fldCharType="end"/>
      </w:r>
    </w:p>
    <w:p w14:paraId="24D9ED3D"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1</w:t>
      </w:r>
      <w:r w:rsidRPr="0019277B">
        <w:rPr>
          <w:rFonts w:eastAsiaTheme="minorEastAsia" w:cs="Times New Roman"/>
          <w:noProof/>
          <w:szCs w:val="24"/>
          <w:lang w:val="en-US"/>
        </w:rPr>
        <w:tab/>
      </w:r>
      <w:r w:rsidRPr="0019277B">
        <w:rPr>
          <w:rFonts w:cs="Times New Roman"/>
          <w:noProof/>
          <w:szCs w:val="24"/>
        </w:rPr>
        <w:t>API Verifikasi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7</w:t>
      </w:r>
      <w:r w:rsidRPr="0019277B">
        <w:rPr>
          <w:rFonts w:cs="Times New Roman"/>
          <w:noProof/>
          <w:szCs w:val="24"/>
        </w:rPr>
        <w:fldChar w:fldCharType="end"/>
      </w:r>
    </w:p>
    <w:p w14:paraId="576EFCB3"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2</w:t>
      </w:r>
      <w:r w:rsidRPr="0019277B">
        <w:rPr>
          <w:rFonts w:eastAsiaTheme="minorEastAsia" w:cs="Times New Roman"/>
          <w:noProof/>
          <w:szCs w:val="24"/>
          <w:lang w:val="en-US"/>
        </w:rPr>
        <w:tab/>
      </w:r>
      <w:r w:rsidRPr="0019277B">
        <w:rPr>
          <w:rFonts w:cs="Times New Roman"/>
          <w:noProof/>
          <w:szCs w:val="24"/>
        </w:rPr>
        <w:t>API Daftar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8</w:t>
      </w:r>
      <w:r w:rsidRPr="0019277B">
        <w:rPr>
          <w:rFonts w:cs="Times New Roman"/>
          <w:noProof/>
          <w:szCs w:val="24"/>
        </w:rPr>
        <w:fldChar w:fldCharType="end"/>
      </w:r>
    </w:p>
    <w:p w14:paraId="57E13A1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3</w:t>
      </w:r>
      <w:r w:rsidRPr="0019277B">
        <w:rPr>
          <w:rFonts w:eastAsiaTheme="minorEastAsia" w:cs="Times New Roman"/>
          <w:noProof/>
          <w:szCs w:val="24"/>
          <w:lang w:val="en-US"/>
        </w:rPr>
        <w:tab/>
      </w:r>
      <w:r w:rsidRPr="0019277B">
        <w:rPr>
          <w:rFonts w:cs="Times New Roman"/>
          <w:noProof/>
          <w:szCs w:val="24"/>
        </w:rPr>
        <w:t>API Riwayat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39</w:t>
      </w:r>
      <w:r w:rsidRPr="0019277B">
        <w:rPr>
          <w:rFonts w:cs="Times New Roman"/>
          <w:noProof/>
          <w:szCs w:val="24"/>
        </w:rPr>
        <w:fldChar w:fldCharType="end"/>
      </w:r>
    </w:p>
    <w:p w14:paraId="767D6C4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4</w:t>
      </w:r>
      <w:r w:rsidRPr="0019277B">
        <w:rPr>
          <w:rFonts w:eastAsiaTheme="minorEastAsia" w:cs="Times New Roman"/>
          <w:noProof/>
          <w:szCs w:val="24"/>
          <w:lang w:val="en-US"/>
        </w:rPr>
        <w:tab/>
      </w:r>
      <w:r w:rsidRPr="0019277B">
        <w:rPr>
          <w:rFonts w:cs="Times New Roman"/>
          <w:noProof/>
          <w:szCs w:val="24"/>
        </w:rPr>
        <w:t>API Daftar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0</w:t>
      </w:r>
      <w:r w:rsidRPr="0019277B">
        <w:rPr>
          <w:rFonts w:cs="Times New Roman"/>
          <w:noProof/>
          <w:szCs w:val="24"/>
        </w:rPr>
        <w:fldChar w:fldCharType="end"/>
      </w:r>
    </w:p>
    <w:p w14:paraId="44AEB76E"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5</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Remote</w:t>
      </w:r>
      <w:r w:rsidRPr="0019277B">
        <w:rPr>
          <w:rFonts w:cs="Times New Roman"/>
          <w:noProof/>
          <w:szCs w:val="24"/>
        </w:rPr>
        <w:t xml:space="preserve">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0</w:t>
      </w:r>
      <w:r w:rsidRPr="0019277B">
        <w:rPr>
          <w:rFonts w:cs="Times New Roman"/>
          <w:noProof/>
          <w:szCs w:val="24"/>
        </w:rPr>
        <w:fldChar w:fldCharType="end"/>
      </w:r>
    </w:p>
    <w:p w14:paraId="7DBFCB4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6</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 Logi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1</w:t>
      </w:r>
      <w:r w:rsidRPr="0019277B">
        <w:rPr>
          <w:rFonts w:cs="Times New Roman"/>
          <w:noProof/>
          <w:szCs w:val="24"/>
        </w:rPr>
        <w:fldChar w:fldCharType="end"/>
      </w:r>
    </w:p>
    <w:p w14:paraId="41E563B7"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7</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 Logou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2</w:t>
      </w:r>
      <w:r w:rsidRPr="0019277B">
        <w:rPr>
          <w:rFonts w:cs="Times New Roman"/>
          <w:noProof/>
          <w:szCs w:val="24"/>
        </w:rPr>
        <w:fldChar w:fldCharType="end"/>
      </w:r>
    </w:p>
    <w:p w14:paraId="182F3AED"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8</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 Registe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3</w:t>
      </w:r>
      <w:r w:rsidRPr="0019277B">
        <w:rPr>
          <w:rFonts w:cs="Times New Roman"/>
          <w:noProof/>
          <w:szCs w:val="24"/>
        </w:rPr>
        <w:fldChar w:fldCharType="end"/>
      </w:r>
    </w:p>
    <w:p w14:paraId="66F44899"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19</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 Signatur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4</w:t>
      </w:r>
      <w:r w:rsidRPr="0019277B">
        <w:rPr>
          <w:rFonts w:cs="Times New Roman"/>
          <w:noProof/>
          <w:szCs w:val="24"/>
        </w:rPr>
        <w:fldChar w:fldCharType="end"/>
      </w:r>
    </w:p>
    <w:p w14:paraId="4491FFC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20</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Update</w:t>
      </w:r>
      <w:r w:rsidRPr="0019277B">
        <w:rPr>
          <w:rFonts w:cs="Times New Roman"/>
          <w:noProof/>
          <w:szCs w:val="24"/>
        </w:rPr>
        <w:t xml:space="preserve"> Statu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4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5</w:t>
      </w:r>
      <w:r w:rsidRPr="0019277B">
        <w:rPr>
          <w:rFonts w:cs="Times New Roman"/>
          <w:noProof/>
          <w:szCs w:val="24"/>
        </w:rPr>
        <w:fldChar w:fldCharType="end"/>
      </w:r>
    </w:p>
    <w:p w14:paraId="300D77B7"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5.21</w:t>
      </w:r>
      <w:r w:rsidRPr="0019277B">
        <w:rPr>
          <w:rFonts w:eastAsiaTheme="minorEastAsia" w:cs="Times New Roman"/>
          <w:noProof/>
          <w:szCs w:val="24"/>
          <w:lang w:val="en-US"/>
        </w:rPr>
        <w:tab/>
      </w:r>
      <w:r w:rsidRPr="0019277B">
        <w:rPr>
          <w:rFonts w:cs="Times New Roman"/>
          <w:noProof/>
          <w:szCs w:val="24"/>
        </w:rPr>
        <w:t>API Door Aler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6</w:t>
      </w:r>
      <w:r w:rsidRPr="0019277B">
        <w:rPr>
          <w:rFonts w:cs="Times New Roman"/>
          <w:noProof/>
          <w:szCs w:val="24"/>
        </w:rPr>
        <w:fldChar w:fldCharType="end"/>
      </w:r>
    </w:p>
    <w:p w14:paraId="0FB670D7"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6</w:t>
      </w:r>
      <w:r w:rsidRPr="0019277B">
        <w:rPr>
          <w:rFonts w:eastAsiaTheme="minorEastAsia" w:cs="Times New Roman"/>
          <w:noProof/>
          <w:szCs w:val="24"/>
          <w:lang w:val="en-US"/>
        </w:rPr>
        <w:tab/>
      </w:r>
      <w:r w:rsidRPr="0019277B">
        <w:rPr>
          <w:rFonts w:cs="Times New Roman"/>
          <w:noProof/>
          <w:szCs w:val="24"/>
        </w:rPr>
        <w:t>Perancangan Penjadwal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6</w:t>
      </w:r>
      <w:r w:rsidRPr="0019277B">
        <w:rPr>
          <w:rFonts w:cs="Times New Roman"/>
          <w:noProof/>
          <w:szCs w:val="24"/>
        </w:rPr>
        <w:fldChar w:fldCharType="end"/>
      </w:r>
    </w:p>
    <w:p w14:paraId="651394E9"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6.1</w:t>
      </w:r>
      <w:r w:rsidRPr="0019277B">
        <w:rPr>
          <w:rFonts w:eastAsiaTheme="minorEastAsia" w:cs="Times New Roman"/>
          <w:noProof/>
          <w:szCs w:val="24"/>
          <w:lang w:val="en-US"/>
        </w:rPr>
        <w:tab/>
      </w:r>
      <w:r w:rsidRPr="0019277B">
        <w:rPr>
          <w:rFonts w:cs="Times New Roman"/>
          <w:noProof/>
          <w:szCs w:val="24"/>
        </w:rPr>
        <w:t>Pengecekan Jadw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7</w:t>
      </w:r>
      <w:r w:rsidRPr="0019277B">
        <w:rPr>
          <w:rFonts w:cs="Times New Roman"/>
          <w:noProof/>
          <w:szCs w:val="24"/>
        </w:rPr>
        <w:fldChar w:fldCharType="end"/>
      </w:r>
    </w:p>
    <w:p w14:paraId="3B44A05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3.6.2</w:t>
      </w:r>
      <w:r w:rsidRPr="0019277B">
        <w:rPr>
          <w:rFonts w:eastAsiaTheme="minorEastAsia" w:cs="Times New Roman"/>
          <w:noProof/>
          <w:szCs w:val="24"/>
          <w:lang w:val="en-US"/>
        </w:rPr>
        <w:tab/>
      </w:r>
      <w:r w:rsidRPr="0019277B">
        <w:rPr>
          <w:rFonts w:cs="Times New Roman"/>
          <w:noProof/>
          <w:szCs w:val="24"/>
        </w:rPr>
        <w:t>Atur Ulang Jadw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8</w:t>
      </w:r>
      <w:r w:rsidRPr="0019277B">
        <w:rPr>
          <w:rFonts w:cs="Times New Roman"/>
          <w:noProof/>
          <w:szCs w:val="24"/>
        </w:rPr>
        <w:fldChar w:fldCharType="end"/>
      </w:r>
    </w:p>
    <w:p w14:paraId="52C6E598"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7</w:t>
      </w:r>
      <w:r w:rsidRPr="0019277B">
        <w:rPr>
          <w:rFonts w:eastAsiaTheme="minorEastAsia" w:cs="Times New Roman"/>
          <w:noProof/>
          <w:szCs w:val="24"/>
          <w:lang w:val="en-US"/>
        </w:rPr>
        <w:tab/>
      </w:r>
      <w:r w:rsidRPr="0019277B">
        <w:rPr>
          <w:rFonts w:cs="Times New Roman"/>
          <w:noProof/>
          <w:szCs w:val="24"/>
        </w:rPr>
        <w:t>Perancangan Komunikasi Websocke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49</w:t>
      </w:r>
      <w:r w:rsidRPr="0019277B">
        <w:rPr>
          <w:rFonts w:cs="Times New Roman"/>
          <w:noProof/>
          <w:szCs w:val="24"/>
        </w:rPr>
        <w:fldChar w:fldCharType="end"/>
      </w:r>
    </w:p>
    <w:p w14:paraId="3362CB77"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3.8</w:t>
      </w:r>
      <w:r w:rsidRPr="0019277B">
        <w:rPr>
          <w:rFonts w:eastAsiaTheme="minorEastAsia" w:cs="Times New Roman"/>
          <w:noProof/>
          <w:szCs w:val="24"/>
          <w:lang w:val="en-US"/>
        </w:rPr>
        <w:tab/>
      </w:r>
      <w:r w:rsidRPr="0019277B">
        <w:rPr>
          <w:rFonts w:cs="Times New Roman"/>
          <w:noProof/>
          <w:szCs w:val="24"/>
        </w:rPr>
        <w:t xml:space="preserve">Perancangan </w:t>
      </w:r>
      <w:r w:rsidRPr="0019277B">
        <w:rPr>
          <w:rFonts w:cs="Times New Roman"/>
          <w:i/>
          <w:noProof/>
          <w:szCs w:val="24"/>
        </w:rPr>
        <w:t>Serve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0</w:t>
      </w:r>
      <w:r w:rsidRPr="0019277B">
        <w:rPr>
          <w:rFonts w:cs="Times New Roman"/>
          <w:noProof/>
          <w:szCs w:val="24"/>
        </w:rPr>
        <w:fldChar w:fldCharType="end"/>
      </w:r>
    </w:p>
    <w:p w14:paraId="70246680" w14:textId="7EEB14AD" w:rsidR="0019277B" w:rsidRPr="0019277B" w:rsidRDefault="0019277B" w:rsidP="0019277B">
      <w:pPr>
        <w:pStyle w:val="TOC1"/>
        <w:framePr w:wrap="around"/>
        <w:rPr>
          <w:rFonts w:eastAsiaTheme="minorEastAsia"/>
          <w:b w:val="0"/>
          <w:lang w:val="en-US"/>
        </w:rPr>
      </w:pPr>
      <w:r w:rsidRPr="0019277B">
        <w:t xml:space="preserve">BAB IV </w:t>
      </w:r>
      <w:r>
        <w:t xml:space="preserve">         </w:t>
      </w:r>
      <w:r w:rsidRPr="0019277B">
        <w:rPr>
          <w:rFonts w:eastAsia="Calibri"/>
          <w:bCs/>
        </w:rPr>
        <w:t>HASIL DAN PEMBAHASAN</w:t>
      </w:r>
      <w:r w:rsidRPr="0019277B">
        <w:tab/>
      </w:r>
      <w:r w:rsidRPr="0019277B">
        <w:fldChar w:fldCharType="begin"/>
      </w:r>
      <w:r w:rsidRPr="0019277B">
        <w:instrText xml:space="preserve"> PAGEREF _Toc146148356 \h </w:instrText>
      </w:r>
      <w:r w:rsidRPr="0019277B">
        <w:fldChar w:fldCharType="separate"/>
      </w:r>
      <w:r w:rsidRPr="0019277B">
        <w:t>53</w:t>
      </w:r>
      <w:r w:rsidRPr="0019277B">
        <w:fldChar w:fldCharType="end"/>
      </w:r>
    </w:p>
    <w:p w14:paraId="3F7D2746"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4.1</w:t>
      </w:r>
      <w:r w:rsidRPr="0019277B">
        <w:rPr>
          <w:rFonts w:eastAsiaTheme="minorEastAsia" w:cs="Times New Roman"/>
          <w:noProof/>
          <w:szCs w:val="24"/>
          <w:lang w:val="en-US"/>
        </w:rPr>
        <w:tab/>
      </w:r>
      <w:r w:rsidRPr="0019277B">
        <w:rPr>
          <w:rFonts w:cs="Times New Roman"/>
          <w:noProof/>
          <w:szCs w:val="24"/>
        </w:rPr>
        <w:t>Kajian Hasil Perancang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3</w:t>
      </w:r>
      <w:r w:rsidRPr="0019277B">
        <w:rPr>
          <w:rFonts w:cs="Times New Roman"/>
          <w:noProof/>
          <w:szCs w:val="24"/>
        </w:rPr>
        <w:fldChar w:fldCharType="end"/>
      </w:r>
    </w:p>
    <w:p w14:paraId="3F587C2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Logi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3</w:t>
      </w:r>
      <w:r w:rsidRPr="0019277B">
        <w:rPr>
          <w:rFonts w:cs="Times New Roman"/>
          <w:noProof/>
          <w:szCs w:val="24"/>
        </w:rPr>
        <w:fldChar w:fldCharType="end"/>
      </w:r>
    </w:p>
    <w:p w14:paraId="409EAD58"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2</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Logou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5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5</w:t>
      </w:r>
      <w:r w:rsidRPr="0019277B">
        <w:rPr>
          <w:rFonts w:cs="Times New Roman"/>
          <w:noProof/>
          <w:szCs w:val="24"/>
        </w:rPr>
        <w:fldChar w:fldCharType="end"/>
      </w:r>
    </w:p>
    <w:p w14:paraId="226CDB04"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lastRenderedPageBreak/>
        <w:t>4.1.3</w:t>
      </w:r>
      <w:r w:rsidRPr="0019277B">
        <w:rPr>
          <w:rFonts w:eastAsiaTheme="minorEastAsia" w:cs="Times New Roman"/>
          <w:noProof/>
          <w:szCs w:val="24"/>
          <w:lang w:val="en-US"/>
        </w:rPr>
        <w:tab/>
      </w:r>
      <w:r w:rsidRPr="0019277B">
        <w:rPr>
          <w:rFonts w:cs="Times New Roman"/>
          <w:noProof/>
          <w:szCs w:val="24"/>
        </w:rPr>
        <w:t>API Verifikasi Ema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5</w:t>
      </w:r>
      <w:r w:rsidRPr="0019277B">
        <w:rPr>
          <w:rFonts w:cs="Times New Roman"/>
          <w:noProof/>
          <w:szCs w:val="24"/>
        </w:rPr>
        <w:fldChar w:fldCharType="end"/>
      </w:r>
    </w:p>
    <w:p w14:paraId="451AFE52"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4</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Reset</w:t>
      </w:r>
      <w:r w:rsidRPr="0019277B">
        <w:rPr>
          <w:rFonts w:cs="Times New Roman"/>
          <w:noProof/>
          <w:szCs w:val="24"/>
        </w:rPr>
        <w:t xml:space="preserve"> </w:t>
      </w:r>
      <w:r w:rsidRPr="0019277B">
        <w:rPr>
          <w:rFonts w:cs="Times New Roman"/>
          <w:i/>
          <w:noProof/>
          <w:szCs w:val="24"/>
        </w:rPr>
        <w:t>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7</w:t>
      </w:r>
      <w:r w:rsidRPr="0019277B">
        <w:rPr>
          <w:rFonts w:cs="Times New Roman"/>
          <w:noProof/>
          <w:szCs w:val="24"/>
        </w:rPr>
        <w:fldChar w:fldCharType="end"/>
      </w:r>
    </w:p>
    <w:p w14:paraId="379B6FC6"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5</w:t>
      </w:r>
      <w:r w:rsidRPr="0019277B">
        <w:rPr>
          <w:rFonts w:eastAsiaTheme="minorEastAsia" w:cs="Times New Roman"/>
          <w:noProof/>
          <w:szCs w:val="24"/>
          <w:lang w:val="en-US"/>
        </w:rPr>
        <w:tab/>
      </w:r>
      <w:r w:rsidRPr="0019277B">
        <w:rPr>
          <w:rFonts w:cs="Times New Roman"/>
          <w:noProof/>
          <w:szCs w:val="24"/>
        </w:rPr>
        <w:t xml:space="preserve">API Ganti </w:t>
      </w:r>
      <w:r w:rsidRPr="0019277B">
        <w:rPr>
          <w:rFonts w:cs="Times New Roman"/>
          <w:i/>
          <w:noProof/>
          <w:szCs w:val="24"/>
        </w:rPr>
        <w:t>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8</w:t>
      </w:r>
      <w:r w:rsidRPr="0019277B">
        <w:rPr>
          <w:rFonts w:cs="Times New Roman"/>
          <w:noProof/>
          <w:szCs w:val="24"/>
        </w:rPr>
        <w:fldChar w:fldCharType="end"/>
      </w:r>
    </w:p>
    <w:p w14:paraId="611BCC8E"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6</w:t>
      </w:r>
      <w:r w:rsidRPr="0019277B">
        <w:rPr>
          <w:rFonts w:eastAsiaTheme="minorEastAsia" w:cs="Times New Roman"/>
          <w:noProof/>
          <w:szCs w:val="24"/>
          <w:lang w:val="en-US"/>
        </w:rPr>
        <w:tab/>
      </w:r>
      <w:r w:rsidRPr="0019277B">
        <w:rPr>
          <w:rFonts w:cs="Times New Roman"/>
          <w:noProof/>
          <w:szCs w:val="24"/>
        </w:rPr>
        <w:t>API Ganti Prof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9</w:t>
      </w:r>
      <w:r w:rsidRPr="0019277B">
        <w:rPr>
          <w:rFonts w:cs="Times New Roman"/>
          <w:noProof/>
          <w:szCs w:val="24"/>
        </w:rPr>
        <w:fldChar w:fldCharType="end"/>
      </w:r>
    </w:p>
    <w:p w14:paraId="02834453"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7</w:t>
      </w:r>
      <w:r w:rsidRPr="0019277B">
        <w:rPr>
          <w:rFonts w:eastAsiaTheme="minorEastAsia" w:cs="Times New Roman"/>
          <w:noProof/>
          <w:szCs w:val="24"/>
          <w:lang w:val="en-US"/>
        </w:rPr>
        <w:tab/>
      </w:r>
      <w:r w:rsidRPr="0019277B">
        <w:rPr>
          <w:rFonts w:cs="Times New Roman"/>
          <w:noProof/>
          <w:szCs w:val="24"/>
        </w:rPr>
        <w:t>API Lihat Avata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59</w:t>
      </w:r>
      <w:r w:rsidRPr="0019277B">
        <w:rPr>
          <w:rFonts w:cs="Times New Roman"/>
          <w:noProof/>
          <w:szCs w:val="24"/>
        </w:rPr>
        <w:fldChar w:fldCharType="end"/>
      </w:r>
    </w:p>
    <w:p w14:paraId="00E0C46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8</w:t>
      </w:r>
      <w:r w:rsidRPr="0019277B">
        <w:rPr>
          <w:rFonts w:eastAsiaTheme="minorEastAsia" w:cs="Times New Roman"/>
          <w:noProof/>
          <w:szCs w:val="24"/>
          <w:lang w:val="en-US"/>
        </w:rPr>
        <w:tab/>
      </w:r>
      <w:r w:rsidRPr="0019277B">
        <w:rPr>
          <w:rFonts w:cs="Times New Roman"/>
          <w:noProof/>
          <w:szCs w:val="24"/>
        </w:rPr>
        <w:t>API Ganti Avata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0</w:t>
      </w:r>
      <w:r w:rsidRPr="0019277B">
        <w:rPr>
          <w:rFonts w:cs="Times New Roman"/>
          <w:noProof/>
          <w:szCs w:val="24"/>
        </w:rPr>
        <w:fldChar w:fldCharType="end"/>
      </w:r>
    </w:p>
    <w:p w14:paraId="49DA4E66"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9</w:t>
      </w:r>
      <w:r w:rsidRPr="0019277B">
        <w:rPr>
          <w:rFonts w:eastAsiaTheme="minorEastAsia" w:cs="Times New Roman"/>
          <w:noProof/>
          <w:szCs w:val="24"/>
          <w:lang w:val="en-US"/>
        </w:rPr>
        <w:tab/>
      </w:r>
      <w:r w:rsidRPr="0019277B">
        <w:rPr>
          <w:rFonts w:cs="Times New Roman"/>
          <w:noProof/>
          <w:szCs w:val="24"/>
        </w:rPr>
        <w:t>API Verifikasi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1</w:t>
      </w:r>
      <w:r w:rsidRPr="0019277B">
        <w:rPr>
          <w:rFonts w:cs="Times New Roman"/>
          <w:noProof/>
          <w:szCs w:val="24"/>
        </w:rPr>
        <w:fldChar w:fldCharType="end"/>
      </w:r>
    </w:p>
    <w:p w14:paraId="56FE806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0</w:t>
      </w:r>
      <w:r w:rsidRPr="0019277B">
        <w:rPr>
          <w:rFonts w:eastAsiaTheme="minorEastAsia" w:cs="Times New Roman"/>
          <w:noProof/>
          <w:szCs w:val="24"/>
          <w:lang w:val="en-US"/>
        </w:rPr>
        <w:tab/>
      </w:r>
      <w:r w:rsidRPr="0019277B">
        <w:rPr>
          <w:rFonts w:cs="Times New Roman"/>
          <w:noProof/>
          <w:szCs w:val="24"/>
        </w:rPr>
        <w:t>API Daftar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2</w:t>
      </w:r>
      <w:r w:rsidRPr="0019277B">
        <w:rPr>
          <w:rFonts w:cs="Times New Roman"/>
          <w:noProof/>
          <w:szCs w:val="24"/>
        </w:rPr>
        <w:fldChar w:fldCharType="end"/>
      </w:r>
    </w:p>
    <w:p w14:paraId="7C8FF475"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1</w:t>
      </w:r>
      <w:r w:rsidRPr="0019277B">
        <w:rPr>
          <w:rFonts w:eastAsiaTheme="minorEastAsia" w:cs="Times New Roman"/>
          <w:noProof/>
          <w:szCs w:val="24"/>
          <w:lang w:val="en-US"/>
        </w:rPr>
        <w:tab/>
      </w:r>
      <w:r w:rsidRPr="0019277B">
        <w:rPr>
          <w:rFonts w:cs="Times New Roman"/>
          <w:noProof/>
          <w:szCs w:val="24"/>
        </w:rPr>
        <w:t>API Riwayat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3</w:t>
      </w:r>
      <w:r w:rsidRPr="0019277B">
        <w:rPr>
          <w:rFonts w:cs="Times New Roman"/>
          <w:noProof/>
          <w:szCs w:val="24"/>
        </w:rPr>
        <w:fldChar w:fldCharType="end"/>
      </w:r>
    </w:p>
    <w:p w14:paraId="39A229EF"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2</w:t>
      </w:r>
      <w:r w:rsidRPr="0019277B">
        <w:rPr>
          <w:rFonts w:eastAsiaTheme="minorEastAsia" w:cs="Times New Roman"/>
          <w:noProof/>
          <w:szCs w:val="24"/>
          <w:lang w:val="en-US"/>
        </w:rPr>
        <w:tab/>
      </w:r>
      <w:r w:rsidRPr="0019277B">
        <w:rPr>
          <w:rFonts w:cs="Times New Roman"/>
          <w:noProof/>
          <w:szCs w:val="24"/>
        </w:rPr>
        <w:t>API Daftar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6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4</w:t>
      </w:r>
      <w:r w:rsidRPr="0019277B">
        <w:rPr>
          <w:rFonts w:cs="Times New Roman"/>
          <w:noProof/>
          <w:szCs w:val="24"/>
        </w:rPr>
        <w:fldChar w:fldCharType="end"/>
      </w:r>
    </w:p>
    <w:p w14:paraId="1D2F9237"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3</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Remote</w:t>
      </w:r>
      <w:r w:rsidRPr="0019277B">
        <w:rPr>
          <w:rFonts w:cs="Times New Roman"/>
          <w:noProof/>
          <w:szCs w:val="24"/>
        </w:rPr>
        <w:t xml:space="preserve">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5</w:t>
      </w:r>
      <w:r w:rsidRPr="0019277B">
        <w:rPr>
          <w:rFonts w:cs="Times New Roman"/>
          <w:noProof/>
          <w:szCs w:val="24"/>
        </w:rPr>
        <w:fldChar w:fldCharType="end"/>
      </w:r>
    </w:p>
    <w:p w14:paraId="4508FA08"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4</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 Logi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7</w:t>
      </w:r>
      <w:r w:rsidRPr="0019277B">
        <w:rPr>
          <w:rFonts w:cs="Times New Roman"/>
          <w:noProof/>
          <w:szCs w:val="24"/>
        </w:rPr>
        <w:fldChar w:fldCharType="end"/>
      </w:r>
    </w:p>
    <w:p w14:paraId="046CEBA3"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5</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Logou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8</w:t>
      </w:r>
      <w:r w:rsidRPr="0019277B">
        <w:rPr>
          <w:rFonts w:cs="Times New Roman"/>
          <w:noProof/>
          <w:szCs w:val="24"/>
        </w:rPr>
        <w:fldChar w:fldCharType="end"/>
      </w:r>
    </w:p>
    <w:p w14:paraId="619880D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6</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Registe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8</w:t>
      </w:r>
      <w:r w:rsidRPr="0019277B">
        <w:rPr>
          <w:rFonts w:cs="Times New Roman"/>
          <w:noProof/>
          <w:szCs w:val="24"/>
        </w:rPr>
        <w:fldChar w:fldCharType="end"/>
      </w:r>
    </w:p>
    <w:p w14:paraId="32929909"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7</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Signatur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69</w:t>
      </w:r>
      <w:r w:rsidRPr="0019277B">
        <w:rPr>
          <w:rFonts w:cs="Times New Roman"/>
          <w:noProof/>
          <w:szCs w:val="24"/>
        </w:rPr>
        <w:fldChar w:fldCharType="end"/>
      </w:r>
    </w:p>
    <w:p w14:paraId="3D05B035"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8</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Update</w:t>
      </w:r>
      <w:r w:rsidRPr="0019277B">
        <w:rPr>
          <w:rFonts w:cs="Times New Roman"/>
          <w:noProof/>
          <w:szCs w:val="24"/>
        </w:rPr>
        <w:t xml:space="preserve"> Statu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0</w:t>
      </w:r>
      <w:r w:rsidRPr="0019277B">
        <w:rPr>
          <w:rFonts w:cs="Times New Roman"/>
          <w:noProof/>
          <w:szCs w:val="24"/>
        </w:rPr>
        <w:fldChar w:fldCharType="end"/>
      </w:r>
    </w:p>
    <w:p w14:paraId="1E45B51A"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19</w:t>
      </w:r>
      <w:r w:rsidRPr="0019277B">
        <w:rPr>
          <w:rFonts w:eastAsiaTheme="minorEastAsia" w:cs="Times New Roman"/>
          <w:noProof/>
          <w:szCs w:val="24"/>
          <w:lang w:val="en-US"/>
        </w:rPr>
        <w:tab/>
      </w:r>
      <w:r w:rsidRPr="0019277B">
        <w:rPr>
          <w:rFonts w:cs="Times New Roman"/>
          <w:noProof/>
          <w:szCs w:val="24"/>
        </w:rPr>
        <w:t xml:space="preserve">API </w:t>
      </w:r>
      <w:r w:rsidRPr="0019277B">
        <w:rPr>
          <w:rFonts w:cs="Times New Roman"/>
          <w:i/>
          <w:noProof/>
          <w:szCs w:val="24"/>
        </w:rPr>
        <w:t>Door</w:t>
      </w:r>
      <w:r w:rsidRPr="0019277B">
        <w:rPr>
          <w:rFonts w:cs="Times New Roman"/>
          <w:noProof/>
          <w:szCs w:val="24"/>
        </w:rPr>
        <w:t xml:space="preserve"> </w:t>
      </w:r>
      <w:r w:rsidRPr="0019277B">
        <w:rPr>
          <w:rFonts w:cs="Times New Roman"/>
          <w:i/>
          <w:noProof/>
          <w:szCs w:val="24"/>
        </w:rPr>
        <w:t>Aler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1</w:t>
      </w:r>
      <w:r w:rsidRPr="0019277B">
        <w:rPr>
          <w:rFonts w:cs="Times New Roman"/>
          <w:noProof/>
          <w:szCs w:val="24"/>
        </w:rPr>
        <w:fldChar w:fldCharType="end"/>
      </w:r>
    </w:p>
    <w:p w14:paraId="734163BC"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20</w:t>
      </w:r>
      <w:r w:rsidRPr="0019277B">
        <w:rPr>
          <w:rFonts w:eastAsiaTheme="minorEastAsia" w:cs="Times New Roman"/>
          <w:noProof/>
          <w:szCs w:val="24"/>
          <w:lang w:val="en-US"/>
        </w:rPr>
        <w:tab/>
      </w:r>
      <w:r w:rsidRPr="0019277B">
        <w:rPr>
          <w:rFonts w:cs="Times New Roman"/>
          <w:noProof/>
          <w:szCs w:val="24"/>
        </w:rPr>
        <w:t>Pengecekan Jadw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3</w:t>
      </w:r>
      <w:r w:rsidRPr="0019277B">
        <w:rPr>
          <w:rFonts w:cs="Times New Roman"/>
          <w:noProof/>
          <w:szCs w:val="24"/>
        </w:rPr>
        <w:fldChar w:fldCharType="end"/>
      </w:r>
    </w:p>
    <w:p w14:paraId="2E9C1377"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21</w:t>
      </w:r>
      <w:r w:rsidRPr="0019277B">
        <w:rPr>
          <w:rFonts w:eastAsiaTheme="minorEastAsia" w:cs="Times New Roman"/>
          <w:noProof/>
          <w:szCs w:val="24"/>
          <w:lang w:val="en-US"/>
        </w:rPr>
        <w:tab/>
      </w:r>
      <w:r w:rsidRPr="0019277B">
        <w:rPr>
          <w:rFonts w:cs="Times New Roman"/>
          <w:noProof/>
          <w:szCs w:val="24"/>
        </w:rPr>
        <w:t>Atur Ulang Jadw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4</w:t>
      </w:r>
      <w:r w:rsidRPr="0019277B">
        <w:rPr>
          <w:rFonts w:cs="Times New Roman"/>
          <w:noProof/>
          <w:szCs w:val="24"/>
        </w:rPr>
        <w:fldChar w:fldCharType="end"/>
      </w:r>
    </w:p>
    <w:p w14:paraId="34A392EC"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22</w:t>
      </w:r>
      <w:r w:rsidRPr="0019277B">
        <w:rPr>
          <w:rFonts w:eastAsiaTheme="minorEastAsia" w:cs="Times New Roman"/>
          <w:noProof/>
          <w:szCs w:val="24"/>
          <w:lang w:val="en-US"/>
        </w:rPr>
        <w:tab/>
      </w:r>
      <w:r w:rsidRPr="0019277B">
        <w:rPr>
          <w:rFonts w:cs="Times New Roman"/>
          <w:noProof/>
          <w:szCs w:val="24"/>
        </w:rPr>
        <w:t xml:space="preserve">Komunikasi </w:t>
      </w:r>
      <w:r w:rsidRPr="0019277B">
        <w:rPr>
          <w:rFonts w:cs="Times New Roman"/>
          <w:i/>
          <w:noProof/>
          <w:szCs w:val="24"/>
        </w:rPr>
        <w:t>Websocke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7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5</w:t>
      </w:r>
      <w:r w:rsidRPr="0019277B">
        <w:rPr>
          <w:rFonts w:cs="Times New Roman"/>
          <w:noProof/>
          <w:szCs w:val="24"/>
        </w:rPr>
        <w:fldChar w:fldCharType="end"/>
      </w:r>
    </w:p>
    <w:p w14:paraId="024847A6"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1.23</w:t>
      </w:r>
      <w:r w:rsidRPr="0019277B">
        <w:rPr>
          <w:rFonts w:eastAsiaTheme="minorEastAsia" w:cs="Times New Roman"/>
          <w:noProof/>
          <w:szCs w:val="24"/>
          <w:lang w:val="en-US"/>
        </w:rPr>
        <w:tab/>
      </w:r>
      <w:r w:rsidRPr="0019277B">
        <w:rPr>
          <w:rFonts w:cs="Times New Roman"/>
          <w:noProof/>
          <w:szCs w:val="24"/>
        </w:rPr>
        <w:t>Koneksi HTTP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6</w:t>
      </w:r>
      <w:r w:rsidRPr="0019277B">
        <w:rPr>
          <w:rFonts w:cs="Times New Roman"/>
          <w:noProof/>
          <w:szCs w:val="24"/>
        </w:rPr>
        <w:fldChar w:fldCharType="end"/>
      </w:r>
    </w:p>
    <w:p w14:paraId="29F14B9A"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4.2</w:t>
      </w:r>
      <w:r w:rsidRPr="0019277B">
        <w:rPr>
          <w:rFonts w:eastAsiaTheme="minorEastAsia" w:cs="Times New Roman"/>
          <w:noProof/>
          <w:szCs w:val="24"/>
          <w:lang w:val="en-US"/>
        </w:rPr>
        <w:tab/>
      </w:r>
      <w:r w:rsidRPr="0019277B">
        <w:rPr>
          <w:rFonts w:cs="Times New Roman"/>
          <w:noProof/>
          <w:szCs w:val="24"/>
        </w:rPr>
        <w:t>Pengujian Fungsion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7</w:t>
      </w:r>
      <w:r w:rsidRPr="0019277B">
        <w:rPr>
          <w:rFonts w:cs="Times New Roman"/>
          <w:noProof/>
          <w:szCs w:val="24"/>
        </w:rPr>
        <w:fldChar w:fldCharType="end"/>
      </w:r>
    </w:p>
    <w:p w14:paraId="28EE117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Logi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8</w:t>
      </w:r>
      <w:r w:rsidRPr="0019277B">
        <w:rPr>
          <w:rFonts w:cs="Times New Roman"/>
          <w:noProof/>
          <w:szCs w:val="24"/>
        </w:rPr>
        <w:fldChar w:fldCharType="end"/>
      </w:r>
    </w:p>
    <w:p w14:paraId="501FD2E6"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2</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Logou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79</w:t>
      </w:r>
      <w:r w:rsidRPr="0019277B">
        <w:rPr>
          <w:rFonts w:cs="Times New Roman"/>
          <w:noProof/>
          <w:szCs w:val="24"/>
        </w:rPr>
        <w:fldChar w:fldCharType="end"/>
      </w:r>
    </w:p>
    <w:p w14:paraId="6FEA99E4"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3</w:t>
      </w:r>
      <w:r w:rsidRPr="0019277B">
        <w:rPr>
          <w:rFonts w:eastAsiaTheme="minorEastAsia" w:cs="Times New Roman"/>
          <w:noProof/>
          <w:szCs w:val="24"/>
          <w:lang w:val="en-US"/>
        </w:rPr>
        <w:tab/>
      </w:r>
      <w:r w:rsidRPr="0019277B">
        <w:rPr>
          <w:rFonts w:cs="Times New Roman"/>
          <w:noProof/>
          <w:szCs w:val="24"/>
        </w:rPr>
        <w:t xml:space="preserve">Fungsi Verifikasi </w:t>
      </w:r>
      <w:r w:rsidRPr="0019277B">
        <w:rPr>
          <w:rFonts w:cs="Times New Roman"/>
          <w:i/>
          <w:noProof/>
          <w:szCs w:val="24"/>
        </w:rPr>
        <w:t>Ema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0</w:t>
      </w:r>
      <w:r w:rsidRPr="0019277B">
        <w:rPr>
          <w:rFonts w:cs="Times New Roman"/>
          <w:noProof/>
          <w:szCs w:val="24"/>
        </w:rPr>
        <w:fldChar w:fldCharType="end"/>
      </w:r>
    </w:p>
    <w:p w14:paraId="161EC5F4"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4</w:t>
      </w:r>
      <w:r w:rsidRPr="0019277B">
        <w:rPr>
          <w:rFonts w:eastAsiaTheme="minorEastAsia" w:cs="Times New Roman"/>
          <w:noProof/>
          <w:szCs w:val="24"/>
          <w:lang w:val="en-US"/>
        </w:rPr>
        <w:tab/>
      </w:r>
      <w:r w:rsidRPr="0019277B">
        <w:rPr>
          <w:rFonts w:cs="Times New Roman"/>
          <w:noProof/>
          <w:szCs w:val="24"/>
        </w:rPr>
        <w:t xml:space="preserve">Fungsi Ganti </w:t>
      </w:r>
      <w:r w:rsidRPr="0019277B">
        <w:rPr>
          <w:rFonts w:cs="Times New Roman"/>
          <w:i/>
          <w:noProof/>
          <w:szCs w:val="24"/>
        </w:rPr>
        <w:t>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1</w:t>
      </w:r>
      <w:r w:rsidRPr="0019277B">
        <w:rPr>
          <w:rFonts w:cs="Times New Roman"/>
          <w:noProof/>
          <w:szCs w:val="24"/>
        </w:rPr>
        <w:fldChar w:fldCharType="end"/>
      </w:r>
    </w:p>
    <w:p w14:paraId="359CDA5D"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5</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Reset</w:t>
      </w:r>
      <w:r w:rsidRPr="0019277B">
        <w:rPr>
          <w:rFonts w:cs="Times New Roman"/>
          <w:noProof/>
          <w:szCs w:val="24"/>
        </w:rPr>
        <w:t xml:space="preserve"> </w:t>
      </w:r>
      <w:r w:rsidRPr="0019277B">
        <w:rPr>
          <w:rFonts w:cs="Times New Roman"/>
          <w:i/>
          <w:noProof/>
          <w:szCs w:val="24"/>
        </w:rPr>
        <w:t>Password</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2</w:t>
      </w:r>
      <w:r w:rsidRPr="0019277B">
        <w:rPr>
          <w:rFonts w:cs="Times New Roman"/>
          <w:noProof/>
          <w:szCs w:val="24"/>
        </w:rPr>
        <w:fldChar w:fldCharType="end"/>
      </w:r>
    </w:p>
    <w:p w14:paraId="5D71E884"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6</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Update</w:t>
      </w:r>
      <w:r w:rsidRPr="0019277B">
        <w:rPr>
          <w:rFonts w:cs="Times New Roman"/>
          <w:noProof/>
          <w:szCs w:val="24"/>
        </w:rPr>
        <w:t xml:space="preserve"> Profi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2</w:t>
      </w:r>
      <w:r w:rsidRPr="0019277B">
        <w:rPr>
          <w:rFonts w:cs="Times New Roman"/>
          <w:noProof/>
          <w:szCs w:val="24"/>
        </w:rPr>
        <w:fldChar w:fldCharType="end"/>
      </w:r>
    </w:p>
    <w:p w14:paraId="75F1FBC6"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7</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Update</w:t>
      </w:r>
      <w:r w:rsidRPr="0019277B">
        <w:rPr>
          <w:rFonts w:cs="Times New Roman"/>
          <w:noProof/>
          <w:szCs w:val="24"/>
        </w:rPr>
        <w:t xml:space="preserve"> Avatar</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4</w:t>
      </w:r>
      <w:r w:rsidRPr="0019277B">
        <w:rPr>
          <w:rFonts w:cs="Times New Roman"/>
          <w:noProof/>
          <w:szCs w:val="24"/>
        </w:rPr>
        <w:fldChar w:fldCharType="end"/>
      </w:r>
    </w:p>
    <w:p w14:paraId="5F54C36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8</w:t>
      </w:r>
      <w:r w:rsidRPr="0019277B">
        <w:rPr>
          <w:rFonts w:eastAsiaTheme="minorEastAsia" w:cs="Times New Roman"/>
          <w:noProof/>
          <w:szCs w:val="24"/>
          <w:lang w:val="en-US"/>
        </w:rPr>
        <w:tab/>
      </w:r>
      <w:r w:rsidRPr="0019277B">
        <w:rPr>
          <w:rFonts w:cs="Times New Roman"/>
          <w:noProof/>
          <w:szCs w:val="24"/>
        </w:rPr>
        <w:t>Fungsi Lihat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8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4</w:t>
      </w:r>
      <w:r w:rsidRPr="0019277B">
        <w:rPr>
          <w:rFonts w:cs="Times New Roman"/>
          <w:noProof/>
          <w:szCs w:val="24"/>
        </w:rPr>
        <w:fldChar w:fldCharType="end"/>
      </w:r>
    </w:p>
    <w:p w14:paraId="51D84205"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9</w:t>
      </w:r>
      <w:r w:rsidRPr="0019277B">
        <w:rPr>
          <w:rFonts w:eastAsiaTheme="minorEastAsia" w:cs="Times New Roman"/>
          <w:noProof/>
          <w:szCs w:val="24"/>
          <w:lang w:val="en-US"/>
        </w:rPr>
        <w:tab/>
      </w:r>
      <w:r w:rsidRPr="0019277B">
        <w:rPr>
          <w:rFonts w:cs="Times New Roman"/>
          <w:noProof/>
          <w:szCs w:val="24"/>
        </w:rPr>
        <w:t>Fungsi Lihat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5</w:t>
      </w:r>
      <w:r w:rsidRPr="0019277B">
        <w:rPr>
          <w:rFonts w:cs="Times New Roman"/>
          <w:noProof/>
          <w:szCs w:val="24"/>
        </w:rPr>
        <w:fldChar w:fldCharType="end"/>
      </w:r>
    </w:p>
    <w:p w14:paraId="7069953A"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0</w:t>
      </w:r>
      <w:r w:rsidRPr="0019277B">
        <w:rPr>
          <w:rFonts w:eastAsiaTheme="minorEastAsia" w:cs="Times New Roman"/>
          <w:noProof/>
          <w:szCs w:val="24"/>
          <w:lang w:val="en-US"/>
        </w:rPr>
        <w:tab/>
      </w:r>
      <w:r w:rsidRPr="0019277B">
        <w:rPr>
          <w:rFonts w:cs="Times New Roman"/>
          <w:noProof/>
          <w:szCs w:val="24"/>
        </w:rPr>
        <w:t>Fungsi Lihat Riwayat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6</w:t>
      </w:r>
      <w:r w:rsidRPr="0019277B">
        <w:rPr>
          <w:rFonts w:cs="Times New Roman"/>
          <w:noProof/>
          <w:szCs w:val="24"/>
        </w:rPr>
        <w:fldChar w:fldCharType="end"/>
      </w:r>
    </w:p>
    <w:p w14:paraId="1D8EC2FD"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lastRenderedPageBreak/>
        <w:t>4.2.11</w:t>
      </w:r>
      <w:r w:rsidRPr="0019277B">
        <w:rPr>
          <w:rFonts w:eastAsiaTheme="minorEastAsia" w:cs="Times New Roman"/>
          <w:noProof/>
          <w:szCs w:val="24"/>
          <w:lang w:val="en-US"/>
        </w:rPr>
        <w:tab/>
      </w:r>
      <w:r w:rsidRPr="0019277B">
        <w:rPr>
          <w:rFonts w:cs="Times New Roman"/>
          <w:noProof/>
          <w:szCs w:val="24"/>
        </w:rPr>
        <w:t>Fungsi Verifikasi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2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6</w:t>
      </w:r>
      <w:r w:rsidRPr="0019277B">
        <w:rPr>
          <w:rFonts w:cs="Times New Roman"/>
          <w:noProof/>
          <w:szCs w:val="24"/>
        </w:rPr>
        <w:fldChar w:fldCharType="end"/>
      </w:r>
    </w:p>
    <w:p w14:paraId="08DB3390"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2</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Signature</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7</w:t>
      </w:r>
      <w:r w:rsidRPr="0019277B">
        <w:rPr>
          <w:rFonts w:cs="Times New Roman"/>
          <w:noProof/>
          <w:szCs w:val="24"/>
        </w:rPr>
        <w:fldChar w:fldCharType="end"/>
      </w:r>
    </w:p>
    <w:p w14:paraId="5C55D202"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3</w:t>
      </w:r>
      <w:r w:rsidRPr="0019277B">
        <w:rPr>
          <w:rFonts w:eastAsiaTheme="minorEastAsia" w:cs="Times New Roman"/>
          <w:noProof/>
          <w:szCs w:val="24"/>
          <w:lang w:val="en-US"/>
        </w:rPr>
        <w:tab/>
      </w:r>
      <w:r w:rsidRPr="0019277B">
        <w:rPr>
          <w:rFonts w:cs="Times New Roman"/>
          <w:noProof/>
          <w:szCs w:val="24"/>
        </w:rPr>
        <w:t>Komunikasi Websocket</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8</w:t>
      </w:r>
      <w:r w:rsidRPr="0019277B">
        <w:rPr>
          <w:rFonts w:cs="Times New Roman"/>
          <w:noProof/>
          <w:szCs w:val="24"/>
        </w:rPr>
        <w:fldChar w:fldCharType="end"/>
      </w:r>
    </w:p>
    <w:p w14:paraId="6366877E"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4</w:t>
      </w:r>
      <w:r w:rsidRPr="0019277B">
        <w:rPr>
          <w:rFonts w:eastAsiaTheme="minorEastAsia" w:cs="Times New Roman"/>
          <w:noProof/>
          <w:szCs w:val="24"/>
          <w:lang w:val="en-US"/>
        </w:rPr>
        <w:tab/>
      </w:r>
      <w:r w:rsidRPr="0019277B">
        <w:rPr>
          <w:rFonts w:cs="Times New Roman"/>
          <w:noProof/>
          <w:szCs w:val="24"/>
        </w:rPr>
        <w:t xml:space="preserve">Fungsi </w:t>
      </w:r>
      <w:r w:rsidRPr="0019277B">
        <w:rPr>
          <w:rFonts w:cs="Times New Roman"/>
          <w:i/>
          <w:noProof/>
          <w:szCs w:val="24"/>
        </w:rPr>
        <w:t>Update</w:t>
      </w:r>
      <w:r w:rsidRPr="0019277B">
        <w:rPr>
          <w:rFonts w:cs="Times New Roman"/>
          <w:noProof/>
          <w:szCs w:val="24"/>
        </w:rPr>
        <w:t xml:space="preserve"> Status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5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8</w:t>
      </w:r>
      <w:r w:rsidRPr="0019277B">
        <w:rPr>
          <w:rFonts w:cs="Times New Roman"/>
          <w:noProof/>
          <w:szCs w:val="24"/>
        </w:rPr>
        <w:fldChar w:fldCharType="end"/>
      </w:r>
    </w:p>
    <w:p w14:paraId="6F68D4C5"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2.15</w:t>
      </w:r>
      <w:r w:rsidRPr="0019277B">
        <w:rPr>
          <w:rFonts w:eastAsiaTheme="minorEastAsia" w:cs="Times New Roman"/>
          <w:noProof/>
          <w:szCs w:val="24"/>
          <w:lang w:val="en-US"/>
        </w:rPr>
        <w:tab/>
      </w:r>
      <w:r w:rsidRPr="0019277B">
        <w:rPr>
          <w:rFonts w:cs="Times New Roman"/>
          <w:noProof/>
          <w:szCs w:val="24"/>
        </w:rPr>
        <w:t>Fungsi Peringatan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6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89</w:t>
      </w:r>
      <w:r w:rsidRPr="0019277B">
        <w:rPr>
          <w:rFonts w:cs="Times New Roman"/>
          <w:noProof/>
          <w:szCs w:val="24"/>
        </w:rPr>
        <w:fldChar w:fldCharType="end"/>
      </w:r>
    </w:p>
    <w:p w14:paraId="23B78E44"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4.3</w:t>
      </w:r>
      <w:r w:rsidRPr="0019277B">
        <w:rPr>
          <w:rFonts w:eastAsiaTheme="minorEastAsia" w:cs="Times New Roman"/>
          <w:noProof/>
          <w:szCs w:val="24"/>
          <w:lang w:val="en-US"/>
        </w:rPr>
        <w:tab/>
      </w:r>
      <w:r w:rsidRPr="0019277B">
        <w:rPr>
          <w:rFonts w:cs="Times New Roman"/>
          <w:noProof/>
          <w:szCs w:val="24"/>
        </w:rPr>
        <w:t>Pengujian Non Fungsional</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7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0</w:t>
      </w:r>
      <w:r w:rsidRPr="0019277B">
        <w:rPr>
          <w:rFonts w:cs="Times New Roman"/>
          <w:noProof/>
          <w:szCs w:val="24"/>
        </w:rPr>
        <w:fldChar w:fldCharType="end"/>
      </w:r>
    </w:p>
    <w:p w14:paraId="53D9948E"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3.1</w:t>
      </w:r>
      <w:r w:rsidRPr="0019277B">
        <w:rPr>
          <w:rFonts w:eastAsiaTheme="minorEastAsia" w:cs="Times New Roman"/>
          <w:noProof/>
          <w:szCs w:val="24"/>
          <w:lang w:val="en-US"/>
        </w:rPr>
        <w:tab/>
      </w:r>
      <w:r w:rsidRPr="0019277B">
        <w:rPr>
          <w:rFonts w:cs="Times New Roman"/>
          <w:noProof/>
          <w:szCs w:val="24"/>
        </w:rPr>
        <w:t>Pengujian Performa Verifikasi Akses</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8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1</w:t>
      </w:r>
      <w:r w:rsidRPr="0019277B">
        <w:rPr>
          <w:rFonts w:cs="Times New Roman"/>
          <w:noProof/>
          <w:szCs w:val="24"/>
        </w:rPr>
        <w:fldChar w:fldCharType="end"/>
      </w:r>
    </w:p>
    <w:p w14:paraId="5D24DADC"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3.2</w:t>
      </w:r>
      <w:r w:rsidRPr="0019277B">
        <w:rPr>
          <w:rFonts w:eastAsiaTheme="minorEastAsia" w:cs="Times New Roman"/>
          <w:noProof/>
          <w:szCs w:val="24"/>
          <w:lang w:val="en-US"/>
        </w:rPr>
        <w:tab/>
      </w:r>
      <w:r w:rsidRPr="0019277B">
        <w:rPr>
          <w:rFonts w:cs="Times New Roman"/>
          <w:noProof/>
          <w:szCs w:val="24"/>
        </w:rPr>
        <w:t xml:space="preserve">Pengujian Performa </w:t>
      </w:r>
      <w:r w:rsidRPr="0019277B">
        <w:rPr>
          <w:rFonts w:cs="Times New Roman"/>
          <w:i/>
          <w:noProof/>
          <w:szCs w:val="24"/>
        </w:rPr>
        <w:t>Update</w:t>
      </w:r>
      <w:r w:rsidRPr="0019277B">
        <w:rPr>
          <w:rFonts w:cs="Times New Roman"/>
          <w:noProof/>
          <w:szCs w:val="24"/>
        </w:rPr>
        <w:t xml:space="preserve"> Status Pintu</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399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2</w:t>
      </w:r>
      <w:r w:rsidRPr="0019277B">
        <w:rPr>
          <w:rFonts w:cs="Times New Roman"/>
          <w:noProof/>
          <w:szCs w:val="24"/>
        </w:rPr>
        <w:fldChar w:fldCharType="end"/>
      </w:r>
    </w:p>
    <w:p w14:paraId="69ED0A81" w14:textId="77777777" w:rsidR="0019277B" w:rsidRPr="0019277B" w:rsidRDefault="0019277B" w:rsidP="0019277B">
      <w:pPr>
        <w:pStyle w:val="TOC3"/>
        <w:rPr>
          <w:rFonts w:eastAsiaTheme="minorEastAsia" w:cs="Times New Roman"/>
          <w:noProof/>
          <w:szCs w:val="24"/>
          <w:lang w:val="en-US"/>
        </w:rPr>
      </w:pPr>
      <w:r w:rsidRPr="0019277B">
        <w:rPr>
          <w:rFonts w:cs="Times New Roman"/>
          <w:noProof/>
          <w:szCs w:val="24"/>
        </w:rPr>
        <w:t>4.3.3</w:t>
      </w:r>
      <w:r w:rsidRPr="0019277B">
        <w:rPr>
          <w:rFonts w:eastAsiaTheme="minorEastAsia" w:cs="Times New Roman"/>
          <w:noProof/>
          <w:szCs w:val="24"/>
          <w:lang w:val="en-US"/>
        </w:rPr>
        <w:tab/>
      </w:r>
      <w:r w:rsidRPr="0019277B">
        <w:rPr>
          <w:rFonts w:cs="Times New Roman"/>
          <w:noProof/>
          <w:szCs w:val="24"/>
        </w:rPr>
        <w:t>Pengujian Performa Penjadwal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400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3</w:t>
      </w:r>
      <w:r w:rsidRPr="0019277B">
        <w:rPr>
          <w:rFonts w:cs="Times New Roman"/>
          <w:noProof/>
          <w:szCs w:val="24"/>
        </w:rPr>
        <w:fldChar w:fldCharType="end"/>
      </w:r>
    </w:p>
    <w:p w14:paraId="45B8D5DF"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4.4</w:t>
      </w:r>
      <w:r w:rsidRPr="0019277B">
        <w:rPr>
          <w:rFonts w:eastAsiaTheme="minorEastAsia" w:cs="Times New Roman"/>
          <w:noProof/>
          <w:szCs w:val="24"/>
          <w:lang w:val="en-US"/>
        </w:rPr>
        <w:tab/>
      </w:r>
      <w:r w:rsidRPr="0019277B">
        <w:rPr>
          <w:rFonts w:cs="Times New Roman"/>
          <w:noProof/>
          <w:szCs w:val="24"/>
        </w:rPr>
        <w:t>Pembahas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401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4</w:t>
      </w:r>
      <w:r w:rsidRPr="0019277B">
        <w:rPr>
          <w:rFonts w:cs="Times New Roman"/>
          <w:noProof/>
          <w:szCs w:val="24"/>
        </w:rPr>
        <w:fldChar w:fldCharType="end"/>
      </w:r>
    </w:p>
    <w:p w14:paraId="5EF1B223" w14:textId="11B0C49D" w:rsidR="0019277B" w:rsidRPr="0019277B" w:rsidRDefault="0019277B" w:rsidP="0019277B">
      <w:pPr>
        <w:pStyle w:val="TOC1"/>
        <w:framePr w:wrap="around"/>
        <w:rPr>
          <w:rFonts w:eastAsiaTheme="minorEastAsia"/>
          <w:b w:val="0"/>
          <w:lang w:val="en-US"/>
        </w:rPr>
      </w:pPr>
      <w:r w:rsidRPr="0019277B">
        <w:t xml:space="preserve">BAB V </w:t>
      </w:r>
      <w:r>
        <w:t xml:space="preserve">          </w:t>
      </w:r>
      <w:r w:rsidRPr="0019277B">
        <w:rPr>
          <w:rFonts w:eastAsia="Calibri"/>
          <w:bCs/>
        </w:rPr>
        <w:t>PENUTUP</w:t>
      </w:r>
      <w:r w:rsidRPr="0019277B">
        <w:tab/>
      </w:r>
      <w:r w:rsidRPr="0019277B">
        <w:fldChar w:fldCharType="begin"/>
      </w:r>
      <w:r w:rsidRPr="0019277B">
        <w:instrText xml:space="preserve"> PAGEREF _Toc146148402 \h </w:instrText>
      </w:r>
      <w:r w:rsidRPr="0019277B">
        <w:fldChar w:fldCharType="separate"/>
      </w:r>
      <w:r w:rsidRPr="0019277B">
        <w:t>96</w:t>
      </w:r>
      <w:r w:rsidRPr="0019277B">
        <w:fldChar w:fldCharType="end"/>
      </w:r>
    </w:p>
    <w:p w14:paraId="794BD8A8"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5.1</w:t>
      </w:r>
      <w:r w:rsidRPr="0019277B">
        <w:rPr>
          <w:rFonts w:eastAsiaTheme="minorEastAsia" w:cs="Times New Roman"/>
          <w:noProof/>
          <w:szCs w:val="24"/>
          <w:lang w:val="en-US"/>
        </w:rPr>
        <w:tab/>
      </w:r>
      <w:r w:rsidRPr="0019277B">
        <w:rPr>
          <w:rFonts w:cs="Times New Roman"/>
          <w:noProof/>
          <w:szCs w:val="24"/>
        </w:rPr>
        <w:t>Kesimpul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403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6</w:t>
      </w:r>
      <w:r w:rsidRPr="0019277B">
        <w:rPr>
          <w:rFonts w:cs="Times New Roman"/>
          <w:noProof/>
          <w:szCs w:val="24"/>
        </w:rPr>
        <w:fldChar w:fldCharType="end"/>
      </w:r>
    </w:p>
    <w:p w14:paraId="6DC38D1B" w14:textId="77777777" w:rsidR="0019277B" w:rsidRPr="0019277B" w:rsidRDefault="0019277B" w:rsidP="0019277B">
      <w:pPr>
        <w:pStyle w:val="TOC2"/>
        <w:rPr>
          <w:rFonts w:eastAsiaTheme="minorEastAsia" w:cs="Times New Roman"/>
          <w:noProof/>
          <w:szCs w:val="24"/>
          <w:lang w:val="en-US"/>
        </w:rPr>
      </w:pPr>
      <w:r w:rsidRPr="0019277B">
        <w:rPr>
          <w:rFonts w:cs="Times New Roman"/>
          <w:noProof/>
          <w:szCs w:val="24"/>
        </w:rPr>
        <w:t>5.2</w:t>
      </w:r>
      <w:r w:rsidRPr="0019277B">
        <w:rPr>
          <w:rFonts w:eastAsiaTheme="minorEastAsia" w:cs="Times New Roman"/>
          <w:noProof/>
          <w:szCs w:val="24"/>
          <w:lang w:val="en-US"/>
        </w:rPr>
        <w:tab/>
      </w:r>
      <w:r w:rsidRPr="0019277B">
        <w:rPr>
          <w:rFonts w:cs="Times New Roman"/>
          <w:noProof/>
          <w:szCs w:val="24"/>
          <w:lang w:val="en-US"/>
        </w:rPr>
        <w:t>Saran</w:t>
      </w:r>
      <w:r w:rsidRPr="0019277B">
        <w:rPr>
          <w:rFonts w:cs="Times New Roman"/>
          <w:noProof/>
          <w:szCs w:val="24"/>
        </w:rPr>
        <w:tab/>
      </w:r>
      <w:r w:rsidRPr="0019277B">
        <w:rPr>
          <w:rFonts w:cs="Times New Roman"/>
          <w:noProof/>
          <w:szCs w:val="24"/>
        </w:rPr>
        <w:fldChar w:fldCharType="begin"/>
      </w:r>
      <w:r w:rsidRPr="0019277B">
        <w:rPr>
          <w:rFonts w:cs="Times New Roman"/>
          <w:noProof/>
          <w:szCs w:val="24"/>
        </w:rPr>
        <w:instrText xml:space="preserve"> PAGEREF _Toc146148404 \h </w:instrText>
      </w:r>
      <w:r w:rsidRPr="0019277B">
        <w:rPr>
          <w:rFonts w:cs="Times New Roman"/>
          <w:noProof/>
          <w:szCs w:val="24"/>
        </w:rPr>
      </w:r>
      <w:r w:rsidRPr="0019277B">
        <w:rPr>
          <w:rFonts w:cs="Times New Roman"/>
          <w:noProof/>
          <w:szCs w:val="24"/>
        </w:rPr>
        <w:fldChar w:fldCharType="separate"/>
      </w:r>
      <w:r w:rsidRPr="0019277B">
        <w:rPr>
          <w:rFonts w:cs="Times New Roman"/>
          <w:noProof/>
          <w:szCs w:val="24"/>
        </w:rPr>
        <w:t>96</w:t>
      </w:r>
      <w:r w:rsidRPr="0019277B">
        <w:rPr>
          <w:rFonts w:cs="Times New Roman"/>
          <w:noProof/>
          <w:szCs w:val="24"/>
        </w:rPr>
        <w:fldChar w:fldCharType="end"/>
      </w:r>
    </w:p>
    <w:p w14:paraId="02092A31" w14:textId="77777777" w:rsidR="0019277B" w:rsidRPr="0019277B" w:rsidRDefault="0019277B" w:rsidP="0019277B">
      <w:pPr>
        <w:pStyle w:val="TOC1"/>
        <w:framePr w:wrap="around"/>
        <w:rPr>
          <w:rFonts w:eastAsiaTheme="minorEastAsia"/>
          <w:b w:val="0"/>
          <w:lang w:val="en-US"/>
        </w:rPr>
      </w:pPr>
      <w:r w:rsidRPr="0019277B">
        <w:t>DAFTAR PUSTAKA</w:t>
      </w:r>
      <w:r w:rsidRPr="0019277B">
        <w:tab/>
      </w:r>
      <w:r w:rsidRPr="0019277B">
        <w:fldChar w:fldCharType="begin"/>
      </w:r>
      <w:r w:rsidRPr="0019277B">
        <w:instrText xml:space="preserve"> PAGEREF _Toc146148405 \h </w:instrText>
      </w:r>
      <w:r w:rsidRPr="0019277B">
        <w:fldChar w:fldCharType="separate"/>
      </w:r>
      <w:r w:rsidRPr="0019277B">
        <w:t>97</w:t>
      </w:r>
      <w:r w:rsidRPr="0019277B">
        <w:fldChar w:fldCharType="end"/>
      </w:r>
    </w:p>
    <w:p w14:paraId="34A44423" w14:textId="77777777" w:rsidR="0019277B" w:rsidRPr="0019277B" w:rsidRDefault="0019277B" w:rsidP="0019277B">
      <w:pPr>
        <w:pStyle w:val="TOC1"/>
        <w:framePr w:wrap="around"/>
        <w:rPr>
          <w:rFonts w:eastAsiaTheme="minorEastAsia"/>
          <w:b w:val="0"/>
          <w:lang w:val="en-US"/>
        </w:rPr>
      </w:pPr>
      <w:r w:rsidRPr="0019277B">
        <w:rPr>
          <w:rFonts w:eastAsiaTheme="majorEastAsia"/>
        </w:rPr>
        <w:t>BIODATA MAHASISWA</w:t>
      </w:r>
      <w:r w:rsidRPr="0019277B">
        <w:tab/>
      </w:r>
      <w:r w:rsidRPr="0019277B">
        <w:fldChar w:fldCharType="begin"/>
      </w:r>
      <w:r w:rsidRPr="0019277B">
        <w:instrText xml:space="preserve"> PAGEREF _Toc146148406 \h </w:instrText>
      </w:r>
      <w:r w:rsidRPr="0019277B">
        <w:fldChar w:fldCharType="separate"/>
      </w:r>
      <w:r w:rsidRPr="0019277B">
        <w:t>101</w:t>
      </w:r>
      <w:r w:rsidRPr="0019277B">
        <w:fldChar w:fldCharType="end"/>
      </w:r>
    </w:p>
    <w:p w14:paraId="1CD6BE3F" w14:textId="77777777" w:rsidR="0019277B" w:rsidRPr="0019277B" w:rsidRDefault="0019277B" w:rsidP="0019277B">
      <w:pPr>
        <w:pStyle w:val="TOC1"/>
        <w:framePr w:wrap="around"/>
        <w:rPr>
          <w:rFonts w:eastAsiaTheme="minorEastAsia"/>
          <w:b w:val="0"/>
          <w:lang w:val="en-US"/>
        </w:rPr>
      </w:pPr>
      <w:r w:rsidRPr="0019277B">
        <w:t xml:space="preserve">LAMPIRAN A </w:t>
      </w:r>
      <w:r w:rsidRPr="0019277B">
        <w:rPr>
          <w:rFonts w:eastAsia="Calibri"/>
          <w:bCs/>
        </w:rPr>
        <w:t>SENARAI PROGRAM LARAVEL</w:t>
      </w:r>
      <w:r w:rsidRPr="0019277B">
        <w:tab/>
      </w:r>
      <w:r w:rsidRPr="0019277B">
        <w:fldChar w:fldCharType="begin"/>
      </w:r>
      <w:r w:rsidRPr="0019277B">
        <w:instrText xml:space="preserve"> PAGEREF _Toc146148407 \h </w:instrText>
      </w:r>
      <w:r w:rsidRPr="0019277B">
        <w:fldChar w:fldCharType="separate"/>
      </w:r>
      <w:r w:rsidRPr="0019277B">
        <w:t>102</w:t>
      </w:r>
      <w:r w:rsidRPr="0019277B">
        <w:fldChar w:fldCharType="end"/>
      </w:r>
    </w:p>
    <w:p w14:paraId="754D44F6" w14:textId="77777777" w:rsidR="0019277B" w:rsidRDefault="0019277B" w:rsidP="0019277B">
      <w:pPr>
        <w:pStyle w:val="TOC1"/>
        <w:framePr w:wrap="around"/>
        <w:rPr>
          <w:rFonts w:asciiTheme="minorHAnsi" w:eastAsiaTheme="minorEastAsia" w:hAnsiTheme="minorHAnsi" w:cstheme="minorBidi"/>
          <w:b w:val="0"/>
          <w:sz w:val="22"/>
          <w:szCs w:val="22"/>
          <w:lang w:val="en-US"/>
        </w:rPr>
      </w:pPr>
      <w:r w:rsidRPr="0019277B">
        <w:t xml:space="preserve">LAMPIRAN B </w:t>
      </w:r>
      <w:r w:rsidRPr="0019277B">
        <w:rPr>
          <w:rFonts w:eastAsia="Calibri"/>
          <w:bCs/>
        </w:rPr>
        <w:t>MAKALAH TUGAS AKHIR</w:t>
      </w:r>
      <w:r w:rsidRPr="0019277B">
        <w:tab/>
      </w:r>
      <w:r w:rsidRPr="0019277B">
        <w:fldChar w:fldCharType="begin"/>
      </w:r>
      <w:r w:rsidRPr="0019277B">
        <w:instrText xml:space="preserve"> PAGEREF _Toc146148408 \h </w:instrText>
      </w:r>
      <w:r w:rsidRPr="0019277B">
        <w:fldChar w:fldCharType="separate"/>
      </w:r>
      <w:r w:rsidRPr="0019277B">
        <w:t>100</w:t>
      </w:r>
      <w:r w:rsidRPr="0019277B">
        <w:fldChar w:fldCharType="end"/>
      </w:r>
    </w:p>
    <w:p w14:paraId="30FCD7E9" w14:textId="6695F3CA" w:rsidR="0026647C" w:rsidRDefault="0019277B" w:rsidP="002D6A66">
      <w:pPr>
        <w:contextualSpacing/>
        <w:jc w:val="center"/>
        <w:rPr>
          <w:rFonts w:cs="Times New Roman"/>
          <w:szCs w:val="24"/>
        </w:rPr>
      </w:pPr>
      <w:r>
        <w:rPr>
          <w:rFonts w:cs="Times New Roman"/>
          <w:szCs w:val="24"/>
        </w:rPr>
        <w:fldChar w:fldCharType="end"/>
      </w:r>
    </w:p>
    <w:p w14:paraId="3C8C581A" w14:textId="176FA440" w:rsidR="00BD0BAE" w:rsidRDefault="00BD0BAE" w:rsidP="00D10CFC">
      <w:pPr>
        <w:contextualSpacing/>
        <w:jc w:val="center"/>
        <w:rPr>
          <w:rFonts w:cs="Times New Roman"/>
          <w:szCs w:val="24"/>
        </w:rPr>
      </w:pP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77" w:name="_Toc131578024"/>
      <w:bookmarkStart w:id="78" w:name="_Toc131840083"/>
      <w:bookmarkStart w:id="79" w:name="_Toc133353404"/>
      <w:bookmarkStart w:id="80" w:name="_Toc133873603"/>
      <w:bookmarkStart w:id="81" w:name="_Toc143523713"/>
      <w:bookmarkStart w:id="82" w:name="_Toc144760022"/>
      <w:bookmarkStart w:id="83" w:name="_Toc144819796"/>
      <w:bookmarkStart w:id="84" w:name="_Toc144820668"/>
      <w:bookmarkStart w:id="85" w:name="_Toc144836324"/>
      <w:bookmarkStart w:id="86" w:name="_Toc144992029"/>
      <w:bookmarkStart w:id="87" w:name="_Toc146148305"/>
      <w:r w:rsidRPr="003A61C9">
        <w:lastRenderedPageBreak/>
        <w:t>DAFTAR GAMBAR</w:t>
      </w:r>
      <w:bookmarkEnd w:id="77"/>
      <w:bookmarkEnd w:id="78"/>
      <w:bookmarkEnd w:id="79"/>
      <w:bookmarkEnd w:id="80"/>
      <w:bookmarkEnd w:id="81"/>
      <w:bookmarkEnd w:id="82"/>
      <w:bookmarkEnd w:id="83"/>
      <w:bookmarkEnd w:id="84"/>
      <w:bookmarkEnd w:id="85"/>
      <w:bookmarkEnd w:id="86"/>
      <w:bookmarkEnd w:id="87"/>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394C5306" w14:textId="409425A5"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szCs w:val="24"/>
        </w:rPr>
        <w:fldChar w:fldCharType="begin"/>
      </w:r>
      <w:r w:rsidRPr="00F63F66">
        <w:rPr>
          <w:rFonts w:cs="Times New Roman"/>
          <w:szCs w:val="24"/>
        </w:rPr>
        <w:instrText xml:space="preserve"> TOC \c "Gambar 2." </w:instrText>
      </w:r>
      <w:r w:rsidRPr="00F63F66">
        <w:rPr>
          <w:rFonts w:cs="Times New Roman"/>
          <w:szCs w:val="24"/>
        </w:rPr>
        <w:fldChar w:fldCharType="separate"/>
      </w:r>
      <w:r w:rsidRPr="00F63F66">
        <w:rPr>
          <w:rFonts w:cs="Times New Roman"/>
          <w:b/>
          <w:noProof/>
          <w:szCs w:val="24"/>
        </w:rPr>
        <w:t>Gambar 2.1</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Contoh pengendalian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w:t>
      </w:r>
      <w:r w:rsidRPr="00F63F66">
        <w:rPr>
          <w:rFonts w:cs="Times New Roman"/>
          <w:noProof/>
          <w:szCs w:val="24"/>
        </w:rPr>
        <w:fldChar w:fldCharType="end"/>
      </w:r>
    </w:p>
    <w:p w14:paraId="4019E871" w14:textId="7AEBBBE4"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2</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Arsitektur sistem Io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w:t>
      </w:r>
      <w:r w:rsidRPr="00F63F66">
        <w:rPr>
          <w:rFonts w:cs="Times New Roman"/>
          <w:noProof/>
          <w:szCs w:val="24"/>
        </w:rPr>
        <w:fldChar w:fldCharType="end"/>
      </w:r>
    </w:p>
    <w:p w14:paraId="3CF71A08" w14:textId="2502E3D9"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3</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Struktur tabel MySQ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8</w:t>
      </w:r>
      <w:r w:rsidRPr="00F63F66">
        <w:rPr>
          <w:rFonts w:cs="Times New Roman"/>
          <w:noProof/>
          <w:szCs w:val="24"/>
        </w:rPr>
        <w:fldChar w:fldCharType="end"/>
      </w:r>
    </w:p>
    <w:p w14:paraId="6EAE7CB8" w14:textId="7633319A"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4</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Perbedaan </w:t>
      </w:r>
      <w:r w:rsidRPr="00F63F66">
        <w:rPr>
          <w:rFonts w:cs="Times New Roman"/>
          <w:i/>
          <w:noProof/>
          <w:szCs w:val="24"/>
        </w:rPr>
        <w:t>server</w:t>
      </w:r>
      <w:r w:rsidRPr="00F63F66">
        <w:rPr>
          <w:rFonts w:cs="Times New Roman"/>
          <w:noProof/>
          <w:szCs w:val="24"/>
        </w:rPr>
        <w:t xml:space="preserve"> tradisional dan virtua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9</w:t>
      </w:r>
      <w:r w:rsidRPr="00F63F66">
        <w:rPr>
          <w:rFonts w:cs="Times New Roman"/>
          <w:noProof/>
          <w:szCs w:val="24"/>
        </w:rPr>
        <w:fldChar w:fldCharType="end"/>
      </w:r>
    </w:p>
    <w:p w14:paraId="36F39A8D" w14:textId="6FAA6009"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5</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Contoh konfigurasi </w:t>
      </w:r>
      <w:r w:rsidRPr="00F63F66">
        <w:rPr>
          <w:rFonts w:cs="Times New Roman"/>
          <w:i/>
          <w:noProof/>
          <w:szCs w:val="24"/>
        </w:rPr>
        <w:t>firewall</w:t>
      </w:r>
      <w:r w:rsidRPr="00F63F66">
        <w:rPr>
          <w:rFonts w:cs="Times New Roman"/>
          <w:noProof/>
          <w:szCs w:val="24"/>
        </w:rPr>
        <w:t xml:space="preserve"> Ubu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0</w:t>
      </w:r>
      <w:r w:rsidRPr="00F63F66">
        <w:rPr>
          <w:rFonts w:cs="Times New Roman"/>
          <w:noProof/>
          <w:szCs w:val="24"/>
        </w:rPr>
        <w:fldChar w:fldCharType="end"/>
      </w:r>
    </w:p>
    <w:p w14:paraId="3A7CE8DE" w14:textId="0016398C"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6</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Contoh konfigurasi </w:t>
      </w:r>
      <w:r w:rsidRPr="00F63F66">
        <w:rPr>
          <w:rFonts w:cs="Times New Roman"/>
          <w:i/>
          <w:noProof/>
          <w:szCs w:val="24"/>
        </w:rPr>
        <w:t>cronjob</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1</w:t>
      </w:r>
      <w:r w:rsidRPr="00F63F66">
        <w:rPr>
          <w:rFonts w:cs="Times New Roman"/>
          <w:noProof/>
          <w:szCs w:val="24"/>
        </w:rPr>
        <w:fldChar w:fldCharType="end"/>
      </w:r>
    </w:p>
    <w:p w14:paraId="64FE57BA" w14:textId="307127F2"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7</w:t>
      </w:r>
      <w:r w:rsidRPr="00F63F66">
        <w:rPr>
          <w:rFonts w:cs="Times New Roman"/>
          <w:noProof/>
          <w:szCs w:val="24"/>
          <w:lang w:val="id-ID"/>
        </w:rPr>
        <w:t xml:space="preserve"> </w:t>
      </w:r>
      <w:r w:rsidR="00097901">
        <w:rPr>
          <w:rFonts w:cs="Times New Roman"/>
          <w:noProof/>
          <w:szCs w:val="24"/>
        </w:rPr>
        <w:t xml:space="preserve">  </w:t>
      </w:r>
      <w:r w:rsidRPr="00F63F66">
        <w:rPr>
          <w:rFonts w:cs="Times New Roman"/>
          <w:noProof/>
          <w:szCs w:val="24"/>
        </w:rPr>
        <w:t>Cara kerja API</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2</w:t>
      </w:r>
      <w:r w:rsidRPr="00F63F66">
        <w:rPr>
          <w:rFonts w:cs="Times New Roman"/>
          <w:noProof/>
          <w:szCs w:val="24"/>
        </w:rPr>
        <w:fldChar w:fldCharType="end"/>
      </w:r>
    </w:p>
    <w:p w14:paraId="0C785490" w14:textId="0DC09718"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8</w:t>
      </w:r>
      <w:r w:rsidRPr="00F63F66">
        <w:rPr>
          <w:rFonts w:cs="Times New Roman"/>
          <w:noProof/>
          <w:szCs w:val="24"/>
          <w:lang w:val="id-ID"/>
        </w:rPr>
        <w:t xml:space="preserve"> </w:t>
      </w:r>
      <w:r w:rsidR="00097901">
        <w:rPr>
          <w:rFonts w:cs="Times New Roman"/>
          <w:noProof/>
          <w:szCs w:val="24"/>
        </w:rPr>
        <w:t xml:space="preserve">  </w:t>
      </w:r>
      <w:r w:rsidRPr="00F63F66">
        <w:rPr>
          <w:rFonts w:cs="Times New Roman"/>
          <w:noProof/>
          <w:szCs w:val="24"/>
        </w:rPr>
        <w:t>Konsep MVC pada Larave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2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3</w:t>
      </w:r>
      <w:r w:rsidRPr="00F63F66">
        <w:rPr>
          <w:rFonts w:cs="Times New Roman"/>
          <w:noProof/>
          <w:szCs w:val="24"/>
        </w:rPr>
        <w:fldChar w:fldCharType="end"/>
      </w:r>
    </w:p>
    <w:p w14:paraId="7F50D18E" w14:textId="5E235D56"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9</w:t>
      </w:r>
      <w:r w:rsidR="00097901">
        <w:rPr>
          <w:rFonts w:cs="Times New Roman"/>
          <w:b/>
          <w:noProof/>
          <w:szCs w:val="24"/>
        </w:rPr>
        <w:t xml:space="preserve">  </w:t>
      </w:r>
      <w:r w:rsidRPr="00F63F66">
        <w:rPr>
          <w:rFonts w:cs="Times New Roman"/>
          <w:noProof/>
          <w:szCs w:val="24"/>
          <w:lang w:val="id-ID"/>
        </w:rPr>
        <w:t xml:space="preserve"> Diagram Pusher channe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5</w:t>
      </w:r>
      <w:r w:rsidRPr="00F63F66">
        <w:rPr>
          <w:rFonts w:cs="Times New Roman"/>
          <w:noProof/>
          <w:szCs w:val="24"/>
        </w:rPr>
        <w:fldChar w:fldCharType="end"/>
      </w:r>
    </w:p>
    <w:p w14:paraId="5A842C18"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10</w:t>
      </w:r>
      <w:r w:rsidRPr="00F63F66">
        <w:rPr>
          <w:rFonts w:cs="Times New Roman"/>
          <w:noProof/>
          <w:szCs w:val="24"/>
          <w:lang w:val="id-ID"/>
        </w:rPr>
        <w:t xml:space="preserve"> </w:t>
      </w:r>
      <w:r w:rsidRPr="00F63F66">
        <w:rPr>
          <w:rFonts w:cs="Times New Roman"/>
          <w:i/>
          <w:noProof/>
          <w:szCs w:val="24"/>
          <w:lang w:val="id-ID"/>
        </w:rPr>
        <w:t>Virtual</w:t>
      </w:r>
      <w:r w:rsidRPr="00F63F66">
        <w:rPr>
          <w:rFonts w:cs="Times New Roman"/>
          <w:noProof/>
          <w:szCs w:val="24"/>
          <w:lang w:val="id-ID"/>
        </w:rPr>
        <w:t xml:space="preserve"> </w:t>
      </w:r>
      <w:r w:rsidRPr="00F63F66">
        <w:rPr>
          <w:rFonts w:cs="Times New Roman"/>
          <w:i/>
          <w:noProof/>
          <w:szCs w:val="24"/>
          <w:lang w:val="id-ID"/>
        </w:rPr>
        <w:t>host</w:t>
      </w:r>
      <w:r w:rsidRPr="00F63F66">
        <w:rPr>
          <w:rFonts w:cs="Times New Roman"/>
          <w:noProof/>
          <w:szCs w:val="24"/>
          <w:lang w:val="id-ID"/>
        </w:rPr>
        <w:t xml:space="preserve"> pada Nginx</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6</w:t>
      </w:r>
      <w:r w:rsidRPr="00F63F66">
        <w:rPr>
          <w:rFonts w:cs="Times New Roman"/>
          <w:noProof/>
          <w:szCs w:val="24"/>
        </w:rPr>
        <w:fldChar w:fldCharType="end"/>
      </w:r>
    </w:p>
    <w:p w14:paraId="1B9C8A22"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11</w:t>
      </w:r>
      <w:r w:rsidRPr="00F63F66">
        <w:rPr>
          <w:rFonts w:cs="Times New Roman"/>
          <w:noProof/>
          <w:szCs w:val="24"/>
          <w:lang w:val="id-ID"/>
        </w:rPr>
        <w:t xml:space="preserve"> Pembagian diagram UM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7</w:t>
      </w:r>
      <w:r w:rsidRPr="00F63F66">
        <w:rPr>
          <w:rFonts w:cs="Times New Roman"/>
          <w:noProof/>
          <w:szCs w:val="24"/>
        </w:rPr>
        <w:fldChar w:fldCharType="end"/>
      </w:r>
    </w:p>
    <w:p w14:paraId="5F6C0607"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2.12</w:t>
      </w:r>
      <w:r w:rsidRPr="00F63F66">
        <w:rPr>
          <w:rFonts w:cs="Times New Roman"/>
          <w:noProof/>
          <w:szCs w:val="24"/>
          <w:lang w:val="id-ID"/>
        </w:rPr>
        <w:t xml:space="preserve"> Contoh diagram </w:t>
      </w:r>
      <w:r w:rsidRPr="00F63F66">
        <w:rPr>
          <w:rFonts w:cs="Times New Roman"/>
          <w:i/>
          <w:noProof/>
          <w:szCs w:val="24"/>
          <w:lang w:val="id-ID"/>
        </w:rPr>
        <w:t>use case</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8</w:t>
      </w:r>
      <w:r w:rsidRPr="00F63F66">
        <w:rPr>
          <w:rFonts w:cs="Times New Roman"/>
          <w:noProof/>
          <w:szCs w:val="24"/>
        </w:rPr>
        <w:fldChar w:fldCharType="end"/>
      </w:r>
    </w:p>
    <w:p w14:paraId="70618E36" w14:textId="0C1DC597" w:rsidR="00F63F66" w:rsidRPr="00F63F66" w:rsidRDefault="00F63F66" w:rsidP="00F63F66">
      <w:pPr>
        <w:pStyle w:val="TableofFigures"/>
        <w:tabs>
          <w:tab w:val="right" w:leader="dot" w:pos="7927"/>
        </w:tabs>
        <w:spacing w:before="0" w:after="0"/>
        <w:contextualSpacing/>
        <w:rPr>
          <w:rFonts w:cs="Times New Roman"/>
          <w:noProof/>
          <w:szCs w:val="24"/>
        </w:rPr>
      </w:pPr>
      <w:r w:rsidRPr="00F63F66">
        <w:rPr>
          <w:rFonts w:cs="Times New Roman"/>
          <w:b/>
          <w:noProof/>
          <w:szCs w:val="24"/>
        </w:rPr>
        <w:t>Gambar 2.13</w:t>
      </w:r>
      <w:r w:rsidRPr="00F63F66">
        <w:rPr>
          <w:rFonts w:cs="Times New Roman"/>
          <w:noProof/>
          <w:szCs w:val="24"/>
          <w:lang w:val="id-ID"/>
        </w:rPr>
        <w:t xml:space="preserve"> Contoh </w:t>
      </w:r>
      <w:r w:rsidRPr="00F63F66">
        <w:rPr>
          <w:rFonts w:cs="Times New Roman"/>
          <w:i/>
          <w:noProof/>
          <w:szCs w:val="24"/>
          <w:lang w:val="id-ID"/>
        </w:rPr>
        <w:t>sequence diagram</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9</w:t>
      </w:r>
      <w:r w:rsidRPr="00F63F66">
        <w:rPr>
          <w:rFonts w:cs="Times New Roman"/>
          <w:noProof/>
          <w:szCs w:val="24"/>
        </w:rPr>
        <w:fldChar w:fldCharType="end"/>
      </w:r>
      <w:r w:rsidRPr="00F63F66">
        <w:rPr>
          <w:rFonts w:cs="Times New Roman"/>
          <w:szCs w:val="24"/>
        </w:rPr>
        <w:fldChar w:fldCharType="end"/>
      </w:r>
      <w:r w:rsidRPr="00F63F66">
        <w:rPr>
          <w:rFonts w:cs="Times New Roman"/>
          <w:szCs w:val="24"/>
        </w:rPr>
        <w:fldChar w:fldCharType="begin"/>
      </w:r>
      <w:r w:rsidRPr="00F63F66">
        <w:rPr>
          <w:rFonts w:cs="Times New Roman"/>
          <w:szCs w:val="24"/>
        </w:rPr>
        <w:instrText xml:space="preserve"> TOC \c "Gambar 3." </w:instrText>
      </w:r>
      <w:r w:rsidRPr="00F63F66">
        <w:rPr>
          <w:rFonts w:cs="Times New Roman"/>
          <w:szCs w:val="24"/>
        </w:rPr>
        <w:fldChar w:fldCharType="separate"/>
      </w:r>
    </w:p>
    <w:p w14:paraId="6999B22A" w14:textId="159B7D14"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Blok diagram pembagian sistem</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7</w:t>
      </w:r>
      <w:r w:rsidRPr="00F63F66">
        <w:rPr>
          <w:rFonts w:cs="Times New Roman"/>
          <w:noProof/>
          <w:szCs w:val="24"/>
        </w:rPr>
        <w:fldChar w:fldCharType="end"/>
      </w:r>
    </w:p>
    <w:p w14:paraId="4854DB89" w14:textId="4A733083"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w:t>
      </w:r>
      <w:r w:rsidR="00097901">
        <w:rPr>
          <w:rFonts w:cs="Times New Roman"/>
          <w:b/>
          <w:noProof/>
          <w:szCs w:val="24"/>
        </w:rPr>
        <w:t xml:space="preserve">  </w:t>
      </w:r>
      <w:r w:rsidRPr="00F63F66">
        <w:rPr>
          <w:rFonts w:cs="Times New Roman"/>
          <w:noProof/>
          <w:szCs w:val="24"/>
        </w:rPr>
        <w:t xml:space="preserve"> Alur perancanga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18</w:t>
      </w:r>
      <w:r w:rsidRPr="00F63F66">
        <w:rPr>
          <w:rFonts w:cs="Times New Roman"/>
          <w:noProof/>
          <w:szCs w:val="24"/>
        </w:rPr>
        <w:fldChar w:fldCharType="end"/>
      </w:r>
    </w:p>
    <w:p w14:paraId="7A76EE48" w14:textId="192074B6"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3</w:t>
      </w:r>
      <w:r w:rsidR="00097901">
        <w:rPr>
          <w:rFonts w:cs="Times New Roman"/>
          <w:b/>
          <w:noProof/>
          <w:szCs w:val="24"/>
        </w:rPr>
        <w:t xml:space="preserve">  </w:t>
      </w:r>
      <w:r w:rsidRPr="00F63F66">
        <w:rPr>
          <w:rFonts w:cs="Times New Roman"/>
          <w:noProof/>
          <w:szCs w:val="24"/>
        </w:rPr>
        <w:t xml:space="preserve"> Metode access contro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23</w:t>
      </w:r>
      <w:r w:rsidRPr="00F63F66">
        <w:rPr>
          <w:rFonts w:cs="Times New Roman"/>
          <w:noProof/>
          <w:szCs w:val="24"/>
        </w:rPr>
        <w:fldChar w:fldCharType="end"/>
      </w:r>
    </w:p>
    <w:p w14:paraId="3FA0465A" w14:textId="2467BA43"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4</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ERD </w:t>
      </w:r>
      <w:r w:rsidRPr="00F63F66">
        <w:rPr>
          <w:rFonts w:cs="Times New Roman"/>
          <w:i/>
          <w:noProof/>
          <w:szCs w:val="24"/>
        </w:rPr>
        <w:t>database</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25</w:t>
      </w:r>
      <w:r w:rsidRPr="00F63F66">
        <w:rPr>
          <w:rFonts w:cs="Times New Roman"/>
          <w:noProof/>
          <w:szCs w:val="24"/>
        </w:rPr>
        <w:fldChar w:fldCharType="end"/>
      </w:r>
    </w:p>
    <w:p w14:paraId="02B7D0D4" w14:textId="45FD0B88"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5</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Diagram </w:t>
      </w:r>
      <w:r w:rsidRPr="00F63F66">
        <w:rPr>
          <w:rFonts w:cs="Times New Roman"/>
          <w:i/>
          <w:noProof/>
          <w:szCs w:val="24"/>
        </w:rPr>
        <w:t>use</w:t>
      </w:r>
      <w:r w:rsidRPr="00F63F66">
        <w:rPr>
          <w:rFonts w:cs="Times New Roman"/>
          <w:noProof/>
          <w:szCs w:val="24"/>
        </w:rPr>
        <w:t xml:space="preserve"> </w:t>
      </w:r>
      <w:r w:rsidRPr="00F63F66">
        <w:rPr>
          <w:rFonts w:cs="Times New Roman"/>
          <w:i/>
          <w:noProof/>
          <w:szCs w:val="24"/>
        </w:rPr>
        <w:t>case</w:t>
      </w:r>
      <w:r w:rsidRPr="00F63F66">
        <w:rPr>
          <w:rFonts w:cs="Times New Roman"/>
          <w:noProof/>
          <w:szCs w:val="24"/>
        </w:rPr>
        <w:t xml:space="preserve"> API</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3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27</w:t>
      </w:r>
      <w:r w:rsidRPr="00F63F66">
        <w:rPr>
          <w:rFonts w:cs="Times New Roman"/>
          <w:noProof/>
          <w:szCs w:val="24"/>
        </w:rPr>
        <w:fldChar w:fldCharType="end"/>
      </w:r>
    </w:p>
    <w:p w14:paraId="60D2F83B" w14:textId="5FF66634"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6</w:t>
      </w:r>
      <w:r w:rsidR="00097901">
        <w:rPr>
          <w:rFonts w:cs="Times New Roman"/>
          <w:b/>
          <w:noProof/>
          <w:szCs w:val="24"/>
        </w:rPr>
        <w:t xml:space="preserve">  </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logi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0</w:t>
      </w:r>
      <w:r w:rsidRPr="00F63F66">
        <w:rPr>
          <w:rFonts w:cs="Times New Roman"/>
          <w:noProof/>
          <w:szCs w:val="24"/>
        </w:rPr>
        <w:fldChar w:fldCharType="end"/>
      </w:r>
    </w:p>
    <w:p w14:paraId="1889D784" w14:textId="63EDE8F8"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7</w:t>
      </w:r>
      <w:r w:rsidRPr="00F63F66">
        <w:rPr>
          <w:rFonts w:cs="Times New Roman"/>
          <w:noProof/>
          <w:szCs w:val="24"/>
        </w:rPr>
        <w:t xml:space="preserve"> </w:t>
      </w:r>
      <w:r w:rsidR="00097901">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logou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1</w:t>
      </w:r>
      <w:r w:rsidRPr="00F63F66">
        <w:rPr>
          <w:rFonts w:cs="Times New Roman"/>
          <w:noProof/>
          <w:szCs w:val="24"/>
        </w:rPr>
        <w:fldChar w:fldCharType="end"/>
      </w:r>
    </w:p>
    <w:p w14:paraId="7B1D9288" w14:textId="1C876E7D"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8</w:t>
      </w:r>
      <w:r w:rsidRPr="00F63F66">
        <w:rPr>
          <w:rFonts w:cs="Times New Roman"/>
          <w:noProof/>
          <w:szCs w:val="24"/>
        </w:rPr>
        <w:t xml:space="preserve">  </w:t>
      </w:r>
      <w:r w:rsidR="00097901">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verifikasi </w:t>
      </w:r>
      <w:r w:rsidRPr="00F63F66">
        <w:rPr>
          <w:rFonts w:cs="Times New Roman"/>
          <w:i/>
          <w:noProof/>
          <w:szCs w:val="24"/>
        </w:rPr>
        <w:t>emai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2</w:t>
      </w:r>
      <w:r w:rsidRPr="00F63F66">
        <w:rPr>
          <w:rFonts w:cs="Times New Roman"/>
          <w:noProof/>
          <w:szCs w:val="24"/>
        </w:rPr>
        <w:fldChar w:fldCharType="end"/>
      </w:r>
    </w:p>
    <w:p w14:paraId="388B525C" w14:textId="3264E690"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9</w:t>
      </w:r>
      <w:r w:rsidRPr="00F63F66">
        <w:rPr>
          <w:rFonts w:cs="Times New Roman"/>
          <w:noProof/>
          <w:szCs w:val="24"/>
        </w:rPr>
        <w:t xml:space="preserve"> </w:t>
      </w:r>
      <w:r w:rsidR="00097901">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reset</w:t>
      </w:r>
      <w:r w:rsidRPr="00F63F66">
        <w:rPr>
          <w:rFonts w:cs="Times New Roman"/>
          <w:noProof/>
          <w:szCs w:val="24"/>
        </w:rPr>
        <w:t xml:space="preserve"> </w:t>
      </w:r>
      <w:r w:rsidRPr="00F63F66">
        <w:rPr>
          <w:rFonts w:cs="Times New Roman"/>
          <w:i/>
          <w:noProof/>
          <w:szCs w:val="24"/>
        </w:rPr>
        <w:t>password</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3</w:t>
      </w:r>
      <w:r w:rsidRPr="00F63F66">
        <w:rPr>
          <w:rFonts w:cs="Times New Roman"/>
          <w:noProof/>
          <w:szCs w:val="24"/>
        </w:rPr>
        <w:fldChar w:fldCharType="end"/>
      </w:r>
    </w:p>
    <w:p w14:paraId="53E35CE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0</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ganti </w:t>
      </w:r>
      <w:r w:rsidRPr="00F63F66">
        <w:rPr>
          <w:rFonts w:cs="Times New Roman"/>
          <w:i/>
          <w:noProof/>
          <w:szCs w:val="24"/>
        </w:rPr>
        <w:t>password</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4</w:t>
      </w:r>
      <w:r w:rsidRPr="00F63F66">
        <w:rPr>
          <w:rFonts w:cs="Times New Roman"/>
          <w:noProof/>
          <w:szCs w:val="24"/>
        </w:rPr>
        <w:fldChar w:fldCharType="end"/>
      </w:r>
    </w:p>
    <w:p w14:paraId="5470D134"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1</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ganti profi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5</w:t>
      </w:r>
      <w:r w:rsidRPr="00F63F66">
        <w:rPr>
          <w:rFonts w:cs="Times New Roman"/>
          <w:noProof/>
          <w:szCs w:val="24"/>
        </w:rPr>
        <w:fldChar w:fldCharType="end"/>
      </w:r>
    </w:p>
    <w:p w14:paraId="0716A152"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2</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lihat avata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5</w:t>
      </w:r>
      <w:r w:rsidRPr="00F63F66">
        <w:rPr>
          <w:rFonts w:cs="Times New Roman"/>
          <w:noProof/>
          <w:szCs w:val="24"/>
        </w:rPr>
        <w:fldChar w:fldCharType="end"/>
      </w:r>
    </w:p>
    <w:p w14:paraId="0A3769B6"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3</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ganti avata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6</w:t>
      </w:r>
      <w:r w:rsidRPr="00F63F66">
        <w:rPr>
          <w:rFonts w:cs="Times New Roman"/>
          <w:noProof/>
          <w:szCs w:val="24"/>
        </w:rPr>
        <w:fldChar w:fldCharType="end"/>
      </w:r>
    </w:p>
    <w:p w14:paraId="0ADF10F6"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4</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verifikasi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7</w:t>
      </w:r>
      <w:r w:rsidRPr="00F63F66">
        <w:rPr>
          <w:rFonts w:cs="Times New Roman"/>
          <w:noProof/>
          <w:szCs w:val="24"/>
        </w:rPr>
        <w:fldChar w:fldCharType="end"/>
      </w:r>
    </w:p>
    <w:p w14:paraId="2A9A566E"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5</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daftar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4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8</w:t>
      </w:r>
      <w:r w:rsidRPr="00F63F66">
        <w:rPr>
          <w:rFonts w:cs="Times New Roman"/>
          <w:noProof/>
          <w:szCs w:val="24"/>
        </w:rPr>
        <w:fldChar w:fldCharType="end"/>
      </w:r>
    </w:p>
    <w:p w14:paraId="7DF2821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6</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riwayat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39</w:t>
      </w:r>
      <w:r w:rsidRPr="00F63F66">
        <w:rPr>
          <w:rFonts w:cs="Times New Roman"/>
          <w:noProof/>
          <w:szCs w:val="24"/>
        </w:rPr>
        <w:fldChar w:fldCharType="end"/>
      </w:r>
    </w:p>
    <w:p w14:paraId="5B768FAA"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lastRenderedPageBreak/>
        <w:t>Gambar 3.17</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daftar pi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0</w:t>
      </w:r>
      <w:r w:rsidRPr="00F63F66">
        <w:rPr>
          <w:rFonts w:cs="Times New Roman"/>
          <w:noProof/>
          <w:szCs w:val="24"/>
        </w:rPr>
        <w:fldChar w:fldCharType="end"/>
      </w:r>
    </w:p>
    <w:p w14:paraId="6E7253A2"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8</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remote</w:t>
      </w:r>
      <w:r w:rsidRPr="00F63F66">
        <w:rPr>
          <w:rFonts w:cs="Times New Roman"/>
          <w:noProof/>
          <w:szCs w:val="24"/>
        </w:rPr>
        <w:t xml:space="preserve"> pi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1</w:t>
      </w:r>
      <w:r w:rsidRPr="00F63F66">
        <w:rPr>
          <w:rFonts w:cs="Times New Roman"/>
          <w:noProof/>
          <w:szCs w:val="24"/>
        </w:rPr>
        <w:fldChar w:fldCharType="end"/>
      </w:r>
    </w:p>
    <w:p w14:paraId="32FF56C1"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19</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logi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2</w:t>
      </w:r>
      <w:r w:rsidRPr="00F63F66">
        <w:rPr>
          <w:rFonts w:cs="Times New Roman"/>
          <w:noProof/>
          <w:szCs w:val="24"/>
        </w:rPr>
        <w:fldChar w:fldCharType="end"/>
      </w:r>
    </w:p>
    <w:p w14:paraId="08AFE8FB"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0</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w:t>
      </w:r>
      <w:r w:rsidRPr="00F63F66">
        <w:rPr>
          <w:rFonts w:cs="Times New Roman"/>
          <w:i/>
          <w:noProof/>
          <w:szCs w:val="24"/>
        </w:rPr>
        <w:t>API</w:t>
      </w:r>
      <w:r w:rsidRPr="00F63F66">
        <w:rPr>
          <w:rFonts w:cs="Times New Roman"/>
          <w:noProof/>
          <w:szCs w:val="24"/>
        </w:rPr>
        <w:t xml:space="preserve"> </w:t>
      </w:r>
      <w:r w:rsidRPr="00F63F66">
        <w:rPr>
          <w:rFonts w:cs="Times New Roman"/>
          <w:i/>
          <w:noProof/>
          <w:szCs w:val="24"/>
        </w:rPr>
        <w:t>logou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2</w:t>
      </w:r>
      <w:r w:rsidRPr="00F63F66">
        <w:rPr>
          <w:rFonts w:cs="Times New Roman"/>
          <w:noProof/>
          <w:szCs w:val="24"/>
        </w:rPr>
        <w:fldChar w:fldCharType="end"/>
      </w:r>
    </w:p>
    <w:p w14:paraId="5F89A7DE"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1</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registe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3</w:t>
      </w:r>
      <w:r w:rsidRPr="00F63F66">
        <w:rPr>
          <w:rFonts w:cs="Times New Roman"/>
          <w:noProof/>
          <w:szCs w:val="24"/>
        </w:rPr>
        <w:fldChar w:fldCharType="end"/>
      </w:r>
    </w:p>
    <w:p w14:paraId="3EF9E2D0"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2</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signature</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4</w:t>
      </w:r>
      <w:r w:rsidRPr="00F63F66">
        <w:rPr>
          <w:rFonts w:cs="Times New Roman"/>
          <w:noProof/>
          <w:szCs w:val="24"/>
        </w:rPr>
        <w:fldChar w:fldCharType="end"/>
      </w:r>
    </w:p>
    <w:p w14:paraId="137F265F"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3</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update</w:t>
      </w:r>
      <w:r w:rsidRPr="00F63F66">
        <w:rPr>
          <w:rFonts w:cs="Times New Roman"/>
          <w:noProof/>
          <w:szCs w:val="24"/>
        </w:rPr>
        <w:t xml:space="preserve"> </w:t>
      </w:r>
      <w:r w:rsidRPr="00F63F66">
        <w:rPr>
          <w:rFonts w:cs="Times New Roman"/>
          <w:i/>
          <w:noProof/>
          <w:szCs w:val="24"/>
        </w:rPr>
        <w:t>statu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5</w:t>
      </w:r>
      <w:r w:rsidRPr="00F63F66">
        <w:rPr>
          <w:rFonts w:cs="Times New Roman"/>
          <w:noProof/>
          <w:szCs w:val="24"/>
        </w:rPr>
        <w:fldChar w:fldCharType="end"/>
      </w:r>
    </w:p>
    <w:p w14:paraId="0FEFD811"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4</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aler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6</w:t>
      </w:r>
      <w:r w:rsidRPr="00F63F66">
        <w:rPr>
          <w:rFonts w:cs="Times New Roman"/>
          <w:noProof/>
          <w:szCs w:val="24"/>
        </w:rPr>
        <w:fldChar w:fldCharType="end"/>
      </w:r>
    </w:p>
    <w:p w14:paraId="7F40B793"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5</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pengecekan jadwa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5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7</w:t>
      </w:r>
      <w:r w:rsidRPr="00F63F66">
        <w:rPr>
          <w:rFonts w:cs="Times New Roman"/>
          <w:noProof/>
          <w:szCs w:val="24"/>
        </w:rPr>
        <w:fldChar w:fldCharType="end"/>
      </w:r>
    </w:p>
    <w:p w14:paraId="70CF7377"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6</w:t>
      </w:r>
      <w:r w:rsidRPr="00F63F66">
        <w:rPr>
          <w:rFonts w:cs="Times New Roman"/>
          <w:noProof/>
          <w:szCs w:val="24"/>
        </w:rPr>
        <w:t xml:space="preserve"> </w:t>
      </w:r>
      <w:r w:rsidRPr="00F63F66">
        <w:rPr>
          <w:rFonts w:cs="Times New Roman"/>
          <w:i/>
          <w:noProof/>
          <w:szCs w:val="24"/>
        </w:rPr>
        <w:t>Sequence</w:t>
      </w:r>
      <w:r w:rsidRPr="00F63F66">
        <w:rPr>
          <w:rFonts w:cs="Times New Roman"/>
          <w:noProof/>
          <w:szCs w:val="24"/>
        </w:rPr>
        <w:t xml:space="preserve"> diagram atur ulang jadwa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8</w:t>
      </w:r>
      <w:r w:rsidRPr="00F63F66">
        <w:rPr>
          <w:rFonts w:cs="Times New Roman"/>
          <w:noProof/>
          <w:szCs w:val="24"/>
        </w:rPr>
        <w:fldChar w:fldCharType="end"/>
      </w:r>
    </w:p>
    <w:p w14:paraId="618DA02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3.27</w:t>
      </w:r>
      <w:r w:rsidRPr="00F63F66">
        <w:rPr>
          <w:rFonts w:cs="Times New Roman"/>
          <w:noProof/>
          <w:szCs w:val="24"/>
        </w:rPr>
        <w:t xml:space="preserve"> Konfigurasi websocke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49</w:t>
      </w:r>
      <w:r w:rsidRPr="00F63F66">
        <w:rPr>
          <w:rFonts w:cs="Times New Roman"/>
          <w:noProof/>
          <w:szCs w:val="24"/>
        </w:rPr>
        <w:fldChar w:fldCharType="end"/>
      </w:r>
    </w:p>
    <w:p w14:paraId="141D14DD" w14:textId="4AE54D46" w:rsidR="00F63F66" w:rsidRPr="00F63F66" w:rsidRDefault="00F63F66" w:rsidP="00F63F66">
      <w:pPr>
        <w:pStyle w:val="TableofFigures"/>
        <w:tabs>
          <w:tab w:val="right" w:leader="dot" w:pos="7927"/>
        </w:tabs>
        <w:spacing w:before="0" w:after="0"/>
        <w:contextualSpacing/>
        <w:rPr>
          <w:rFonts w:cs="Times New Roman"/>
          <w:noProof/>
          <w:szCs w:val="24"/>
        </w:rPr>
      </w:pPr>
      <w:r w:rsidRPr="00F63F66">
        <w:rPr>
          <w:rFonts w:cs="Times New Roman"/>
          <w:b/>
          <w:noProof/>
          <w:szCs w:val="24"/>
        </w:rPr>
        <w:t>Gambar 3.28</w:t>
      </w:r>
      <w:r w:rsidRPr="00F63F66">
        <w:rPr>
          <w:rFonts w:cs="Times New Roman"/>
          <w:noProof/>
          <w:szCs w:val="24"/>
        </w:rPr>
        <w:t xml:space="preserve"> Konfigurasi </w:t>
      </w:r>
      <w:r w:rsidRPr="00F63F66">
        <w:rPr>
          <w:rFonts w:cs="Times New Roman"/>
          <w:i/>
          <w:noProof/>
          <w:szCs w:val="24"/>
        </w:rPr>
        <w:t>serve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0</w:t>
      </w:r>
      <w:r w:rsidRPr="00F63F66">
        <w:rPr>
          <w:rFonts w:cs="Times New Roman"/>
          <w:noProof/>
          <w:szCs w:val="24"/>
        </w:rPr>
        <w:fldChar w:fldCharType="end"/>
      </w:r>
      <w:r w:rsidRPr="00F63F66">
        <w:rPr>
          <w:rFonts w:cs="Times New Roman"/>
          <w:szCs w:val="24"/>
        </w:rPr>
        <w:fldChar w:fldCharType="end"/>
      </w:r>
      <w:r w:rsidRPr="00F63F66">
        <w:rPr>
          <w:rFonts w:cs="Times New Roman"/>
          <w:szCs w:val="24"/>
        </w:rPr>
        <w:fldChar w:fldCharType="begin"/>
      </w:r>
      <w:r w:rsidRPr="00F63F66">
        <w:rPr>
          <w:rFonts w:cs="Times New Roman"/>
          <w:szCs w:val="24"/>
        </w:rPr>
        <w:instrText xml:space="preserve"> TOC \c "Gambar 4." </w:instrText>
      </w:r>
      <w:r w:rsidRPr="00F63F66">
        <w:rPr>
          <w:rFonts w:cs="Times New Roman"/>
          <w:szCs w:val="24"/>
        </w:rPr>
        <w:fldChar w:fldCharType="separate"/>
      </w:r>
    </w:p>
    <w:p w14:paraId="3AB616CF" w14:textId="64BB5479"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Hasil API </w:t>
      </w:r>
      <w:r w:rsidRPr="00F63F66">
        <w:rPr>
          <w:rFonts w:cs="Times New Roman"/>
          <w:i/>
          <w:noProof/>
          <w:szCs w:val="24"/>
        </w:rPr>
        <w:t>logi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3</w:t>
      </w:r>
      <w:r w:rsidRPr="00F63F66">
        <w:rPr>
          <w:rFonts w:cs="Times New Roman"/>
          <w:noProof/>
          <w:szCs w:val="24"/>
        </w:rPr>
        <w:fldChar w:fldCharType="end"/>
      </w:r>
    </w:p>
    <w:p w14:paraId="7695E9B3" w14:textId="22F1F6CE"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Hasil API </w:t>
      </w:r>
      <w:r w:rsidRPr="00F63F66">
        <w:rPr>
          <w:rFonts w:cs="Times New Roman"/>
          <w:i/>
          <w:noProof/>
          <w:szCs w:val="24"/>
        </w:rPr>
        <w:t>login</w:t>
      </w:r>
      <w:r w:rsidRPr="00F63F66">
        <w:rPr>
          <w:rFonts w:cs="Times New Roman"/>
          <w:noProof/>
          <w:szCs w:val="24"/>
        </w:rPr>
        <w:t xml:space="preserve"> </w:t>
      </w:r>
      <w:r w:rsidRPr="00F63F66">
        <w:rPr>
          <w:rFonts w:cs="Times New Roman"/>
          <w:i/>
          <w:noProof/>
          <w:szCs w:val="24"/>
        </w:rPr>
        <w:t>email</w:t>
      </w:r>
      <w:r w:rsidRPr="00F63F66">
        <w:rPr>
          <w:rFonts w:cs="Times New Roman"/>
          <w:noProof/>
          <w:szCs w:val="24"/>
        </w:rPr>
        <w:t xml:space="preserve"> belum terverifikasi</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4</w:t>
      </w:r>
      <w:r w:rsidRPr="00F63F66">
        <w:rPr>
          <w:rFonts w:cs="Times New Roman"/>
          <w:noProof/>
          <w:szCs w:val="24"/>
        </w:rPr>
        <w:fldChar w:fldCharType="end"/>
      </w:r>
    </w:p>
    <w:p w14:paraId="70336472" w14:textId="0EF76151"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w:t>
      </w:r>
      <w:r w:rsidRPr="00F63F66">
        <w:rPr>
          <w:rFonts w:cs="Times New Roman"/>
          <w:noProof/>
          <w:szCs w:val="24"/>
        </w:rPr>
        <w:t xml:space="preserve"> </w:t>
      </w:r>
      <w:r w:rsidR="00097901">
        <w:rPr>
          <w:rFonts w:cs="Times New Roman"/>
          <w:noProof/>
          <w:szCs w:val="24"/>
        </w:rPr>
        <w:t xml:space="preserve">  </w:t>
      </w:r>
      <w:r w:rsidRPr="00F63F66">
        <w:rPr>
          <w:rFonts w:cs="Times New Roman"/>
          <w:i/>
          <w:noProof/>
          <w:szCs w:val="24"/>
        </w:rPr>
        <w:t>Email</w:t>
      </w:r>
      <w:r w:rsidRPr="00F63F66">
        <w:rPr>
          <w:rFonts w:cs="Times New Roman"/>
          <w:noProof/>
          <w:szCs w:val="24"/>
        </w:rPr>
        <w:t xml:space="preserve"> kode OTP</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4</w:t>
      </w:r>
      <w:r w:rsidRPr="00F63F66">
        <w:rPr>
          <w:rFonts w:cs="Times New Roman"/>
          <w:noProof/>
          <w:szCs w:val="24"/>
        </w:rPr>
        <w:fldChar w:fldCharType="end"/>
      </w:r>
    </w:p>
    <w:p w14:paraId="7EA16352" w14:textId="422D088B"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4</w:t>
      </w:r>
      <w:r w:rsidR="00097901">
        <w:rPr>
          <w:rFonts w:cs="Times New Roman"/>
          <w:noProof/>
          <w:szCs w:val="24"/>
        </w:rPr>
        <w:t xml:space="preserve">  </w:t>
      </w:r>
      <w:r w:rsidRPr="00F63F66">
        <w:rPr>
          <w:rFonts w:cs="Times New Roman"/>
          <w:noProof/>
          <w:szCs w:val="24"/>
        </w:rPr>
        <w:t xml:space="preserve"> Hasil API </w:t>
      </w:r>
      <w:r w:rsidRPr="00F63F66">
        <w:rPr>
          <w:rFonts w:cs="Times New Roman"/>
          <w:i/>
          <w:noProof/>
          <w:szCs w:val="24"/>
        </w:rPr>
        <w:t>logou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5</w:t>
      </w:r>
      <w:r w:rsidRPr="00F63F66">
        <w:rPr>
          <w:rFonts w:cs="Times New Roman"/>
          <w:noProof/>
          <w:szCs w:val="24"/>
        </w:rPr>
        <w:fldChar w:fldCharType="end"/>
      </w:r>
    </w:p>
    <w:p w14:paraId="106C2F03" w14:textId="54AD82DA"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5</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 xml:space="preserve">Hasil API verifikasi </w:t>
      </w:r>
      <w:r w:rsidRPr="00F63F66">
        <w:rPr>
          <w:rFonts w:cs="Times New Roman"/>
          <w:i/>
          <w:noProof/>
          <w:szCs w:val="24"/>
        </w:rPr>
        <w:t>emai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6</w:t>
      </w:r>
      <w:r w:rsidRPr="00F63F66">
        <w:rPr>
          <w:rFonts w:cs="Times New Roman"/>
          <w:noProof/>
          <w:szCs w:val="24"/>
        </w:rPr>
        <w:fldChar w:fldCharType="end"/>
      </w:r>
    </w:p>
    <w:p w14:paraId="21544110" w14:textId="1F81D48B"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6</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Kode OTP kadaluarsa</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6</w:t>
      </w:r>
      <w:r w:rsidRPr="00F63F66">
        <w:rPr>
          <w:rFonts w:cs="Times New Roman"/>
          <w:noProof/>
          <w:szCs w:val="24"/>
        </w:rPr>
        <w:fldChar w:fldCharType="end"/>
      </w:r>
    </w:p>
    <w:p w14:paraId="3850B46A" w14:textId="52C388D3"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7</w:t>
      </w:r>
      <w:r w:rsidRPr="00F63F66">
        <w:rPr>
          <w:rFonts w:cs="Times New Roman"/>
          <w:noProof/>
          <w:szCs w:val="24"/>
        </w:rPr>
        <w:t xml:space="preserve"> </w:t>
      </w:r>
      <w:r w:rsidR="00097901">
        <w:rPr>
          <w:rFonts w:cs="Times New Roman"/>
          <w:noProof/>
          <w:szCs w:val="24"/>
        </w:rPr>
        <w:t xml:space="preserve">  </w:t>
      </w:r>
      <w:r w:rsidRPr="00F63F66">
        <w:rPr>
          <w:rFonts w:cs="Times New Roman"/>
          <w:noProof/>
          <w:szCs w:val="24"/>
        </w:rPr>
        <w:t>Hasil API r</w:t>
      </w:r>
      <w:r w:rsidRPr="00F63F66">
        <w:rPr>
          <w:rFonts w:cs="Times New Roman"/>
          <w:i/>
          <w:noProof/>
          <w:szCs w:val="24"/>
        </w:rPr>
        <w:t>eset</w:t>
      </w:r>
      <w:r w:rsidRPr="00F63F66">
        <w:rPr>
          <w:rFonts w:cs="Times New Roman"/>
          <w:noProof/>
          <w:szCs w:val="24"/>
        </w:rPr>
        <w:t xml:space="preserve"> </w:t>
      </w:r>
      <w:r w:rsidRPr="00F63F66">
        <w:rPr>
          <w:rFonts w:cs="Times New Roman"/>
          <w:i/>
          <w:noProof/>
          <w:szCs w:val="24"/>
        </w:rPr>
        <w:t>password</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6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7</w:t>
      </w:r>
      <w:r w:rsidRPr="00F63F66">
        <w:rPr>
          <w:rFonts w:cs="Times New Roman"/>
          <w:noProof/>
          <w:szCs w:val="24"/>
        </w:rPr>
        <w:fldChar w:fldCharType="end"/>
      </w:r>
    </w:p>
    <w:p w14:paraId="0B2629CB" w14:textId="654A54BB"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8</w:t>
      </w:r>
      <w:r w:rsidRPr="00F63F66">
        <w:rPr>
          <w:rFonts w:cs="Times New Roman"/>
          <w:noProof/>
          <w:szCs w:val="24"/>
        </w:rPr>
        <w:t xml:space="preserve"> </w:t>
      </w:r>
      <w:r w:rsidR="005405F5">
        <w:rPr>
          <w:rFonts w:cs="Times New Roman"/>
          <w:noProof/>
          <w:szCs w:val="24"/>
        </w:rPr>
        <w:t xml:space="preserve">  </w:t>
      </w:r>
      <w:r w:rsidRPr="00F63F66">
        <w:rPr>
          <w:rFonts w:cs="Times New Roman"/>
          <w:i/>
          <w:noProof/>
          <w:szCs w:val="24"/>
        </w:rPr>
        <w:t>Email</w:t>
      </w:r>
      <w:r w:rsidRPr="00F63F66">
        <w:rPr>
          <w:rFonts w:cs="Times New Roman"/>
          <w:noProof/>
          <w:szCs w:val="24"/>
        </w:rPr>
        <w:t xml:space="preserve"> </w:t>
      </w:r>
      <w:r w:rsidRPr="00F63F66">
        <w:rPr>
          <w:rFonts w:cs="Times New Roman"/>
          <w:i/>
          <w:noProof/>
          <w:szCs w:val="24"/>
        </w:rPr>
        <w:t>reset</w:t>
      </w:r>
      <w:r w:rsidRPr="00F63F66">
        <w:rPr>
          <w:rFonts w:cs="Times New Roman"/>
          <w:noProof/>
          <w:szCs w:val="24"/>
        </w:rPr>
        <w:t xml:space="preserve"> </w:t>
      </w:r>
      <w:r w:rsidRPr="00F63F66">
        <w:rPr>
          <w:rFonts w:cs="Times New Roman"/>
          <w:i/>
          <w:noProof/>
          <w:szCs w:val="24"/>
        </w:rPr>
        <w:t>password</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7</w:t>
      </w:r>
      <w:r w:rsidRPr="00F63F66">
        <w:rPr>
          <w:rFonts w:cs="Times New Roman"/>
          <w:noProof/>
          <w:szCs w:val="24"/>
        </w:rPr>
        <w:fldChar w:fldCharType="end"/>
      </w:r>
    </w:p>
    <w:p w14:paraId="521DF7B5" w14:textId="586CB89F"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9</w:t>
      </w:r>
      <w:r w:rsidRPr="00F63F66">
        <w:rPr>
          <w:rFonts w:cs="Times New Roman"/>
          <w:noProof/>
          <w:szCs w:val="24"/>
        </w:rPr>
        <w:t xml:space="preserve"> </w:t>
      </w:r>
      <w:r w:rsidR="005405F5">
        <w:rPr>
          <w:rFonts w:cs="Times New Roman"/>
          <w:noProof/>
          <w:szCs w:val="24"/>
        </w:rPr>
        <w:t xml:space="preserve">  </w:t>
      </w:r>
      <w:r w:rsidRPr="00F63F66">
        <w:rPr>
          <w:rFonts w:cs="Times New Roman"/>
          <w:noProof/>
          <w:szCs w:val="24"/>
        </w:rPr>
        <w:t xml:space="preserve">Hasil API ganti </w:t>
      </w:r>
      <w:r w:rsidRPr="00F63F66">
        <w:rPr>
          <w:rFonts w:cs="Times New Roman"/>
          <w:i/>
          <w:noProof/>
          <w:szCs w:val="24"/>
        </w:rPr>
        <w:t>password</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8</w:t>
      </w:r>
      <w:r w:rsidRPr="00F63F66">
        <w:rPr>
          <w:rFonts w:cs="Times New Roman"/>
          <w:noProof/>
          <w:szCs w:val="24"/>
        </w:rPr>
        <w:fldChar w:fldCharType="end"/>
      </w:r>
    </w:p>
    <w:p w14:paraId="62B4C5F9"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0</w:t>
      </w:r>
      <w:r w:rsidRPr="00F63F66">
        <w:rPr>
          <w:rFonts w:cs="Times New Roman"/>
          <w:noProof/>
          <w:szCs w:val="24"/>
        </w:rPr>
        <w:t xml:space="preserve"> API ganti profi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59</w:t>
      </w:r>
      <w:r w:rsidRPr="00F63F66">
        <w:rPr>
          <w:rFonts w:cs="Times New Roman"/>
          <w:noProof/>
          <w:szCs w:val="24"/>
        </w:rPr>
        <w:fldChar w:fldCharType="end"/>
      </w:r>
    </w:p>
    <w:p w14:paraId="4C1BDEE3"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1</w:t>
      </w:r>
      <w:r w:rsidRPr="00F63F66">
        <w:rPr>
          <w:rFonts w:cs="Times New Roman"/>
          <w:noProof/>
          <w:szCs w:val="24"/>
        </w:rPr>
        <w:t xml:space="preserve"> Hasil API lihat avata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0</w:t>
      </w:r>
      <w:r w:rsidRPr="00F63F66">
        <w:rPr>
          <w:rFonts w:cs="Times New Roman"/>
          <w:noProof/>
          <w:szCs w:val="24"/>
        </w:rPr>
        <w:fldChar w:fldCharType="end"/>
      </w:r>
    </w:p>
    <w:p w14:paraId="644286D9"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2</w:t>
      </w:r>
      <w:r w:rsidRPr="00F63F66">
        <w:rPr>
          <w:rFonts w:cs="Times New Roman"/>
          <w:noProof/>
          <w:szCs w:val="24"/>
        </w:rPr>
        <w:t xml:space="preserve"> Hasil API ganti avata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1</w:t>
      </w:r>
      <w:r w:rsidRPr="00F63F66">
        <w:rPr>
          <w:rFonts w:cs="Times New Roman"/>
          <w:noProof/>
          <w:szCs w:val="24"/>
        </w:rPr>
        <w:fldChar w:fldCharType="end"/>
      </w:r>
    </w:p>
    <w:p w14:paraId="673C319C"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3</w:t>
      </w:r>
      <w:r w:rsidRPr="00F63F66">
        <w:rPr>
          <w:rFonts w:cs="Times New Roman"/>
          <w:noProof/>
          <w:szCs w:val="24"/>
        </w:rPr>
        <w:t xml:space="preserve"> Hasil API verifikasi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2</w:t>
      </w:r>
      <w:r w:rsidRPr="00F63F66">
        <w:rPr>
          <w:rFonts w:cs="Times New Roman"/>
          <w:noProof/>
          <w:szCs w:val="24"/>
        </w:rPr>
        <w:fldChar w:fldCharType="end"/>
      </w:r>
    </w:p>
    <w:p w14:paraId="0B481467"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4</w:t>
      </w:r>
      <w:r w:rsidRPr="00F63F66">
        <w:rPr>
          <w:rFonts w:cs="Times New Roman"/>
          <w:noProof/>
          <w:szCs w:val="24"/>
        </w:rPr>
        <w:t xml:space="preserve"> Hasil API daftar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3</w:t>
      </w:r>
      <w:r w:rsidRPr="00F63F66">
        <w:rPr>
          <w:rFonts w:cs="Times New Roman"/>
          <w:noProof/>
          <w:szCs w:val="24"/>
        </w:rPr>
        <w:fldChar w:fldCharType="end"/>
      </w:r>
    </w:p>
    <w:p w14:paraId="67436804"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5</w:t>
      </w:r>
      <w:r w:rsidRPr="00F63F66">
        <w:rPr>
          <w:rFonts w:cs="Times New Roman"/>
          <w:noProof/>
          <w:szCs w:val="24"/>
        </w:rPr>
        <w:t xml:space="preserve"> API riwayat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4</w:t>
      </w:r>
      <w:r w:rsidRPr="00F63F66">
        <w:rPr>
          <w:rFonts w:cs="Times New Roman"/>
          <w:noProof/>
          <w:szCs w:val="24"/>
        </w:rPr>
        <w:fldChar w:fldCharType="end"/>
      </w:r>
    </w:p>
    <w:p w14:paraId="1FFA4EE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6</w:t>
      </w:r>
      <w:r w:rsidRPr="00F63F66">
        <w:rPr>
          <w:rFonts w:cs="Times New Roman"/>
          <w:noProof/>
          <w:szCs w:val="24"/>
        </w:rPr>
        <w:t xml:space="preserve"> Hasil API daftar pi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5</w:t>
      </w:r>
      <w:r w:rsidRPr="00F63F66">
        <w:rPr>
          <w:rFonts w:cs="Times New Roman"/>
          <w:noProof/>
          <w:szCs w:val="24"/>
        </w:rPr>
        <w:fldChar w:fldCharType="end"/>
      </w:r>
    </w:p>
    <w:p w14:paraId="60B29C08"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7</w:t>
      </w:r>
      <w:r w:rsidRPr="00F63F66">
        <w:rPr>
          <w:rFonts w:cs="Times New Roman"/>
          <w:noProof/>
          <w:szCs w:val="24"/>
        </w:rPr>
        <w:t xml:space="preserve"> Hasil API </w:t>
      </w:r>
      <w:r w:rsidRPr="00F63F66">
        <w:rPr>
          <w:rFonts w:cs="Times New Roman"/>
          <w:i/>
          <w:noProof/>
          <w:szCs w:val="24"/>
        </w:rPr>
        <w:t>remote</w:t>
      </w:r>
      <w:r w:rsidRPr="00F63F66">
        <w:rPr>
          <w:rFonts w:cs="Times New Roman"/>
          <w:noProof/>
          <w:szCs w:val="24"/>
        </w:rPr>
        <w:t xml:space="preserve"> pi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7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6</w:t>
      </w:r>
      <w:r w:rsidRPr="00F63F66">
        <w:rPr>
          <w:rFonts w:cs="Times New Roman"/>
          <w:noProof/>
          <w:szCs w:val="24"/>
        </w:rPr>
        <w:fldChar w:fldCharType="end"/>
      </w:r>
    </w:p>
    <w:p w14:paraId="3F18D91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8</w:t>
      </w:r>
      <w:r w:rsidRPr="00F63F66">
        <w:rPr>
          <w:rFonts w:cs="Times New Roman"/>
          <w:noProof/>
          <w:szCs w:val="24"/>
        </w:rPr>
        <w:t xml:space="preserve"> Aktivitas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remote</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6</w:t>
      </w:r>
      <w:r w:rsidRPr="00F63F66">
        <w:rPr>
          <w:rFonts w:cs="Times New Roman"/>
          <w:noProof/>
          <w:szCs w:val="24"/>
        </w:rPr>
        <w:fldChar w:fldCharType="end"/>
      </w:r>
    </w:p>
    <w:p w14:paraId="374E1131"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19</w:t>
      </w:r>
      <w:r w:rsidRPr="00F63F66">
        <w:rPr>
          <w:rFonts w:cs="Times New Roman"/>
          <w:noProof/>
          <w:szCs w:val="24"/>
        </w:rPr>
        <w:t xml:space="preserve"> Hasil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logi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7</w:t>
      </w:r>
      <w:r w:rsidRPr="00F63F66">
        <w:rPr>
          <w:rFonts w:cs="Times New Roman"/>
          <w:noProof/>
          <w:szCs w:val="24"/>
        </w:rPr>
        <w:fldChar w:fldCharType="end"/>
      </w:r>
    </w:p>
    <w:p w14:paraId="48F64E9B"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0</w:t>
      </w:r>
      <w:r w:rsidRPr="00F63F66">
        <w:rPr>
          <w:rFonts w:cs="Times New Roman"/>
          <w:noProof/>
          <w:szCs w:val="24"/>
        </w:rPr>
        <w:t xml:space="preserve"> Hasil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logou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8</w:t>
      </w:r>
      <w:r w:rsidRPr="00F63F66">
        <w:rPr>
          <w:rFonts w:cs="Times New Roman"/>
          <w:noProof/>
          <w:szCs w:val="24"/>
        </w:rPr>
        <w:fldChar w:fldCharType="end"/>
      </w:r>
    </w:p>
    <w:p w14:paraId="2C3266ED"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lastRenderedPageBreak/>
        <w:t>Gambar 4.21</w:t>
      </w:r>
      <w:r w:rsidRPr="00F63F66">
        <w:rPr>
          <w:rFonts w:cs="Times New Roman"/>
          <w:noProof/>
          <w:szCs w:val="24"/>
        </w:rPr>
        <w:t xml:space="preserve"> Hasil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register</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69</w:t>
      </w:r>
      <w:r w:rsidRPr="00F63F66">
        <w:rPr>
          <w:rFonts w:cs="Times New Roman"/>
          <w:noProof/>
          <w:szCs w:val="24"/>
        </w:rPr>
        <w:fldChar w:fldCharType="end"/>
      </w:r>
    </w:p>
    <w:p w14:paraId="24A36B0A"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2</w:t>
      </w:r>
      <w:r w:rsidRPr="00F63F66">
        <w:rPr>
          <w:rFonts w:cs="Times New Roman"/>
          <w:noProof/>
          <w:szCs w:val="24"/>
        </w:rPr>
        <w:t xml:space="preserve"> Hasil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signature</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0</w:t>
      </w:r>
      <w:r w:rsidRPr="00F63F66">
        <w:rPr>
          <w:rFonts w:cs="Times New Roman"/>
          <w:noProof/>
          <w:szCs w:val="24"/>
        </w:rPr>
        <w:fldChar w:fldCharType="end"/>
      </w:r>
    </w:p>
    <w:p w14:paraId="2C4E296A"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3</w:t>
      </w:r>
      <w:r w:rsidRPr="00F63F66">
        <w:rPr>
          <w:rFonts w:cs="Times New Roman"/>
          <w:noProof/>
          <w:szCs w:val="24"/>
        </w:rPr>
        <w:t xml:space="preserve"> Hasil API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update</w:t>
      </w:r>
      <w:r w:rsidRPr="00F63F66">
        <w:rPr>
          <w:rFonts w:cs="Times New Roman"/>
          <w:noProof/>
          <w:szCs w:val="24"/>
        </w:rPr>
        <w:t xml:space="preserve"> statu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1</w:t>
      </w:r>
      <w:r w:rsidRPr="00F63F66">
        <w:rPr>
          <w:rFonts w:cs="Times New Roman"/>
          <w:noProof/>
          <w:szCs w:val="24"/>
        </w:rPr>
        <w:fldChar w:fldCharType="end"/>
      </w:r>
    </w:p>
    <w:p w14:paraId="4D97859F"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4</w:t>
      </w:r>
      <w:r w:rsidRPr="00F63F66">
        <w:rPr>
          <w:rFonts w:cs="Times New Roman"/>
          <w:noProof/>
          <w:szCs w:val="24"/>
        </w:rPr>
        <w:t xml:space="preserve"> Hasil API d</w:t>
      </w:r>
      <w:r w:rsidRPr="00F63F66">
        <w:rPr>
          <w:rFonts w:cs="Times New Roman"/>
          <w:i/>
          <w:noProof/>
          <w:szCs w:val="24"/>
        </w:rPr>
        <w:t>oor</w:t>
      </w:r>
      <w:r w:rsidRPr="00F63F66">
        <w:rPr>
          <w:rFonts w:cs="Times New Roman"/>
          <w:noProof/>
          <w:szCs w:val="24"/>
        </w:rPr>
        <w:t xml:space="preserve"> </w:t>
      </w:r>
      <w:r w:rsidRPr="00F63F66">
        <w:rPr>
          <w:rFonts w:cs="Times New Roman"/>
          <w:i/>
          <w:noProof/>
          <w:szCs w:val="24"/>
        </w:rPr>
        <w:t>aler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2</w:t>
      </w:r>
      <w:r w:rsidRPr="00F63F66">
        <w:rPr>
          <w:rFonts w:cs="Times New Roman"/>
          <w:noProof/>
          <w:szCs w:val="24"/>
        </w:rPr>
        <w:fldChar w:fldCharType="end"/>
      </w:r>
    </w:p>
    <w:p w14:paraId="48EE14DB"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5</w:t>
      </w:r>
      <w:r w:rsidRPr="00F63F66">
        <w:rPr>
          <w:rFonts w:cs="Times New Roman"/>
          <w:noProof/>
          <w:szCs w:val="24"/>
        </w:rPr>
        <w:t xml:space="preserve"> Aktivitas </w:t>
      </w:r>
      <w:r w:rsidRPr="00F63F66">
        <w:rPr>
          <w:rFonts w:cs="Times New Roman"/>
          <w:i/>
          <w:noProof/>
          <w:szCs w:val="24"/>
        </w:rPr>
        <w:t>door</w:t>
      </w:r>
      <w:r w:rsidRPr="00F63F66">
        <w:rPr>
          <w:rFonts w:cs="Times New Roman"/>
          <w:noProof/>
          <w:szCs w:val="24"/>
        </w:rPr>
        <w:t xml:space="preserve"> </w:t>
      </w:r>
      <w:r w:rsidRPr="00F63F66">
        <w:rPr>
          <w:rFonts w:cs="Times New Roman"/>
          <w:i/>
          <w:noProof/>
          <w:szCs w:val="24"/>
        </w:rPr>
        <w:t>aler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2</w:t>
      </w:r>
      <w:r w:rsidRPr="00F63F66">
        <w:rPr>
          <w:rFonts w:cs="Times New Roman"/>
          <w:noProof/>
          <w:szCs w:val="24"/>
        </w:rPr>
        <w:fldChar w:fldCharType="end"/>
      </w:r>
    </w:p>
    <w:p w14:paraId="70A2E534"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6</w:t>
      </w:r>
      <w:r w:rsidRPr="00F63F66">
        <w:rPr>
          <w:rFonts w:cs="Times New Roman"/>
          <w:noProof/>
          <w:szCs w:val="24"/>
        </w:rPr>
        <w:t xml:space="preserve"> Pengecekan jadwa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8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3</w:t>
      </w:r>
      <w:r w:rsidRPr="00F63F66">
        <w:rPr>
          <w:rFonts w:cs="Times New Roman"/>
          <w:noProof/>
          <w:szCs w:val="24"/>
        </w:rPr>
        <w:fldChar w:fldCharType="end"/>
      </w:r>
    </w:p>
    <w:p w14:paraId="343FFF51"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7</w:t>
      </w:r>
      <w:r w:rsidRPr="00F63F66">
        <w:rPr>
          <w:rFonts w:cs="Times New Roman"/>
          <w:noProof/>
          <w:szCs w:val="24"/>
        </w:rPr>
        <w:t xml:space="preserve"> Atur ulang jadwal</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89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4</w:t>
      </w:r>
      <w:r w:rsidRPr="00F63F66">
        <w:rPr>
          <w:rFonts w:cs="Times New Roman"/>
          <w:noProof/>
          <w:szCs w:val="24"/>
        </w:rPr>
        <w:fldChar w:fldCharType="end"/>
      </w:r>
    </w:p>
    <w:p w14:paraId="163290D5"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8</w:t>
      </w:r>
      <w:r w:rsidRPr="00F63F66">
        <w:rPr>
          <w:rFonts w:cs="Times New Roman"/>
          <w:noProof/>
          <w:szCs w:val="24"/>
        </w:rPr>
        <w:t xml:space="preserve"> Koneksi </w:t>
      </w:r>
      <w:r w:rsidRPr="00F63F66">
        <w:rPr>
          <w:rFonts w:cs="Times New Roman"/>
          <w:i/>
          <w:noProof/>
          <w:szCs w:val="24"/>
        </w:rPr>
        <w:t>websocket</w:t>
      </w:r>
      <w:r w:rsidRPr="00F63F66">
        <w:rPr>
          <w:rFonts w:cs="Times New Roman"/>
          <w:noProof/>
          <w:szCs w:val="24"/>
        </w:rPr>
        <w:t xml:space="preserve"> melalui </w:t>
      </w:r>
      <w:r w:rsidRPr="00F63F66">
        <w:rPr>
          <w:rFonts w:cs="Times New Roman"/>
          <w:i/>
          <w:noProof/>
          <w:szCs w:val="24"/>
        </w:rPr>
        <w:t xml:space="preserve">endpoint </w:t>
      </w:r>
      <w:r w:rsidRPr="00F63F66">
        <w:rPr>
          <w:rFonts w:cs="Times New Roman"/>
          <w:noProof/>
          <w:szCs w:val="24"/>
        </w:rPr>
        <w:t>API</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0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5</w:t>
      </w:r>
      <w:r w:rsidRPr="00F63F66">
        <w:rPr>
          <w:rFonts w:cs="Times New Roman"/>
          <w:noProof/>
          <w:szCs w:val="24"/>
        </w:rPr>
        <w:fldChar w:fldCharType="end"/>
      </w:r>
    </w:p>
    <w:p w14:paraId="2CEAFD05"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29</w:t>
      </w:r>
      <w:r w:rsidRPr="00F63F66">
        <w:rPr>
          <w:rFonts w:cs="Times New Roman"/>
          <w:noProof/>
          <w:szCs w:val="24"/>
        </w:rPr>
        <w:t xml:space="preserve"> Proses </w:t>
      </w:r>
      <w:r w:rsidRPr="00F63F66">
        <w:rPr>
          <w:rFonts w:cs="Times New Roman"/>
          <w:i/>
          <w:noProof/>
          <w:szCs w:val="24"/>
        </w:rPr>
        <w:t>subscribe</w:t>
      </w:r>
      <w:r w:rsidRPr="00F63F66">
        <w:rPr>
          <w:rFonts w:cs="Times New Roman"/>
          <w:noProof/>
          <w:szCs w:val="24"/>
        </w:rPr>
        <w:t xml:space="preserve"> ke </w:t>
      </w:r>
      <w:r w:rsidRPr="00F63F66">
        <w:rPr>
          <w:rFonts w:cs="Times New Roman"/>
          <w:i/>
          <w:noProof/>
          <w:szCs w:val="24"/>
        </w:rPr>
        <w:t>channel</w:t>
      </w:r>
      <w:r w:rsidRPr="00F63F66">
        <w:rPr>
          <w:rFonts w:cs="Times New Roman"/>
          <w:noProof/>
          <w:szCs w:val="24"/>
        </w:rPr>
        <w:t xml:space="preserve"> </w:t>
      </w:r>
      <w:r w:rsidRPr="00F63F66">
        <w:rPr>
          <w:rFonts w:cs="Times New Roman"/>
          <w:i/>
          <w:noProof/>
          <w:szCs w:val="24"/>
        </w:rPr>
        <w:t>websocket</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1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5</w:t>
      </w:r>
      <w:r w:rsidRPr="00F63F66">
        <w:rPr>
          <w:rFonts w:cs="Times New Roman"/>
          <w:noProof/>
          <w:szCs w:val="24"/>
        </w:rPr>
        <w:fldChar w:fldCharType="end"/>
      </w:r>
    </w:p>
    <w:p w14:paraId="4DF960CA"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0</w:t>
      </w:r>
      <w:r w:rsidRPr="00F63F66">
        <w:rPr>
          <w:rFonts w:cs="Times New Roman"/>
          <w:noProof/>
          <w:szCs w:val="24"/>
        </w:rPr>
        <w:t xml:space="preserve"> </w:t>
      </w:r>
      <w:r w:rsidRPr="00F63F66">
        <w:rPr>
          <w:rFonts w:cs="Times New Roman"/>
          <w:i/>
          <w:noProof/>
          <w:szCs w:val="24"/>
        </w:rPr>
        <w:t>Request</w:t>
      </w:r>
      <w:r w:rsidRPr="00F63F66">
        <w:rPr>
          <w:rFonts w:cs="Times New Roman"/>
          <w:noProof/>
          <w:szCs w:val="24"/>
        </w:rPr>
        <w:t xml:space="preserve"> menggunakan HTTP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2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6</w:t>
      </w:r>
      <w:r w:rsidRPr="00F63F66">
        <w:rPr>
          <w:rFonts w:cs="Times New Roman"/>
          <w:noProof/>
          <w:szCs w:val="24"/>
        </w:rPr>
        <w:fldChar w:fldCharType="end"/>
      </w:r>
    </w:p>
    <w:p w14:paraId="7302F328"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1</w:t>
      </w:r>
      <w:r w:rsidRPr="00F63F66">
        <w:rPr>
          <w:rFonts w:cs="Times New Roman"/>
          <w:noProof/>
          <w:szCs w:val="24"/>
        </w:rPr>
        <w:t xml:space="preserve"> </w:t>
      </w:r>
      <w:r w:rsidRPr="00F63F66">
        <w:rPr>
          <w:rFonts w:cs="Times New Roman"/>
          <w:i/>
          <w:noProof/>
          <w:szCs w:val="24"/>
        </w:rPr>
        <w:t>Request</w:t>
      </w:r>
      <w:r w:rsidRPr="00F63F66">
        <w:rPr>
          <w:rFonts w:cs="Times New Roman"/>
          <w:noProof/>
          <w:szCs w:val="24"/>
        </w:rPr>
        <w:t xml:space="preserve"> menggunakan HTTP</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3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77</w:t>
      </w:r>
      <w:r w:rsidRPr="00F63F66">
        <w:rPr>
          <w:rFonts w:cs="Times New Roman"/>
          <w:noProof/>
          <w:szCs w:val="24"/>
        </w:rPr>
        <w:fldChar w:fldCharType="end"/>
      </w:r>
    </w:p>
    <w:p w14:paraId="53373433"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2</w:t>
      </w:r>
      <w:r w:rsidRPr="00F63F66">
        <w:rPr>
          <w:rFonts w:cs="Times New Roman"/>
          <w:noProof/>
          <w:szCs w:val="24"/>
        </w:rPr>
        <w:t xml:space="preserve"> Grafik hasil pengujian performa API</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4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90</w:t>
      </w:r>
      <w:r w:rsidRPr="00F63F66">
        <w:rPr>
          <w:rFonts w:cs="Times New Roman"/>
          <w:noProof/>
          <w:szCs w:val="24"/>
        </w:rPr>
        <w:fldChar w:fldCharType="end"/>
      </w:r>
    </w:p>
    <w:p w14:paraId="07DA6D4F"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3</w:t>
      </w:r>
      <w:r w:rsidRPr="00F63F66">
        <w:rPr>
          <w:rFonts w:cs="Times New Roman"/>
          <w:noProof/>
          <w:szCs w:val="24"/>
        </w:rPr>
        <w:t xml:space="preserve"> Grafik hasil pengujian performa verifikasi akses</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5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91</w:t>
      </w:r>
      <w:r w:rsidRPr="00F63F66">
        <w:rPr>
          <w:rFonts w:cs="Times New Roman"/>
          <w:noProof/>
          <w:szCs w:val="24"/>
        </w:rPr>
        <w:fldChar w:fldCharType="end"/>
      </w:r>
    </w:p>
    <w:p w14:paraId="61A02EF0"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4</w:t>
      </w:r>
      <w:r w:rsidRPr="00F63F66">
        <w:rPr>
          <w:rFonts w:cs="Times New Roman"/>
          <w:noProof/>
          <w:szCs w:val="24"/>
        </w:rPr>
        <w:t xml:space="preserve"> Grafik hasil pengujian performa update status pintu</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6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92</w:t>
      </w:r>
      <w:r w:rsidRPr="00F63F66">
        <w:rPr>
          <w:rFonts w:cs="Times New Roman"/>
          <w:noProof/>
          <w:szCs w:val="24"/>
        </w:rPr>
        <w:fldChar w:fldCharType="end"/>
      </w:r>
    </w:p>
    <w:p w14:paraId="593592B7" w14:textId="77777777" w:rsidR="00F63F66" w:rsidRPr="00F63F66" w:rsidRDefault="00F63F66" w:rsidP="00F63F66">
      <w:pPr>
        <w:pStyle w:val="TableofFigures"/>
        <w:tabs>
          <w:tab w:val="right" w:leader="dot" w:pos="7927"/>
        </w:tabs>
        <w:spacing w:before="0" w:after="0"/>
        <w:contextualSpacing/>
        <w:rPr>
          <w:rFonts w:eastAsiaTheme="minorEastAsia" w:cs="Times New Roman"/>
          <w:noProof/>
          <w:szCs w:val="24"/>
          <w:lang w:val="en-US"/>
        </w:rPr>
      </w:pPr>
      <w:r w:rsidRPr="00F63F66">
        <w:rPr>
          <w:rFonts w:cs="Times New Roman"/>
          <w:b/>
          <w:noProof/>
          <w:szCs w:val="24"/>
        </w:rPr>
        <w:t>Gambar 4.35</w:t>
      </w:r>
      <w:r w:rsidRPr="00F63F66">
        <w:rPr>
          <w:rFonts w:cs="Times New Roman"/>
          <w:noProof/>
          <w:szCs w:val="24"/>
        </w:rPr>
        <w:t xml:space="preserve"> Grafik hasil pengujian performa penjadwalan</w:t>
      </w:r>
      <w:r w:rsidRPr="00F63F66">
        <w:rPr>
          <w:rFonts w:cs="Times New Roman"/>
          <w:noProof/>
          <w:szCs w:val="24"/>
        </w:rPr>
        <w:tab/>
      </w:r>
      <w:r w:rsidRPr="00F63F66">
        <w:rPr>
          <w:rFonts w:cs="Times New Roman"/>
          <w:noProof/>
          <w:szCs w:val="24"/>
        </w:rPr>
        <w:fldChar w:fldCharType="begin"/>
      </w:r>
      <w:r w:rsidRPr="00F63F66">
        <w:rPr>
          <w:rFonts w:cs="Times New Roman"/>
          <w:noProof/>
          <w:szCs w:val="24"/>
        </w:rPr>
        <w:instrText xml:space="preserve"> PAGEREF _Toc146147997 \h </w:instrText>
      </w:r>
      <w:r w:rsidRPr="00F63F66">
        <w:rPr>
          <w:rFonts w:cs="Times New Roman"/>
          <w:noProof/>
          <w:szCs w:val="24"/>
        </w:rPr>
      </w:r>
      <w:r w:rsidRPr="00F63F66">
        <w:rPr>
          <w:rFonts w:cs="Times New Roman"/>
          <w:noProof/>
          <w:szCs w:val="24"/>
        </w:rPr>
        <w:fldChar w:fldCharType="separate"/>
      </w:r>
      <w:r w:rsidRPr="00F63F66">
        <w:rPr>
          <w:rFonts w:cs="Times New Roman"/>
          <w:noProof/>
          <w:szCs w:val="24"/>
        </w:rPr>
        <w:t>93</w:t>
      </w:r>
      <w:r w:rsidRPr="00F63F66">
        <w:rPr>
          <w:rFonts w:cs="Times New Roman"/>
          <w:noProof/>
          <w:szCs w:val="24"/>
        </w:rPr>
        <w:fldChar w:fldCharType="end"/>
      </w:r>
    </w:p>
    <w:p w14:paraId="444637B7" w14:textId="54D4388E" w:rsidR="009F0093" w:rsidRDefault="00F63F66" w:rsidP="00F63F66">
      <w:pPr>
        <w:contextualSpacing/>
        <w:jc w:val="center"/>
        <w:rPr>
          <w:rFonts w:cs="Times New Roman"/>
          <w:szCs w:val="24"/>
        </w:rPr>
      </w:pPr>
      <w:r w:rsidRPr="00F63F66">
        <w:rPr>
          <w:rFonts w:cs="Times New Roman"/>
          <w:szCs w:val="24"/>
        </w:rPr>
        <w:fldChar w:fldCharType="end"/>
      </w: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88" w:name="_Toc131578025"/>
      <w:bookmarkStart w:id="89" w:name="_Toc131840084"/>
      <w:bookmarkStart w:id="90" w:name="_Toc133353405"/>
      <w:bookmarkStart w:id="91" w:name="_Toc133873604"/>
      <w:bookmarkStart w:id="92" w:name="_Toc143523714"/>
      <w:bookmarkStart w:id="93" w:name="_Toc144760023"/>
      <w:bookmarkStart w:id="94" w:name="_Toc144819797"/>
      <w:bookmarkStart w:id="95" w:name="_Toc144820669"/>
      <w:bookmarkStart w:id="96" w:name="_Toc144836325"/>
      <w:bookmarkStart w:id="97" w:name="_Toc144992030"/>
      <w:bookmarkStart w:id="98" w:name="_Toc146148306"/>
      <w:r w:rsidRPr="002668E7">
        <w:t>DAFTAR TABEL</w:t>
      </w:r>
      <w:bookmarkEnd w:id="88"/>
      <w:bookmarkEnd w:id="89"/>
      <w:bookmarkEnd w:id="90"/>
      <w:bookmarkEnd w:id="91"/>
      <w:bookmarkEnd w:id="92"/>
      <w:bookmarkEnd w:id="93"/>
      <w:bookmarkEnd w:id="94"/>
      <w:bookmarkEnd w:id="95"/>
      <w:bookmarkEnd w:id="96"/>
      <w:bookmarkEnd w:id="97"/>
      <w:bookmarkEnd w:id="98"/>
    </w:p>
    <w:p w14:paraId="58A1FFF4" w14:textId="77777777" w:rsidR="00A262B7" w:rsidRDefault="00A262B7" w:rsidP="005A75D0"/>
    <w:p w14:paraId="3153E301" w14:textId="77777777" w:rsidR="00000BE0" w:rsidRDefault="00000BE0" w:rsidP="005A75D0"/>
    <w:p w14:paraId="2C7499AA" w14:textId="0480E55F" w:rsidR="00025E0E" w:rsidRDefault="00025E0E" w:rsidP="005747A5">
      <w:pPr>
        <w:pStyle w:val="TableofFigures"/>
        <w:tabs>
          <w:tab w:val="right" w:leader="dot" w:pos="7927"/>
        </w:tabs>
        <w:spacing w:before="0" w:after="0"/>
        <w:contextualSpacing/>
        <w:rPr>
          <w:rFonts w:asciiTheme="minorHAnsi" w:eastAsiaTheme="minorEastAsia" w:hAnsiTheme="minorHAnsi"/>
          <w:noProof/>
          <w:sz w:val="22"/>
          <w:lang w:val="en-US"/>
        </w:rPr>
      </w:pPr>
      <w:r>
        <w:fldChar w:fldCharType="begin"/>
      </w:r>
      <w:r>
        <w:instrText xml:space="preserve"> TOC \c "Tabel 3." </w:instrText>
      </w:r>
      <w:r>
        <w:fldChar w:fldCharType="separate"/>
      </w:r>
      <w:r w:rsidRPr="00DF0FA8">
        <w:rPr>
          <w:b/>
          <w:noProof/>
        </w:rPr>
        <w:t>Tabel 3.1</w:t>
      </w:r>
      <w:r w:rsidR="005747A5">
        <w:rPr>
          <w:rFonts w:cs="Times New Roman"/>
          <w:noProof/>
          <w:szCs w:val="24"/>
        </w:rPr>
        <w:t xml:space="preserve">  </w:t>
      </w:r>
      <w:r>
        <w:rPr>
          <w:noProof/>
        </w:rPr>
        <w:t xml:space="preserve"> Kebutuhan fungsional</w:t>
      </w:r>
      <w:r>
        <w:rPr>
          <w:noProof/>
        </w:rPr>
        <w:tab/>
      </w:r>
      <w:r>
        <w:rPr>
          <w:noProof/>
        </w:rPr>
        <w:fldChar w:fldCharType="begin"/>
      </w:r>
      <w:r>
        <w:rPr>
          <w:noProof/>
        </w:rPr>
        <w:instrText xml:space="preserve"> PAGEREF _Toc146148224 \h </w:instrText>
      </w:r>
      <w:r>
        <w:rPr>
          <w:noProof/>
        </w:rPr>
      </w:r>
      <w:r>
        <w:rPr>
          <w:noProof/>
        </w:rPr>
        <w:fldChar w:fldCharType="separate"/>
      </w:r>
      <w:r>
        <w:rPr>
          <w:noProof/>
        </w:rPr>
        <w:t>21</w:t>
      </w:r>
      <w:r>
        <w:rPr>
          <w:noProof/>
        </w:rPr>
        <w:fldChar w:fldCharType="end"/>
      </w:r>
    </w:p>
    <w:p w14:paraId="1037D5B8" w14:textId="7DDC38ED" w:rsidR="00025E0E" w:rsidRDefault="00025E0E"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DF0FA8">
        <w:rPr>
          <w:b/>
          <w:noProof/>
        </w:rPr>
        <w:t>Tabel 3.2</w:t>
      </w:r>
      <w:r>
        <w:rPr>
          <w:noProof/>
        </w:rPr>
        <w:t xml:space="preserve"> </w:t>
      </w:r>
      <w:r w:rsidR="005747A5">
        <w:rPr>
          <w:rFonts w:cs="Times New Roman"/>
          <w:noProof/>
          <w:szCs w:val="24"/>
        </w:rPr>
        <w:t xml:space="preserve">  </w:t>
      </w:r>
      <w:r>
        <w:rPr>
          <w:noProof/>
        </w:rPr>
        <w:t>Kebutuhan non fungsional</w:t>
      </w:r>
      <w:r>
        <w:rPr>
          <w:noProof/>
        </w:rPr>
        <w:tab/>
      </w:r>
      <w:r>
        <w:rPr>
          <w:noProof/>
        </w:rPr>
        <w:fldChar w:fldCharType="begin"/>
      </w:r>
      <w:r>
        <w:rPr>
          <w:noProof/>
        </w:rPr>
        <w:instrText xml:space="preserve"> PAGEREF _Toc146148225 \h </w:instrText>
      </w:r>
      <w:r>
        <w:rPr>
          <w:noProof/>
        </w:rPr>
      </w:r>
      <w:r>
        <w:rPr>
          <w:noProof/>
        </w:rPr>
        <w:fldChar w:fldCharType="separate"/>
      </w:r>
      <w:r>
        <w:rPr>
          <w:noProof/>
        </w:rPr>
        <w:t>22</w:t>
      </w:r>
      <w:r>
        <w:rPr>
          <w:noProof/>
        </w:rPr>
        <w:fldChar w:fldCharType="end"/>
      </w:r>
    </w:p>
    <w:p w14:paraId="0681B6E8" w14:textId="357252B8" w:rsidR="005747A5" w:rsidRDefault="00025E0E" w:rsidP="005747A5">
      <w:pPr>
        <w:pStyle w:val="TableofFigures"/>
        <w:tabs>
          <w:tab w:val="right" w:leader="dot" w:pos="7927"/>
        </w:tabs>
        <w:spacing w:before="0" w:after="0"/>
        <w:contextualSpacing/>
        <w:rPr>
          <w:noProof/>
        </w:rPr>
      </w:pPr>
      <w:r w:rsidRPr="00DF0FA8">
        <w:rPr>
          <w:b/>
          <w:noProof/>
        </w:rPr>
        <w:t>Tabel 3.3</w:t>
      </w:r>
      <w:r>
        <w:rPr>
          <w:noProof/>
        </w:rPr>
        <w:t xml:space="preserve"> </w:t>
      </w:r>
      <w:r w:rsidR="005747A5">
        <w:rPr>
          <w:rFonts w:cs="Times New Roman"/>
          <w:noProof/>
          <w:szCs w:val="24"/>
        </w:rPr>
        <w:t xml:space="preserve">  </w:t>
      </w:r>
      <w:r w:rsidRPr="00DF0FA8">
        <w:rPr>
          <w:i/>
          <w:noProof/>
        </w:rPr>
        <w:t xml:space="preserve">Endpoint </w:t>
      </w:r>
      <w:r>
        <w:rPr>
          <w:noProof/>
        </w:rPr>
        <w:t>API</w:t>
      </w:r>
      <w:r>
        <w:rPr>
          <w:noProof/>
        </w:rPr>
        <w:tab/>
      </w:r>
      <w:r>
        <w:rPr>
          <w:noProof/>
        </w:rPr>
        <w:fldChar w:fldCharType="begin"/>
      </w:r>
      <w:r>
        <w:rPr>
          <w:noProof/>
        </w:rPr>
        <w:instrText xml:space="preserve"> PAGEREF _Toc146148226 \h </w:instrText>
      </w:r>
      <w:r>
        <w:rPr>
          <w:noProof/>
        </w:rPr>
      </w:r>
      <w:r>
        <w:rPr>
          <w:noProof/>
        </w:rPr>
        <w:fldChar w:fldCharType="separate"/>
      </w:r>
      <w:r>
        <w:rPr>
          <w:noProof/>
        </w:rPr>
        <w:t>28</w:t>
      </w:r>
      <w:r>
        <w:rPr>
          <w:noProof/>
        </w:rPr>
        <w:fldChar w:fldCharType="end"/>
      </w:r>
      <w:r>
        <w:fldChar w:fldCharType="end"/>
      </w:r>
      <w:r w:rsidR="005747A5">
        <w:fldChar w:fldCharType="begin"/>
      </w:r>
      <w:r w:rsidR="005747A5">
        <w:instrText xml:space="preserve"> TOC \c "Tabel 4." </w:instrText>
      </w:r>
      <w:r w:rsidR="005747A5">
        <w:fldChar w:fldCharType="separate"/>
      </w:r>
    </w:p>
    <w:p w14:paraId="3952880C" w14:textId="24FDBE18"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w:t>
      </w:r>
      <w:r>
        <w:rPr>
          <w:noProof/>
        </w:rPr>
        <w:t xml:space="preserve"> </w:t>
      </w:r>
      <w:r>
        <w:rPr>
          <w:rFonts w:cs="Times New Roman"/>
          <w:noProof/>
          <w:szCs w:val="24"/>
        </w:rPr>
        <w:t xml:space="preserve">  </w:t>
      </w:r>
      <w:r>
        <w:rPr>
          <w:noProof/>
        </w:rPr>
        <w:t>Hasil pengujian fungsional</w:t>
      </w:r>
      <w:r>
        <w:rPr>
          <w:noProof/>
        </w:rPr>
        <w:tab/>
      </w:r>
      <w:r>
        <w:rPr>
          <w:noProof/>
        </w:rPr>
        <w:fldChar w:fldCharType="begin"/>
      </w:r>
      <w:r>
        <w:rPr>
          <w:noProof/>
        </w:rPr>
        <w:instrText xml:space="preserve"> PAGEREF _Toc146148262 \h </w:instrText>
      </w:r>
      <w:r>
        <w:rPr>
          <w:noProof/>
        </w:rPr>
      </w:r>
      <w:r>
        <w:rPr>
          <w:noProof/>
        </w:rPr>
        <w:fldChar w:fldCharType="separate"/>
      </w:r>
      <w:r>
        <w:rPr>
          <w:noProof/>
        </w:rPr>
        <w:t>78</w:t>
      </w:r>
      <w:r>
        <w:rPr>
          <w:noProof/>
        </w:rPr>
        <w:fldChar w:fldCharType="end"/>
      </w:r>
    </w:p>
    <w:p w14:paraId="2E39FCD1" w14:textId="43D6DD8A"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2</w:t>
      </w:r>
      <w:r>
        <w:rPr>
          <w:noProof/>
        </w:rPr>
        <w:t xml:space="preserve"> </w:t>
      </w:r>
      <w:r>
        <w:rPr>
          <w:rFonts w:cs="Times New Roman"/>
          <w:noProof/>
          <w:szCs w:val="24"/>
        </w:rPr>
        <w:t xml:space="preserve">  </w:t>
      </w:r>
      <w:r>
        <w:rPr>
          <w:noProof/>
        </w:rPr>
        <w:t xml:space="preserve">Hasil pengujian fungsi </w:t>
      </w:r>
      <w:r w:rsidRPr="00B842D6">
        <w:rPr>
          <w:i/>
          <w:noProof/>
        </w:rPr>
        <w:t>login</w:t>
      </w:r>
      <w:r>
        <w:rPr>
          <w:noProof/>
        </w:rPr>
        <w:tab/>
      </w:r>
      <w:r>
        <w:rPr>
          <w:noProof/>
        </w:rPr>
        <w:fldChar w:fldCharType="begin"/>
      </w:r>
      <w:r>
        <w:rPr>
          <w:noProof/>
        </w:rPr>
        <w:instrText xml:space="preserve"> PAGEREF _Toc146148263 \h </w:instrText>
      </w:r>
      <w:r>
        <w:rPr>
          <w:noProof/>
        </w:rPr>
      </w:r>
      <w:r>
        <w:rPr>
          <w:noProof/>
        </w:rPr>
        <w:fldChar w:fldCharType="separate"/>
      </w:r>
      <w:r>
        <w:rPr>
          <w:noProof/>
        </w:rPr>
        <w:t>78</w:t>
      </w:r>
      <w:r>
        <w:rPr>
          <w:noProof/>
        </w:rPr>
        <w:fldChar w:fldCharType="end"/>
      </w:r>
    </w:p>
    <w:p w14:paraId="01A4AA35" w14:textId="70428AE1"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3</w:t>
      </w:r>
      <w:r>
        <w:rPr>
          <w:noProof/>
        </w:rPr>
        <w:t xml:space="preserve"> </w:t>
      </w:r>
      <w:r>
        <w:rPr>
          <w:rFonts w:cs="Times New Roman"/>
          <w:noProof/>
          <w:szCs w:val="24"/>
        </w:rPr>
        <w:t xml:space="preserve">  </w:t>
      </w:r>
      <w:r>
        <w:rPr>
          <w:noProof/>
        </w:rPr>
        <w:t xml:space="preserve">Hasil pengujian fungsi </w:t>
      </w:r>
      <w:r w:rsidRPr="00B842D6">
        <w:rPr>
          <w:i/>
          <w:noProof/>
        </w:rPr>
        <w:t>logout</w:t>
      </w:r>
      <w:r>
        <w:rPr>
          <w:noProof/>
        </w:rPr>
        <w:tab/>
      </w:r>
      <w:r>
        <w:rPr>
          <w:noProof/>
        </w:rPr>
        <w:fldChar w:fldCharType="begin"/>
      </w:r>
      <w:r>
        <w:rPr>
          <w:noProof/>
        </w:rPr>
        <w:instrText xml:space="preserve"> PAGEREF _Toc146148264 \h </w:instrText>
      </w:r>
      <w:r>
        <w:rPr>
          <w:noProof/>
        </w:rPr>
      </w:r>
      <w:r>
        <w:rPr>
          <w:noProof/>
        </w:rPr>
        <w:fldChar w:fldCharType="separate"/>
      </w:r>
      <w:r>
        <w:rPr>
          <w:noProof/>
        </w:rPr>
        <w:t>79</w:t>
      </w:r>
      <w:r>
        <w:rPr>
          <w:noProof/>
        </w:rPr>
        <w:fldChar w:fldCharType="end"/>
      </w:r>
    </w:p>
    <w:p w14:paraId="25226349" w14:textId="7F72C02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4</w:t>
      </w:r>
      <w:r>
        <w:rPr>
          <w:noProof/>
        </w:rPr>
        <w:t xml:space="preserve"> </w:t>
      </w:r>
      <w:r>
        <w:rPr>
          <w:rFonts w:cs="Times New Roman"/>
          <w:noProof/>
          <w:szCs w:val="24"/>
        </w:rPr>
        <w:t xml:space="preserve">  </w:t>
      </w:r>
      <w:r>
        <w:rPr>
          <w:noProof/>
        </w:rPr>
        <w:t xml:space="preserve">Hasil pengujian fungsi verifikasi </w:t>
      </w:r>
      <w:r w:rsidRPr="00B842D6">
        <w:rPr>
          <w:i/>
          <w:noProof/>
        </w:rPr>
        <w:t>email</w:t>
      </w:r>
      <w:r>
        <w:rPr>
          <w:noProof/>
        </w:rPr>
        <w:tab/>
      </w:r>
      <w:r>
        <w:rPr>
          <w:noProof/>
        </w:rPr>
        <w:fldChar w:fldCharType="begin"/>
      </w:r>
      <w:r>
        <w:rPr>
          <w:noProof/>
        </w:rPr>
        <w:instrText xml:space="preserve"> PAGEREF _Toc146148265 \h </w:instrText>
      </w:r>
      <w:r>
        <w:rPr>
          <w:noProof/>
        </w:rPr>
      </w:r>
      <w:r>
        <w:rPr>
          <w:noProof/>
        </w:rPr>
        <w:fldChar w:fldCharType="separate"/>
      </w:r>
      <w:r>
        <w:rPr>
          <w:noProof/>
        </w:rPr>
        <w:t>80</w:t>
      </w:r>
      <w:r>
        <w:rPr>
          <w:noProof/>
        </w:rPr>
        <w:fldChar w:fldCharType="end"/>
      </w:r>
    </w:p>
    <w:p w14:paraId="3347AB8F" w14:textId="7CE8863D"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5</w:t>
      </w:r>
      <w:r>
        <w:rPr>
          <w:rFonts w:cs="Times New Roman"/>
          <w:noProof/>
          <w:szCs w:val="24"/>
        </w:rPr>
        <w:t xml:space="preserve">  </w:t>
      </w:r>
      <w:r>
        <w:rPr>
          <w:noProof/>
        </w:rPr>
        <w:t xml:space="preserve"> Hasil pengujian fungsi ganti </w:t>
      </w:r>
      <w:r w:rsidRPr="00B842D6">
        <w:rPr>
          <w:i/>
          <w:noProof/>
        </w:rPr>
        <w:t>password</w:t>
      </w:r>
      <w:r>
        <w:rPr>
          <w:noProof/>
        </w:rPr>
        <w:tab/>
      </w:r>
      <w:r>
        <w:rPr>
          <w:noProof/>
        </w:rPr>
        <w:fldChar w:fldCharType="begin"/>
      </w:r>
      <w:r>
        <w:rPr>
          <w:noProof/>
        </w:rPr>
        <w:instrText xml:space="preserve"> PAGEREF _Toc146148266 \h </w:instrText>
      </w:r>
      <w:r>
        <w:rPr>
          <w:noProof/>
        </w:rPr>
      </w:r>
      <w:r>
        <w:rPr>
          <w:noProof/>
        </w:rPr>
        <w:fldChar w:fldCharType="separate"/>
      </w:r>
      <w:r>
        <w:rPr>
          <w:noProof/>
        </w:rPr>
        <w:t>81</w:t>
      </w:r>
      <w:r>
        <w:rPr>
          <w:noProof/>
        </w:rPr>
        <w:fldChar w:fldCharType="end"/>
      </w:r>
    </w:p>
    <w:p w14:paraId="5F8D493A" w14:textId="4EA3CC7C"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6</w:t>
      </w:r>
      <w:r>
        <w:rPr>
          <w:rFonts w:cs="Times New Roman"/>
          <w:noProof/>
          <w:szCs w:val="24"/>
        </w:rPr>
        <w:t xml:space="preserve">  </w:t>
      </w:r>
      <w:r>
        <w:rPr>
          <w:noProof/>
        </w:rPr>
        <w:t xml:space="preserve"> Hasil pengujian fungsi </w:t>
      </w:r>
      <w:r w:rsidRPr="00B842D6">
        <w:rPr>
          <w:i/>
          <w:noProof/>
        </w:rPr>
        <w:t>reset</w:t>
      </w:r>
      <w:r>
        <w:rPr>
          <w:noProof/>
        </w:rPr>
        <w:t xml:space="preserve"> </w:t>
      </w:r>
      <w:r w:rsidRPr="00B842D6">
        <w:rPr>
          <w:i/>
          <w:noProof/>
        </w:rPr>
        <w:t>password</w:t>
      </w:r>
      <w:r>
        <w:rPr>
          <w:noProof/>
        </w:rPr>
        <w:tab/>
      </w:r>
      <w:r>
        <w:rPr>
          <w:noProof/>
        </w:rPr>
        <w:fldChar w:fldCharType="begin"/>
      </w:r>
      <w:r>
        <w:rPr>
          <w:noProof/>
        </w:rPr>
        <w:instrText xml:space="preserve"> PAGEREF _Toc146148267 \h </w:instrText>
      </w:r>
      <w:r>
        <w:rPr>
          <w:noProof/>
        </w:rPr>
      </w:r>
      <w:r>
        <w:rPr>
          <w:noProof/>
        </w:rPr>
        <w:fldChar w:fldCharType="separate"/>
      </w:r>
      <w:r>
        <w:rPr>
          <w:noProof/>
        </w:rPr>
        <w:t>82</w:t>
      </w:r>
      <w:r>
        <w:rPr>
          <w:noProof/>
        </w:rPr>
        <w:fldChar w:fldCharType="end"/>
      </w:r>
    </w:p>
    <w:p w14:paraId="4A3F2813" w14:textId="65A6E4C8"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7</w:t>
      </w:r>
      <w:r>
        <w:rPr>
          <w:rFonts w:cs="Times New Roman"/>
          <w:noProof/>
          <w:szCs w:val="24"/>
        </w:rPr>
        <w:t xml:space="preserve">  </w:t>
      </w:r>
      <w:r>
        <w:rPr>
          <w:noProof/>
        </w:rPr>
        <w:t xml:space="preserve"> Hasil pengujian fungsi </w:t>
      </w:r>
      <w:r w:rsidRPr="00B842D6">
        <w:rPr>
          <w:i/>
          <w:noProof/>
        </w:rPr>
        <w:t>update</w:t>
      </w:r>
      <w:r>
        <w:rPr>
          <w:noProof/>
        </w:rPr>
        <w:t xml:space="preserve"> profil</w:t>
      </w:r>
      <w:r>
        <w:rPr>
          <w:noProof/>
        </w:rPr>
        <w:tab/>
      </w:r>
      <w:r>
        <w:rPr>
          <w:noProof/>
        </w:rPr>
        <w:fldChar w:fldCharType="begin"/>
      </w:r>
      <w:r>
        <w:rPr>
          <w:noProof/>
        </w:rPr>
        <w:instrText xml:space="preserve"> PAGEREF _Toc146148268 \h </w:instrText>
      </w:r>
      <w:r>
        <w:rPr>
          <w:noProof/>
        </w:rPr>
      </w:r>
      <w:r>
        <w:rPr>
          <w:noProof/>
        </w:rPr>
        <w:fldChar w:fldCharType="separate"/>
      </w:r>
      <w:r>
        <w:rPr>
          <w:noProof/>
        </w:rPr>
        <w:t>83</w:t>
      </w:r>
      <w:r>
        <w:rPr>
          <w:noProof/>
        </w:rPr>
        <w:fldChar w:fldCharType="end"/>
      </w:r>
    </w:p>
    <w:p w14:paraId="73F135A5" w14:textId="3E9B44B0"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8</w:t>
      </w:r>
      <w:r>
        <w:rPr>
          <w:b/>
          <w:noProof/>
        </w:rPr>
        <w:t xml:space="preserve">  </w:t>
      </w:r>
      <w:r>
        <w:rPr>
          <w:noProof/>
        </w:rPr>
        <w:t xml:space="preserve"> Hasil pengujian fungsi </w:t>
      </w:r>
      <w:r w:rsidRPr="00B842D6">
        <w:rPr>
          <w:i/>
          <w:noProof/>
        </w:rPr>
        <w:t>update</w:t>
      </w:r>
      <w:r>
        <w:rPr>
          <w:noProof/>
        </w:rPr>
        <w:t xml:space="preserve"> avatar</w:t>
      </w:r>
      <w:r>
        <w:rPr>
          <w:noProof/>
        </w:rPr>
        <w:tab/>
      </w:r>
      <w:r>
        <w:rPr>
          <w:noProof/>
        </w:rPr>
        <w:fldChar w:fldCharType="begin"/>
      </w:r>
      <w:r>
        <w:rPr>
          <w:noProof/>
        </w:rPr>
        <w:instrText xml:space="preserve"> PAGEREF _Toc146148269 \h </w:instrText>
      </w:r>
      <w:r>
        <w:rPr>
          <w:noProof/>
        </w:rPr>
      </w:r>
      <w:r>
        <w:rPr>
          <w:noProof/>
        </w:rPr>
        <w:fldChar w:fldCharType="separate"/>
      </w:r>
      <w:r>
        <w:rPr>
          <w:noProof/>
        </w:rPr>
        <w:t>84</w:t>
      </w:r>
      <w:r>
        <w:rPr>
          <w:noProof/>
        </w:rPr>
        <w:fldChar w:fldCharType="end"/>
      </w:r>
    </w:p>
    <w:p w14:paraId="07A3E57E" w14:textId="681CF87A"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9</w:t>
      </w:r>
      <w:r>
        <w:rPr>
          <w:noProof/>
        </w:rPr>
        <w:t xml:space="preserve">   Hasil pengujian fungsi lihat akses</w:t>
      </w:r>
      <w:r>
        <w:rPr>
          <w:noProof/>
        </w:rPr>
        <w:tab/>
      </w:r>
      <w:r>
        <w:rPr>
          <w:noProof/>
        </w:rPr>
        <w:fldChar w:fldCharType="begin"/>
      </w:r>
      <w:r>
        <w:rPr>
          <w:noProof/>
        </w:rPr>
        <w:instrText xml:space="preserve"> PAGEREF _Toc146148270 \h </w:instrText>
      </w:r>
      <w:r>
        <w:rPr>
          <w:noProof/>
        </w:rPr>
      </w:r>
      <w:r>
        <w:rPr>
          <w:noProof/>
        </w:rPr>
        <w:fldChar w:fldCharType="separate"/>
      </w:r>
      <w:r>
        <w:rPr>
          <w:noProof/>
        </w:rPr>
        <w:t>85</w:t>
      </w:r>
      <w:r>
        <w:rPr>
          <w:noProof/>
        </w:rPr>
        <w:fldChar w:fldCharType="end"/>
      </w:r>
    </w:p>
    <w:p w14:paraId="35A7D17D"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0</w:t>
      </w:r>
      <w:r>
        <w:rPr>
          <w:noProof/>
        </w:rPr>
        <w:t xml:space="preserve"> Hasil pengujian fungsi lihat pintu</w:t>
      </w:r>
      <w:r>
        <w:rPr>
          <w:noProof/>
        </w:rPr>
        <w:tab/>
      </w:r>
      <w:r>
        <w:rPr>
          <w:noProof/>
        </w:rPr>
        <w:fldChar w:fldCharType="begin"/>
      </w:r>
      <w:r>
        <w:rPr>
          <w:noProof/>
        </w:rPr>
        <w:instrText xml:space="preserve"> PAGEREF _Toc146148271 \h </w:instrText>
      </w:r>
      <w:r>
        <w:rPr>
          <w:noProof/>
        </w:rPr>
      </w:r>
      <w:r>
        <w:rPr>
          <w:noProof/>
        </w:rPr>
        <w:fldChar w:fldCharType="separate"/>
      </w:r>
      <w:r>
        <w:rPr>
          <w:noProof/>
        </w:rPr>
        <w:t>85</w:t>
      </w:r>
      <w:r>
        <w:rPr>
          <w:noProof/>
        </w:rPr>
        <w:fldChar w:fldCharType="end"/>
      </w:r>
    </w:p>
    <w:p w14:paraId="021C8387"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1</w:t>
      </w:r>
      <w:r>
        <w:rPr>
          <w:noProof/>
        </w:rPr>
        <w:t xml:space="preserve"> Hasil pengujian lihat riwayat akses</w:t>
      </w:r>
      <w:r>
        <w:rPr>
          <w:noProof/>
        </w:rPr>
        <w:tab/>
      </w:r>
      <w:r>
        <w:rPr>
          <w:noProof/>
        </w:rPr>
        <w:fldChar w:fldCharType="begin"/>
      </w:r>
      <w:r>
        <w:rPr>
          <w:noProof/>
        </w:rPr>
        <w:instrText xml:space="preserve"> PAGEREF _Toc146148272 \h </w:instrText>
      </w:r>
      <w:r>
        <w:rPr>
          <w:noProof/>
        </w:rPr>
      </w:r>
      <w:r>
        <w:rPr>
          <w:noProof/>
        </w:rPr>
        <w:fldChar w:fldCharType="separate"/>
      </w:r>
      <w:r>
        <w:rPr>
          <w:noProof/>
        </w:rPr>
        <w:t>86</w:t>
      </w:r>
      <w:r>
        <w:rPr>
          <w:noProof/>
        </w:rPr>
        <w:fldChar w:fldCharType="end"/>
      </w:r>
    </w:p>
    <w:p w14:paraId="1AEE80BA"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2</w:t>
      </w:r>
      <w:r>
        <w:rPr>
          <w:noProof/>
        </w:rPr>
        <w:t xml:space="preserve"> Hasil pengujian fungsi verifikasi akses</w:t>
      </w:r>
      <w:r>
        <w:rPr>
          <w:noProof/>
        </w:rPr>
        <w:tab/>
      </w:r>
      <w:r>
        <w:rPr>
          <w:noProof/>
        </w:rPr>
        <w:fldChar w:fldCharType="begin"/>
      </w:r>
      <w:r>
        <w:rPr>
          <w:noProof/>
        </w:rPr>
        <w:instrText xml:space="preserve"> PAGEREF _Toc146148273 \h </w:instrText>
      </w:r>
      <w:r>
        <w:rPr>
          <w:noProof/>
        </w:rPr>
      </w:r>
      <w:r>
        <w:rPr>
          <w:noProof/>
        </w:rPr>
        <w:fldChar w:fldCharType="separate"/>
      </w:r>
      <w:r>
        <w:rPr>
          <w:noProof/>
        </w:rPr>
        <w:t>86</w:t>
      </w:r>
      <w:r>
        <w:rPr>
          <w:noProof/>
        </w:rPr>
        <w:fldChar w:fldCharType="end"/>
      </w:r>
    </w:p>
    <w:p w14:paraId="4ACD1944"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3</w:t>
      </w:r>
      <w:r>
        <w:rPr>
          <w:noProof/>
        </w:rPr>
        <w:t xml:space="preserve"> Hasil pengujian fungsi </w:t>
      </w:r>
      <w:r w:rsidRPr="00B842D6">
        <w:rPr>
          <w:i/>
          <w:noProof/>
        </w:rPr>
        <w:t>signature</w:t>
      </w:r>
      <w:r>
        <w:rPr>
          <w:noProof/>
        </w:rPr>
        <w:tab/>
      </w:r>
      <w:r>
        <w:rPr>
          <w:noProof/>
        </w:rPr>
        <w:fldChar w:fldCharType="begin"/>
      </w:r>
      <w:r>
        <w:rPr>
          <w:noProof/>
        </w:rPr>
        <w:instrText xml:space="preserve"> PAGEREF _Toc146148274 \h </w:instrText>
      </w:r>
      <w:r>
        <w:rPr>
          <w:noProof/>
        </w:rPr>
      </w:r>
      <w:r>
        <w:rPr>
          <w:noProof/>
        </w:rPr>
        <w:fldChar w:fldCharType="separate"/>
      </w:r>
      <w:r>
        <w:rPr>
          <w:noProof/>
        </w:rPr>
        <w:t>87</w:t>
      </w:r>
      <w:r>
        <w:rPr>
          <w:noProof/>
        </w:rPr>
        <w:fldChar w:fldCharType="end"/>
      </w:r>
    </w:p>
    <w:p w14:paraId="394F314D"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4</w:t>
      </w:r>
      <w:r>
        <w:rPr>
          <w:noProof/>
        </w:rPr>
        <w:t xml:space="preserve"> Hasil pengujian </w:t>
      </w:r>
      <w:r w:rsidRPr="00B842D6">
        <w:rPr>
          <w:i/>
          <w:noProof/>
        </w:rPr>
        <w:t>websocket</w:t>
      </w:r>
      <w:r>
        <w:rPr>
          <w:noProof/>
        </w:rPr>
        <w:tab/>
      </w:r>
      <w:r>
        <w:rPr>
          <w:noProof/>
        </w:rPr>
        <w:fldChar w:fldCharType="begin"/>
      </w:r>
      <w:r>
        <w:rPr>
          <w:noProof/>
        </w:rPr>
        <w:instrText xml:space="preserve"> PAGEREF _Toc146148275 \h </w:instrText>
      </w:r>
      <w:r>
        <w:rPr>
          <w:noProof/>
        </w:rPr>
      </w:r>
      <w:r>
        <w:rPr>
          <w:noProof/>
        </w:rPr>
        <w:fldChar w:fldCharType="separate"/>
      </w:r>
      <w:r>
        <w:rPr>
          <w:noProof/>
        </w:rPr>
        <w:t>88</w:t>
      </w:r>
      <w:r>
        <w:rPr>
          <w:noProof/>
        </w:rPr>
        <w:fldChar w:fldCharType="end"/>
      </w:r>
    </w:p>
    <w:p w14:paraId="2E232A85"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5</w:t>
      </w:r>
      <w:r>
        <w:rPr>
          <w:noProof/>
        </w:rPr>
        <w:t xml:space="preserve"> Hasil pengujian fungsi </w:t>
      </w:r>
      <w:r w:rsidRPr="00B842D6">
        <w:rPr>
          <w:i/>
          <w:noProof/>
        </w:rPr>
        <w:t>update</w:t>
      </w:r>
      <w:r>
        <w:rPr>
          <w:noProof/>
        </w:rPr>
        <w:t xml:space="preserve"> status pintu</w:t>
      </w:r>
      <w:r>
        <w:rPr>
          <w:noProof/>
        </w:rPr>
        <w:tab/>
      </w:r>
      <w:r>
        <w:rPr>
          <w:noProof/>
        </w:rPr>
        <w:fldChar w:fldCharType="begin"/>
      </w:r>
      <w:r>
        <w:rPr>
          <w:noProof/>
        </w:rPr>
        <w:instrText xml:space="preserve"> PAGEREF _Toc146148276 \h </w:instrText>
      </w:r>
      <w:r>
        <w:rPr>
          <w:noProof/>
        </w:rPr>
      </w:r>
      <w:r>
        <w:rPr>
          <w:noProof/>
        </w:rPr>
        <w:fldChar w:fldCharType="separate"/>
      </w:r>
      <w:r>
        <w:rPr>
          <w:noProof/>
        </w:rPr>
        <w:t>89</w:t>
      </w:r>
      <w:r>
        <w:rPr>
          <w:noProof/>
        </w:rPr>
        <w:fldChar w:fldCharType="end"/>
      </w:r>
    </w:p>
    <w:p w14:paraId="1622F81A" w14:textId="77777777" w:rsidR="005747A5" w:rsidRDefault="005747A5" w:rsidP="005747A5">
      <w:pPr>
        <w:pStyle w:val="TableofFigures"/>
        <w:tabs>
          <w:tab w:val="right" w:leader="dot" w:pos="7927"/>
        </w:tabs>
        <w:spacing w:before="0" w:after="0"/>
        <w:contextualSpacing/>
        <w:rPr>
          <w:rFonts w:asciiTheme="minorHAnsi" w:eastAsiaTheme="minorEastAsia" w:hAnsiTheme="minorHAnsi"/>
          <w:noProof/>
          <w:sz w:val="22"/>
          <w:lang w:val="en-US"/>
        </w:rPr>
      </w:pPr>
      <w:r w:rsidRPr="00B842D6">
        <w:rPr>
          <w:b/>
          <w:noProof/>
        </w:rPr>
        <w:t>Tabel 4.16</w:t>
      </w:r>
      <w:r>
        <w:rPr>
          <w:noProof/>
        </w:rPr>
        <w:t xml:space="preserve"> Hasil pengujian fungsi peringatan pintu</w:t>
      </w:r>
      <w:r>
        <w:rPr>
          <w:noProof/>
        </w:rPr>
        <w:tab/>
      </w:r>
      <w:r>
        <w:rPr>
          <w:noProof/>
        </w:rPr>
        <w:fldChar w:fldCharType="begin"/>
      </w:r>
      <w:r>
        <w:rPr>
          <w:noProof/>
        </w:rPr>
        <w:instrText xml:space="preserve"> PAGEREF _Toc146148277 \h </w:instrText>
      </w:r>
      <w:r>
        <w:rPr>
          <w:noProof/>
        </w:rPr>
      </w:r>
      <w:r>
        <w:rPr>
          <w:noProof/>
        </w:rPr>
        <w:fldChar w:fldCharType="separate"/>
      </w:r>
      <w:r>
        <w:rPr>
          <w:noProof/>
        </w:rPr>
        <w:t>89</w:t>
      </w:r>
      <w:r>
        <w:rPr>
          <w:noProof/>
        </w:rPr>
        <w:fldChar w:fldCharType="end"/>
      </w:r>
    </w:p>
    <w:p w14:paraId="2CC76E37" w14:textId="7E25BF6B" w:rsidR="00000BE0" w:rsidRDefault="005747A5" w:rsidP="005747A5">
      <w:pPr>
        <w:contextualSpacing/>
      </w:pPr>
      <w:r>
        <w:fldChar w:fldCharType="end"/>
      </w:r>
    </w:p>
    <w:p w14:paraId="32D6578B" w14:textId="7DACF694" w:rsidR="00E25D5B" w:rsidRDefault="00E25D5B" w:rsidP="005941DD">
      <w:pPr>
        <w:contextualSpacing/>
      </w:pPr>
      <w:bookmarkStart w:id="99"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100" w:name="_Toc143523715"/>
      <w:bookmarkStart w:id="101" w:name="_Toc144760024"/>
      <w:bookmarkStart w:id="102" w:name="_Toc144819798"/>
      <w:bookmarkStart w:id="103" w:name="_Toc144820670"/>
      <w:bookmarkStart w:id="104" w:name="_Toc144836326"/>
      <w:bookmarkStart w:id="105" w:name="_Toc144992031"/>
      <w:bookmarkStart w:id="106" w:name="_Toc146148307"/>
      <w:r>
        <w:lastRenderedPageBreak/>
        <w:t>DAFTAR SINGKATAN</w:t>
      </w:r>
      <w:bookmarkEnd w:id="100"/>
      <w:bookmarkEnd w:id="101"/>
      <w:bookmarkEnd w:id="102"/>
      <w:bookmarkEnd w:id="103"/>
      <w:bookmarkEnd w:id="104"/>
      <w:bookmarkEnd w:id="105"/>
      <w:bookmarkEnd w:id="106"/>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107" w:name="_Toc131840085"/>
      <w:bookmarkStart w:id="108" w:name="_Toc133353406"/>
      <w:bookmarkStart w:id="109"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110" w:name="_Toc143523716"/>
      <w:bookmarkStart w:id="111" w:name="_Toc144760025"/>
      <w:bookmarkStart w:id="112" w:name="_Toc144819799"/>
      <w:bookmarkStart w:id="113" w:name="_Toc144820671"/>
      <w:bookmarkStart w:id="114" w:name="_Toc144836327"/>
      <w:bookmarkStart w:id="115" w:name="_Toc144992032"/>
      <w:bookmarkStart w:id="116" w:name="_Toc146148308"/>
      <w:r w:rsidRPr="00BC407F">
        <w:lastRenderedPageBreak/>
        <w:t>BAB I</w:t>
      </w:r>
      <w:bookmarkStart w:id="117" w:name="_Toc144820672"/>
      <w:bookmarkEnd w:id="99"/>
      <w:bookmarkEnd w:id="107"/>
      <w:bookmarkEnd w:id="108"/>
      <w:bookmarkEnd w:id="109"/>
      <w:bookmarkEnd w:id="110"/>
      <w:bookmarkEnd w:id="111"/>
      <w:bookmarkEnd w:id="112"/>
      <w:bookmarkEnd w:id="113"/>
      <w:r w:rsidR="001817E7" w:rsidRPr="00BC407F">
        <w:t xml:space="preserve"> </w:t>
      </w:r>
      <w:r w:rsidR="009C2051">
        <w:br/>
      </w:r>
      <w:r w:rsidRPr="00BC407F">
        <w:rPr>
          <w:rFonts w:eastAsia="Calibri"/>
        </w:rPr>
        <w:t>PENDAHULUAN</w:t>
      </w:r>
      <w:bookmarkEnd w:id="114"/>
      <w:bookmarkEnd w:id="115"/>
      <w:bookmarkEnd w:id="116"/>
      <w:bookmarkEnd w:id="117"/>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118" w:name="_Toc103266897"/>
      <w:bookmarkStart w:id="119" w:name="_Toc103480555"/>
      <w:bookmarkStart w:id="120" w:name="_Toc131578027"/>
      <w:bookmarkStart w:id="121" w:name="_Toc131840086"/>
      <w:bookmarkStart w:id="122" w:name="_Toc133353407"/>
      <w:bookmarkStart w:id="123" w:name="_Toc133873606"/>
      <w:bookmarkStart w:id="124" w:name="_Toc143523717"/>
      <w:bookmarkStart w:id="125" w:name="_Toc144760026"/>
      <w:bookmarkStart w:id="126" w:name="_Toc144819800"/>
      <w:bookmarkStart w:id="127" w:name="_Toc144820673"/>
      <w:bookmarkStart w:id="128" w:name="_Toc144836328"/>
      <w:bookmarkStart w:id="129" w:name="_Toc144992033"/>
      <w:bookmarkStart w:id="130" w:name="_Toc146148309"/>
      <w:r w:rsidRPr="002668E7">
        <w:t>Latar Belakang</w:t>
      </w:r>
      <w:bookmarkEnd w:id="118"/>
      <w:bookmarkEnd w:id="119"/>
      <w:bookmarkEnd w:id="120"/>
      <w:bookmarkEnd w:id="121"/>
      <w:bookmarkEnd w:id="122"/>
      <w:bookmarkEnd w:id="123"/>
      <w:bookmarkEnd w:id="124"/>
      <w:bookmarkEnd w:id="125"/>
      <w:bookmarkEnd w:id="126"/>
      <w:bookmarkEnd w:id="127"/>
      <w:bookmarkEnd w:id="128"/>
      <w:bookmarkEnd w:id="129"/>
      <w:bookmarkEnd w:id="130"/>
    </w:p>
    <w:p w14:paraId="3CD8D016" w14:textId="61A50158" w:rsidR="00D84C2F" w:rsidRDefault="00D84C2F" w:rsidP="00D84C2F">
      <w:pPr>
        <w:ind w:firstLine="714"/>
      </w:pPr>
      <w:bookmarkStart w:id="131"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07675CCB"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296C6B">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Falohun","given":"","non-dropping-particle":"","parse-names":false,"suffix":""},{"dropping-particle":"","family":"Makinde","given":"","non-dropping-particle":"","parse-names":false,"suffix":""},{"dropping-particle":"","family":"Adegbola","given":"Oluwole","non-dropping-particle":"","parse-names":false,"suffix":""},{"dropping-particle":"","family":"Akin","given":"Olayemi","non-dropping-particle":"","parse-names":false,"suffix":""},{"dropping-particle":"","family":"Adeyege","given":"","non-dropping-particle":"","parse-names":false,"suffix":""},{"dropping-particle":"","family":"Adeosun","given":"","non-dropping-particle":"","parse-names":false,"suffix":""},{"dropping-particle":"","family":"Akande","given":"","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31"/>
    </w:p>
    <w:p w14:paraId="0A6BA13A" w14:textId="0A9799AD"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sidR="007B21E7">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7EA5B056" w:rsidR="00D84C2F" w:rsidRDefault="00D84C2F" w:rsidP="00D84C2F">
      <w:pPr>
        <w:pStyle w:val="SubBabI"/>
        <w:ind w:hanging="714"/>
      </w:pPr>
      <w:bookmarkStart w:id="132" w:name="_Toc143523718"/>
      <w:bookmarkStart w:id="133" w:name="_Toc144760027"/>
      <w:bookmarkStart w:id="134" w:name="_Toc144819801"/>
      <w:bookmarkStart w:id="135" w:name="_Toc144820674"/>
      <w:bookmarkStart w:id="136" w:name="_Toc144836329"/>
      <w:bookmarkStart w:id="137" w:name="_Toc144992034"/>
      <w:bookmarkStart w:id="138" w:name="_Toc146148310"/>
      <w:r>
        <w:t>Tujuan</w:t>
      </w:r>
      <w:bookmarkEnd w:id="132"/>
      <w:bookmarkEnd w:id="133"/>
      <w:bookmarkEnd w:id="134"/>
      <w:bookmarkEnd w:id="135"/>
      <w:bookmarkEnd w:id="136"/>
      <w:bookmarkEnd w:id="137"/>
      <w:bookmarkEnd w:id="138"/>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39" w:name="_Toc143523719"/>
      <w:bookmarkStart w:id="140" w:name="_Toc144760028"/>
      <w:bookmarkStart w:id="141" w:name="_Toc144819802"/>
      <w:bookmarkStart w:id="142" w:name="_Toc144820675"/>
      <w:bookmarkStart w:id="143" w:name="_Toc144836330"/>
      <w:bookmarkStart w:id="144" w:name="_Toc144992035"/>
      <w:bookmarkStart w:id="145" w:name="_Toc146148311"/>
      <w:r>
        <w:lastRenderedPageBreak/>
        <w:t>Batasan Masalah</w:t>
      </w:r>
      <w:bookmarkEnd w:id="139"/>
      <w:bookmarkEnd w:id="140"/>
      <w:bookmarkEnd w:id="141"/>
      <w:bookmarkEnd w:id="142"/>
      <w:bookmarkEnd w:id="143"/>
      <w:bookmarkEnd w:id="144"/>
      <w:bookmarkEnd w:id="145"/>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46" w:name="_Toc143523720"/>
      <w:bookmarkStart w:id="147" w:name="_Toc144760029"/>
      <w:bookmarkStart w:id="148" w:name="_Toc144819803"/>
      <w:bookmarkStart w:id="149" w:name="_Toc144820676"/>
      <w:bookmarkStart w:id="150" w:name="_Toc144836331"/>
      <w:bookmarkStart w:id="151" w:name="_Toc144992036"/>
      <w:bookmarkStart w:id="152" w:name="_Toc146148312"/>
      <w:r>
        <w:t>Sistematika Penulisan</w:t>
      </w:r>
      <w:bookmarkEnd w:id="146"/>
      <w:bookmarkEnd w:id="147"/>
      <w:bookmarkEnd w:id="148"/>
      <w:bookmarkEnd w:id="149"/>
      <w:bookmarkEnd w:id="150"/>
      <w:bookmarkEnd w:id="151"/>
      <w:bookmarkEnd w:id="152"/>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153" w:name="_Toc103266901"/>
      <w:bookmarkStart w:id="154" w:name="_Toc103480559"/>
      <w:bookmarkStart w:id="155" w:name="_Toc106612703"/>
      <w:bookmarkStart w:id="156" w:name="_Toc131840090"/>
      <w:bookmarkStart w:id="157" w:name="_Toc133353411"/>
      <w:bookmarkStart w:id="158" w:name="_Toc133873610"/>
      <w:bookmarkStart w:id="159" w:name="_Toc143523721"/>
    </w:p>
    <w:p w14:paraId="398AC6E7" w14:textId="58F38D23" w:rsidR="005966BD" w:rsidRDefault="008D5E5F" w:rsidP="00ED0F28">
      <w:pPr>
        <w:pStyle w:val="HeadingI"/>
        <w:rPr>
          <w:rFonts w:eastAsia="Calibri"/>
          <w:bCs/>
          <w:szCs w:val="28"/>
        </w:rPr>
      </w:pPr>
      <w:bookmarkStart w:id="160" w:name="_Toc144760030"/>
      <w:bookmarkStart w:id="161" w:name="_Toc144819804"/>
      <w:bookmarkStart w:id="162" w:name="_Toc144820677"/>
      <w:bookmarkStart w:id="163" w:name="_Toc144836332"/>
      <w:bookmarkStart w:id="164" w:name="_Toc144992037"/>
      <w:bookmarkStart w:id="165" w:name="_Toc146148313"/>
      <w:r w:rsidRPr="008D5E5F">
        <w:lastRenderedPageBreak/>
        <w:t>BAB II</w:t>
      </w:r>
      <w:bookmarkStart w:id="166" w:name="_Toc144820678"/>
      <w:bookmarkEnd w:id="153"/>
      <w:bookmarkEnd w:id="154"/>
      <w:bookmarkEnd w:id="155"/>
      <w:bookmarkEnd w:id="156"/>
      <w:bookmarkEnd w:id="157"/>
      <w:bookmarkEnd w:id="158"/>
      <w:bookmarkEnd w:id="159"/>
      <w:bookmarkEnd w:id="160"/>
      <w:bookmarkEnd w:id="161"/>
      <w:bookmarkEnd w:id="162"/>
      <w:r w:rsidR="002148CE">
        <w:br/>
      </w:r>
      <w:r w:rsidRPr="008D5E5F">
        <w:rPr>
          <w:rFonts w:eastAsia="Calibri"/>
          <w:bCs/>
          <w:szCs w:val="28"/>
        </w:rPr>
        <w:t>DASAR TEORI</w:t>
      </w:r>
      <w:bookmarkEnd w:id="163"/>
      <w:bookmarkEnd w:id="164"/>
      <w:bookmarkEnd w:id="165"/>
      <w:bookmarkEnd w:id="166"/>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67" w:name="_Toc143523722"/>
      <w:bookmarkStart w:id="168" w:name="_Toc144760031"/>
      <w:bookmarkStart w:id="169" w:name="_Toc144819805"/>
      <w:bookmarkStart w:id="170" w:name="_Toc144820679"/>
      <w:bookmarkStart w:id="171" w:name="_Toc144836333"/>
      <w:bookmarkStart w:id="172" w:name="_Toc144992038"/>
      <w:bookmarkStart w:id="173" w:name="_Toc146148314"/>
      <w:r>
        <w:t>Kendali Akses (</w:t>
      </w:r>
      <w:r w:rsidR="004330E5" w:rsidRPr="00DB3BDE">
        <w:rPr>
          <w:i/>
        </w:rPr>
        <w:t>Access Control</w:t>
      </w:r>
      <w:r>
        <w:t>)</w:t>
      </w:r>
      <w:bookmarkEnd w:id="167"/>
      <w:bookmarkEnd w:id="168"/>
      <w:bookmarkEnd w:id="169"/>
      <w:bookmarkEnd w:id="170"/>
      <w:bookmarkEnd w:id="171"/>
      <w:bookmarkEnd w:id="172"/>
      <w:bookmarkEnd w:id="173"/>
    </w:p>
    <w:p w14:paraId="2E736104" w14:textId="7E322B76"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w:t>
      </w:r>
      <w:r w:rsidR="000A2CD7">
        <w:rPr>
          <w:lang w:val="id-ID"/>
        </w:rPr>
        <w:t xml:space="preserve">D. Meidelfi dkk </w:t>
      </w:r>
      <w:r w:rsidR="000A2CD7">
        <w:rPr>
          <w:lang w:val="id-ID"/>
        </w:rPr>
        <w:fldChar w:fldCharType="begin" w:fldLock="1"/>
      </w:r>
      <w:r w:rsidR="00447014">
        <w:rPr>
          <w:lang w:val="id-ID"/>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0A2CD7">
        <w:rPr>
          <w:lang w:val="id-ID"/>
        </w:rPr>
        <w:fldChar w:fldCharType="separate"/>
      </w:r>
      <w:r w:rsidR="000A2CD7" w:rsidRPr="000A2CD7">
        <w:rPr>
          <w:noProof/>
          <w:lang w:val="id-ID"/>
        </w:rPr>
        <w:t>[6]</w:t>
      </w:r>
      <w:r w:rsidR="000A2CD7">
        <w:rPr>
          <w:lang w:val="id-ID"/>
        </w:rPr>
        <w:fldChar w:fldCharType="end"/>
      </w:r>
      <w:r w:rsidR="000A2CD7">
        <w:rPr>
          <w:lang w:val="id-ID"/>
        </w:rPr>
        <w:t xml:space="preserve"> dalam penelitiannya yang berjudul “</w:t>
      </w:r>
      <w:r w:rsidR="000929F4">
        <w:t>Pembangunan Auto Backup SQL Database Server Menggunakan Raspberry Pi</w:t>
      </w:r>
      <w:r w:rsidR="000A2CD7">
        <w:rPr>
          <w:lang w:val="id-ID"/>
        </w:rPr>
        <w:t>” mengemukakan bahwa d</w:t>
      </w:r>
      <w:r w:rsidR="0097548C">
        <w:t xml:space="preserve">engan menggunakan kendali akses kita bisa mengatur dan membatasi akses pengguna sehingga hanya pengguna tertentu yang </w:t>
      </w:r>
      <w:r w:rsidR="00AD21FF">
        <w:t>diizinkan</w:t>
      </w:r>
      <w:r w:rsidR="0097548C">
        <w:t xml:space="preserve"> yang bisa mengakses sumber daya yang dilindungi.</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w:t>
      </w:r>
      <w:r w:rsidR="009F2C45">
        <w:lastRenderedPageBreak/>
        <w:t>akses berdasarkan peran pengguna tanpa mengetahui identitas pen</w:t>
      </w:r>
      <w:r w:rsidR="00880E12">
        <w:t xml:space="preserve">gguna secara spesifik dan hanya </w:t>
      </w:r>
      <w:r w:rsidR="009F2C45">
        <w:t>menggunakan peran pengguna sebagai 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74" w:name="_Ref145848538"/>
      <w:bookmarkStart w:id="175" w:name="_Toc142072512"/>
      <w:bookmarkStart w:id="176" w:name="_Toc142073162"/>
      <w:bookmarkStart w:id="177" w:name="_Toc143519947"/>
      <w:bookmarkStart w:id="178" w:name="_Toc144760128"/>
      <w:bookmarkStart w:id="179" w:name="_Toc146147922"/>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13208">
        <w:rPr>
          <w:b/>
          <w:noProof/>
        </w:rPr>
        <w:t>1</w:t>
      </w:r>
      <w:r w:rsidR="008A2D0E" w:rsidRPr="00BA57ED">
        <w:rPr>
          <w:b/>
        </w:rPr>
        <w:fldChar w:fldCharType="end"/>
      </w:r>
      <w:bookmarkEnd w:id="174"/>
      <w:r w:rsidR="008A2D0E">
        <w:t xml:space="preserve"> </w:t>
      </w:r>
      <w:r w:rsidR="00091D97">
        <w:t>Contoh pengendalian a</w:t>
      </w:r>
      <w:r w:rsidR="009644B0">
        <w:t>kses</w:t>
      </w:r>
      <w:bookmarkEnd w:id="175"/>
      <w:bookmarkEnd w:id="176"/>
      <w:bookmarkEnd w:id="177"/>
      <w:bookmarkEnd w:id="178"/>
      <w:bookmarkEnd w:id="179"/>
    </w:p>
    <w:p w14:paraId="0A7EA1BD" w14:textId="77777777" w:rsidR="009644B0" w:rsidRDefault="009644B0" w:rsidP="009644B0">
      <w:pPr>
        <w:jc w:val="center"/>
      </w:pPr>
    </w:p>
    <w:p w14:paraId="689F8D76" w14:textId="489BEF04" w:rsidR="009644B0" w:rsidRDefault="002E3077" w:rsidP="009644B0">
      <w:pPr>
        <w:ind w:firstLine="714"/>
      </w:pPr>
      <w:fldSimple w:instr=" REF _Ref145848538  \* MERGEFORMAT ">
        <w:r w:rsidR="001D0FDF" w:rsidRPr="001D0FDF">
          <w:t>Gambar 2.</w:t>
        </w:r>
        <w:r w:rsidR="001D0FDF" w:rsidRPr="001D0FDF">
          <w:rPr>
            <w:noProof/>
          </w:rPr>
          <w:t>1</w:t>
        </w:r>
      </w:fldSimple>
      <w:r w:rsidR="001D0FDF" w:rsidRPr="001D0FDF">
        <w:rPr>
          <w:lang w:val="id-ID"/>
        </w:rPr>
        <w:t xml:space="preserve"> </w:t>
      </w:r>
      <w:r w:rsidR="009644B0">
        <w:t xml:space="preserve">merupakan contoh pengendalian akses pada pintu untuk membatasi akses pengguna ke suatu ruangan. Setiap pengguna memiliki identitas unik yang digunakan untuk menentukan tindakan apakah pengguna tersebut </w:t>
      </w:r>
      <w:r w:rsidR="00AD21FF">
        <w:t>diizinkan</w:t>
      </w:r>
      <w:r w:rsidR="009644B0">
        <w:t xml:space="preserve"> atau tidak, proses </w:t>
      </w:r>
      <w:r w:rsidR="00DC3D08">
        <w:t xml:space="preserve">tersebut akan </w:t>
      </w:r>
      <w:r w:rsidR="009644B0">
        <w:t xml:space="preserve">dilakukan secara otomatis dan dikendalikan oleh sebuah </w:t>
      </w:r>
      <w:r w:rsidR="009644B0" w:rsidRPr="009739BC">
        <w:rPr>
          <w:i/>
        </w:rPr>
        <w:t>server</w:t>
      </w:r>
      <w:r w:rsidR="009644B0">
        <w:t xml:space="preserve"> sebagai pusat </w:t>
      </w:r>
      <w:r w:rsidR="009739BC">
        <w:t>kendali</w:t>
      </w:r>
      <w:r w:rsidR="009644B0">
        <w:t xml:space="preserve"> dan pusat data. Pada sistem pengendalian akses juga terdapat sebuah </w:t>
      </w:r>
      <w:r w:rsidR="00AD21FF">
        <w:rPr>
          <w:i/>
        </w:rPr>
        <w:t>software</w:t>
      </w:r>
      <w:r w:rsidR="009644B0">
        <w:t xml:space="preserve"> yang digunakan sebagai antar muka untuk melakukan pengelolaan hak akses seperti </w:t>
      </w:r>
      <w:r w:rsidR="00AD21FF">
        <w:t>mengizinkan</w:t>
      </w:r>
      <w:r w:rsidR="009644B0">
        <w:t xml:space="preserve"> pengguna baru atau menghapus </w:t>
      </w:r>
      <w:r w:rsidR="00AD21FF">
        <w:t>izin</w:t>
      </w:r>
      <w:r w:rsidR="009644B0">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80" w:name="_Toc143523723"/>
      <w:bookmarkStart w:id="181" w:name="_Toc144760032"/>
      <w:bookmarkStart w:id="182" w:name="_Toc144819806"/>
      <w:bookmarkStart w:id="183" w:name="_Toc144820680"/>
      <w:bookmarkStart w:id="184" w:name="_Toc144836334"/>
      <w:bookmarkStart w:id="185" w:name="_Toc144992039"/>
      <w:bookmarkStart w:id="186" w:name="_Toc146148315"/>
      <w:r>
        <w:t xml:space="preserve">Internet </w:t>
      </w:r>
      <w:r w:rsidRPr="00780C9B">
        <w:rPr>
          <w:i/>
        </w:rPr>
        <w:t>of Things</w:t>
      </w:r>
      <w:bookmarkEnd w:id="180"/>
      <w:bookmarkEnd w:id="181"/>
      <w:bookmarkEnd w:id="182"/>
      <w:bookmarkEnd w:id="183"/>
      <w:bookmarkEnd w:id="184"/>
      <w:bookmarkEnd w:id="185"/>
      <w:bookmarkEnd w:id="186"/>
    </w:p>
    <w:p w14:paraId="6802F548" w14:textId="2493BDE8" w:rsidR="00C46082" w:rsidRDefault="00163F48" w:rsidP="00D24070">
      <w:pPr>
        <w:ind w:firstLine="714"/>
      </w:pPr>
      <w:r>
        <w:rPr>
          <w:lang w:val="id-ID"/>
        </w:rPr>
        <w:t xml:space="preserve">Proses pengendalian akses pada banyak pintu akan memerlukan banyak perangkat yang digunakan untuk mengatur akses masuk pengguna, perangkat tersebut akan dipasang pada setiap pintu dan akan terhubung ke sebuah pusat data yang membentuk sebuah sistem pengandalian akses. Untuk menghubungkan semua perangkat </w:t>
      </w:r>
      <w:r w:rsidR="00C62E8F">
        <w:rPr>
          <w:lang w:val="id-ID"/>
        </w:rPr>
        <w:t xml:space="preserve">akses yang terpasang pada setiap pintu dapat dilakukan dengan </w:t>
      </w:r>
      <w:r w:rsidR="00447014">
        <w:rPr>
          <w:lang w:val="id-ID"/>
        </w:rPr>
        <w:lastRenderedPageBreak/>
        <w:t xml:space="preserve">menggunakan konsep </w:t>
      </w:r>
      <w:r w:rsidR="00C46082" w:rsidRPr="00F1096A">
        <w:rPr>
          <w:i/>
        </w:rPr>
        <w:t>Internet of Things</w:t>
      </w:r>
      <w:r w:rsidR="00C46082">
        <w:t xml:space="preserve"> atau IoT</w:t>
      </w:r>
      <w:r w:rsidR="00C62E8F">
        <w:rPr>
          <w:lang w:val="id-ID"/>
        </w:rPr>
        <w:t xml:space="preserve">. </w:t>
      </w:r>
      <w:r w:rsidR="00C62E8F" w:rsidRPr="00F1096A">
        <w:rPr>
          <w:i/>
        </w:rPr>
        <w:t>Internet of Things</w:t>
      </w:r>
      <w:r w:rsidR="00C62E8F">
        <w:t xml:space="preserve"> </w:t>
      </w:r>
      <w:r w:rsidR="00C46082">
        <w:t>merupakan sebuah k</w:t>
      </w:r>
      <w:r w:rsidR="004C566B">
        <w:t>onsep yang digunakan untuk menge</w:t>
      </w:r>
      <w:r w:rsidR="00C46082">
        <w:t xml:space="preserve">mbangkan </w:t>
      </w:r>
      <w:r w:rsidR="00AD21FF">
        <w:t>konektivitas</w:t>
      </w:r>
      <w:r w:rsidR="00C46082">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xml:space="preserve">. </w:t>
      </w:r>
      <w:r w:rsidR="00447014">
        <w:rPr>
          <w:lang w:val="id-ID"/>
        </w:rPr>
        <w:t xml:space="preserve">Seperti penelitian yang dilakukan oleh Y. Efendi </w:t>
      </w:r>
      <w:r w:rsidR="00447014">
        <w:rPr>
          <w:lang w:val="id-ID"/>
        </w:rPr>
        <w:fldChar w:fldCharType="begin" w:fldLock="1"/>
      </w:r>
      <w:r w:rsidR="007B21E7">
        <w:rPr>
          <w:lang w:val="id-ID"/>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447014">
        <w:rPr>
          <w:lang w:val="id-ID"/>
        </w:rPr>
        <w:fldChar w:fldCharType="separate"/>
      </w:r>
      <w:r w:rsidR="00447014" w:rsidRPr="00447014">
        <w:rPr>
          <w:noProof/>
          <w:lang w:val="id-ID"/>
        </w:rPr>
        <w:t>[8]</w:t>
      </w:r>
      <w:r w:rsidR="00447014">
        <w:rPr>
          <w:lang w:val="id-ID"/>
        </w:rPr>
        <w:fldChar w:fldCharType="end"/>
      </w:r>
      <w:r w:rsidR="00447014">
        <w:rPr>
          <w:lang w:val="id-ID"/>
        </w:rPr>
        <w:t xml:space="preserve"> tentang mengendalikan lampu menggunakan IoT, bahwa sistem IoT dapat digunakan untuk mengendalikan berbagai perangkat elektronik melalui jaringan komputer sehingga d</w:t>
      </w:r>
      <w:r w:rsidR="00C46082">
        <w:t xml:space="preserve">engan menggunakan konsep IoT kita dapat menghubungkan peralatan seperti sensor dan aktuator yang terhubung ke </w:t>
      </w:r>
      <w:r w:rsidR="0072257E">
        <w:t>sebuah jaringan</w:t>
      </w:r>
      <w:r w:rsidR="00C46082">
        <w:t xml:space="preserve"> menjadi sebuah kesatuan sistem yang dapat dikendalikan secara efektif</w:t>
      </w:r>
      <w:r w:rsidR="00F1096A">
        <w:t xml:space="preserve"> dan efisien dengan tingkat kerumitan yang rendah</w:t>
      </w:r>
      <w:r w:rsidR="00C46082">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C46082">
        <w:fldChar w:fldCharType="separate"/>
      </w:r>
      <w:r w:rsidR="00C46082" w:rsidRPr="00C46082">
        <w:rPr>
          <w:noProof/>
        </w:rPr>
        <w:t>[8]</w:t>
      </w:r>
      <w:r w:rsidR="00C46082">
        <w:fldChar w:fldCharType="end"/>
      </w:r>
      <w:r w:rsidR="00C46082">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52E15354">
            <wp:extent cx="4221126" cy="1997170"/>
            <wp:effectExtent l="0" t="0" r="8255"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248645" cy="2010190"/>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87" w:name="_Ref145848600"/>
      <w:bookmarkStart w:id="188" w:name="_Toc142072513"/>
      <w:bookmarkStart w:id="189" w:name="_Toc142073163"/>
      <w:bookmarkStart w:id="190" w:name="_Toc143519948"/>
      <w:bookmarkStart w:id="191" w:name="_Toc144760129"/>
      <w:bookmarkStart w:id="192" w:name="_Toc146147923"/>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13208">
        <w:rPr>
          <w:b/>
          <w:noProof/>
        </w:rPr>
        <w:t>2</w:t>
      </w:r>
      <w:r w:rsidRPr="00D24070">
        <w:rPr>
          <w:b/>
        </w:rPr>
        <w:fldChar w:fldCharType="end"/>
      </w:r>
      <w:bookmarkEnd w:id="187"/>
      <w:r>
        <w:t xml:space="preserve"> </w:t>
      </w:r>
      <w:r w:rsidR="00091D97">
        <w:t>Arsitektur s</w:t>
      </w:r>
      <w:r w:rsidRPr="00D24070">
        <w:t>istem IoT</w:t>
      </w:r>
      <w:bookmarkEnd w:id="188"/>
      <w:bookmarkEnd w:id="189"/>
      <w:bookmarkEnd w:id="190"/>
      <w:bookmarkEnd w:id="191"/>
      <w:bookmarkEnd w:id="192"/>
    </w:p>
    <w:p w14:paraId="6227C66D" w14:textId="77777777" w:rsidR="00D24070" w:rsidRDefault="00D24070" w:rsidP="00D24070">
      <w:pPr>
        <w:pStyle w:val="LabelGambar"/>
      </w:pPr>
    </w:p>
    <w:p w14:paraId="2AF43CD5" w14:textId="64A02807" w:rsidR="00D24070" w:rsidRDefault="002E3077" w:rsidP="007935D7">
      <w:pPr>
        <w:ind w:firstLine="709"/>
      </w:pPr>
      <w:fldSimple w:instr=" REF _Ref145848600  \* MERGEFORMAT ">
        <w:r w:rsidR="001D0FDF" w:rsidRPr="001D0FDF">
          <w:t>Gambar 2.</w:t>
        </w:r>
        <w:r w:rsidR="001D0FDF" w:rsidRPr="001D0FDF">
          <w:rPr>
            <w:noProof/>
          </w:rPr>
          <w:t>2</w:t>
        </w:r>
      </w:fldSimple>
      <w:r w:rsidR="001D0FDF" w:rsidRPr="001D0FDF">
        <w:rPr>
          <w:lang w:val="id-ID"/>
        </w:rPr>
        <w:t xml:space="preserve"> </w:t>
      </w:r>
      <w:r w:rsidR="00D24070">
        <w:t xml:space="preserve">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7705AEB1" w14:textId="04BECA7E" w:rsidR="00D61CFE" w:rsidRPr="006C71A1" w:rsidRDefault="00615B68" w:rsidP="006C71A1">
      <w:pPr>
        <w:pStyle w:val="ListParagraph"/>
        <w:ind w:left="709"/>
        <w:rPr>
          <w:lang w:val="id-ID"/>
        </w:rPr>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lastRenderedPageBreak/>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93" w:name="_Toc143523724"/>
      <w:bookmarkStart w:id="194" w:name="_Toc144760033"/>
      <w:bookmarkStart w:id="195" w:name="_Toc144819807"/>
      <w:bookmarkStart w:id="196" w:name="_Toc144820681"/>
      <w:bookmarkStart w:id="197" w:name="_Toc144836335"/>
      <w:bookmarkStart w:id="198" w:name="_Toc144992040"/>
      <w:bookmarkStart w:id="199" w:name="_Toc146148316"/>
      <w:r w:rsidRPr="00BF2E01">
        <w:rPr>
          <w:i/>
        </w:rPr>
        <w:t>Database</w:t>
      </w:r>
      <w:r w:rsidR="00D24DDB">
        <w:t xml:space="preserve"> MySQL</w:t>
      </w:r>
      <w:bookmarkEnd w:id="193"/>
      <w:bookmarkEnd w:id="194"/>
      <w:bookmarkEnd w:id="195"/>
      <w:bookmarkEnd w:id="196"/>
      <w:bookmarkEnd w:id="197"/>
      <w:bookmarkEnd w:id="198"/>
      <w:bookmarkEnd w:id="199"/>
    </w:p>
    <w:p w14:paraId="68182075" w14:textId="14516CAB" w:rsidR="006F3FE0" w:rsidRDefault="00D70BC7" w:rsidP="002E4FC0">
      <w:pPr>
        <w:ind w:firstLine="714"/>
      </w:pPr>
      <w:r>
        <w:rPr>
          <w:lang w:val="id-ID"/>
        </w:rPr>
        <w:t xml:space="preserve">Pada sistem pengendalian akses yang dibangun tentunya membutuhkan sebuah penyimpanan data yang terpusat dan dapat diakses oleh semua perangkat akses yang telah terpasang sehingga diperlukan sebuah </w:t>
      </w:r>
      <w:r>
        <w:rPr>
          <w:i/>
          <w:lang w:val="id-ID"/>
        </w:rPr>
        <w:t>database</w:t>
      </w:r>
      <w:r>
        <w:rPr>
          <w:lang w:val="id-ID"/>
        </w:rPr>
        <w:t xml:space="preserve"> untuk menyimpan data yang akan digunakan pada proses autentikasi akses. </w:t>
      </w:r>
      <w:r>
        <w:rPr>
          <w:i/>
          <w:lang w:val="id-ID"/>
        </w:rPr>
        <w:t xml:space="preserve"> </w:t>
      </w:r>
      <w:r w:rsidR="007B7279" w:rsidRPr="00BF2E01">
        <w:rPr>
          <w:i/>
        </w:rPr>
        <w:t>Database</w:t>
      </w:r>
      <w:r w:rsidR="007B7279">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5B7AE3">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w:t>
      </w:r>
      <w:r w:rsidR="006F3FE0">
        <w:lastRenderedPageBreak/>
        <w:t>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44401FCC" w:rsidR="0074299A" w:rsidRDefault="007B21E7" w:rsidP="002862F5">
      <w:pPr>
        <w:ind w:firstLine="714"/>
      </w:pPr>
      <w:r>
        <w:rPr>
          <w:lang w:val="id-ID"/>
        </w:rPr>
        <w:t xml:space="preserve">Berdasarkan penelitian yang dilakukan oleh M. Kasyful Anwar dan Tjanjanto </w:t>
      </w:r>
      <w:r>
        <w:rPr>
          <w:lang w:val="id-ID"/>
        </w:rPr>
        <w:fldChar w:fldCharType="begin" w:fldLock="1"/>
      </w:r>
      <w:r w:rsidR="00296C6B">
        <w:rPr>
          <w:lang w:val="id-ID"/>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lang w:val="id-ID"/>
        </w:rPr>
        <w:fldChar w:fldCharType="separate"/>
      </w:r>
      <w:r w:rsidRPr="007B21E7">
        <w:rPr>
          <w:noProof/>
          <w:lang w:val="id-ID"/>
        </w:rPr>
        <w:t>[5]</w:t>
      </w:r>
      <w:r>
        <w:rPr>
          <w:lang w:val="id-ID"/>
        </w:rPr>
        <w:fldChar w:fldCharType="end"/>
      </w:r>
      <w:r>
        <w:rPr>
          <w:lang w:val="id-ID"/>
        </w:rPr>
        <w:t xml:space="preserve"> mengenai perangcangan </w:t>
      </w:r>
      <w:r>
        <w:rPr>
          <w:i/>
          <w:lang w:val="id-ID"/>
        </w:rPr>
        <w:t xml:space="preserve">database </w:t>
      </w:r>
      <w:r>
        <w:rPr>
          <w:lang w:val="id-ID"/>
        </w:rPr>
        <w:t xml:space="preserve">pada sistem IoT mengemukakan bahwa sistem </w:t>
      </w:r>
      <w:r>
        <w:rPr>
          <w:i/>
          <w:lang w:val="id-ID"/>
        </w:rPr>
        <w:t xml:space="preserve">database </w:t>
      </w:r>
      <w:r>
        <w:rPr>
          <w:lang w:val="id-ID"/>
        </w:rPr>
        <w:t xml:space="preserve"> menggunakan MySQL dapat mendukung sistem IoT dengan menyediakan penyimpanan data terstrukur dalam bentuk tabel. </w:t>
      </w:r>
      <w:r w:rsidR="002862F5" w:rsidRPr="007B21E7">
        <w:t>MySQL</w:t>
      </w:r>
      <w:r w:rsidR="002862F5" w:rsidRPr="002862F5">
        <w:t xml:space="preserve"> merupakan singkatan dari </w:t>
      </w:r>
      <w:r w:rsidR="002862F5" w:rsidRPr="00BF2E01">
        <w:rPr>
          <w:i/>
        </w:rPr>
        <w:t>Structured Query Language</w:t>
      </w:r>
      <w:r w:rsidR="002862F5" w:rsidRPr="002862F5">
        <w:t xml:space="preserve">. SQL merupakan bahasa terstruktur yang khusus digunakan untuk mengolah database. MySQL merupakan sistem manajemen </w:t>
      </w:r>
      <w:r w:rsidR="002862F5" w:rsidRPr="00BF2E01">
        <w:rPr>
          <w:i/>
        </w:rPr>
        <w:t>database</w:t>
      </w:r>
      <w:r w:rsidR="002862F5" w:rsidRPr="002862F5">
        <w:t xml:space="preserve"> yang bersifat relational. Artinya, data yang dikelola dalam </w:t>
      </w:r>
      <w:r w:rsidR="002862F5" w:rsidRPr="00BF2E01">
        <w:rPr>
          <w:i/>
        </w:rPr>
        <w:t>database</w:t>
      </w:r>
      <w:r w:rsidR="002862F5"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200" w:name="_Ref145848645"/>
      <w:bookmarkStart w:id="201" w:name="_Toc142072514"/>
      <w:bookmarkStart w:id="202" w:name="_Toc142073164"/>
      <w:bookmarkStart w:id="203" w:name="_Toc143519949"/>
      <w:bookmarkStart w:id="204" w:name="_Toc144760130"/>
      <w:bookmarkStart w:id="205" w:name="_Toc146147924"/>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13208">
        <w:rPr>
          <w:b/>
          <w:noProof/>
        </w:rPr>
        <w:t>3</w:t>
      </w:r>
      <w:r w:rsidRPr="000E1284">
        <w:rPr>
          <w:b/>
        </w:rPr>
        <w:fldChar w:fldCharType="end"/>
      </w:r>
      <w:bookmarkEnd w:id="200"/>
      <w:r w:rsidR="00091D97">
        <w:t xml:space="preserve"> Struktur t</w:t>
      </w:r>
      <w:r w:rsidRPr="000E1284">
        <w:t>abel MySQL</w:t>
      </w:r>
      <w:bookmarkEnd w:id="201"/>
      <w:bookmarkEnd w:id="202"/>
      <w:bookmarkEnd w:id="203"/>
      <w:bookmarkEnd w:id="204"/>
      <w:bookmarkEnd w:id="205"/>
    </w:p>
    <w:p w14:paraId="3618999B" w14:textId="77777777" w:rsidR="000E1284" w:rsidRPr="000E1284" w:rsidRDefault="000E1284" w:rsidP="000E1284">
      <w:pPr>
        <w:pStyle w:val="LabelGambar"/>
      </w:pPr>
    </w:p>
    <w:p w14:paraId="12BBCB12" w14:textId="70F66E85"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fldSimple w:instr=" REF _Ref145848645  \* MERGEFORMAT ">
        <w:r w:rsidR="001D0FDF" w:rsidRPr="001D0FDF">
          <w:t>Gambar 2.</w:t>
        </w:r>
        <w:r w:rsidR="001D0FDF" w:rsidRPr="001D0FDF">
          <w:rPr>
            <w:noProof/>
          </w:rPr>
          <w:t>3</w:t>
        </w:r>
      </w:fldSimple>
      <w:r w:rsidR="001D0FDF">
        <w:rPr>
          <w:lang w:val="id-ID"/>
        </w:rPr>
        <w:t xml:space="preserve"> </w:t>
      </w:r>
      <w:r w:rsidR="00212932">
        <w:t xml:space="preserve">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w:t>
      </w:r>
      <w:r w:rsidR="00D9458F">
        <w:lastRenderedPageBreak/>
        <w:t xml:space="preserve">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206" w:name="_Toc143523725"/>
      <w:bookmarkStart w:id="207" w:name="_Toc144760034"/>
      <w:bookmarkStart w:id="208" w:name="_Toc144819808"/>
      <w:bookmarkStart w:id="209" w:name="_Toc144820682"/>
      <w:bookmarkStart w:id="210" w:name="_Toc144836336"/>
      <w:bookmarkStart w:id="211" w:name="_Toc144992041"/>
      <w:bookmarkStart w:id="212" w:name="_Toc146148317"/>
      <w:r w:rsidRPr="002C26CD">
        <w:rPr>
          <w:i/>
        </w:rPr>
        <w:t>Virtual Private Server</w:t>
      </w:r>
      <w:bookmarkEnd w:id="206"/>
      <w:bookmarkEnd w:id="207"/>
      <w:bookmarkEnd w:id="208"/>
      <w:bookmarkEnd w:id="209"/>
      <w:bookmarkEnd w:id="210"/>
      <w:bookmarkEnd w:id="211"/>
      <w:bookmarkEnd w:id="212"/>
    </w:p>
    <w:p w14:paraId="3933C320" w14:textId="3B072013" w:rsidR="00743E8F" w:rsidRPr="00743E8F" w:rsidRDefault="00F07D6A" w:rsidP="00743E8F">
      <w:pPr>
        <w:ind w:firstLine="714"/>
        <w:rPr>
          <w:lang w:val="id-ID"/>
        </w:rPr>
      </w:pPr>
      <w:r>
        <w:rPr>
          <w:lang w:val="id-ID"/>
        </w:rPr>
        <w:t xml:space="preserve">Untuk dapat diakses oleh semua perangkat akses yang telah terpasang tentunya </w:t>
      </w:r>
      <w:r>
        <w:rPr>
          <w:i/>
          <w:lang w:val="id-ID"/>
        </w:rPr>
        <w:t xml:space="preserve">database </w:t>
      </w:r>
      <w:r>
        <w:rPr>
          <w:lang w:val="id-ID"/>
        </w:rPr>
        <w:t xml:space="preserve">akan dipasang pada sebuah </w:t>
      </w:r>
      <w:r>
        <w:rPr>
          <w:i/>
          <w:lang w:val="id-ID"/>
        </w:rPr>
        <w:t>server</w:t>
      </w:r>
      <w:r>
        <w:rPr>
          <w:lang w:val="id-ID"/>
        </w:rPr>
        <w:t xml:space="preserve"> yang akan memberikan layanan data pada untuk setiap perangkat akses.</w:t>
      </w:r>
      <w:r>
        <w:rPr>
          <w:i/>
          <w:lang w:val="id-ID"/>
        </w:rPr>
        <w:t xml:space="preserve"> </w:t>
      </w:r>
      <w:r w:rsidR="00296C6B">
        <w:rPr>
          <w:lang w:val="id-ID"/>
        </w:rPr>
        <w:t xml:space="preserve">C. Bestari Gea dkk </w:t>
      </w:r>
      <w:r w:rsidR="00296C6B">
        <w:rPr>
          <w:lang w:val="id-ID"/>
        </w:rPr>
        <w:fldChar w:fldCharType="begin" w:fldLock="1"/>
      </w:r>
      <w:r w:rsidR="00585956">
        <w:rPr>
          <w:lang w:val="id-ID"/>
        </w:rPr>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296C6B">
        <w:rPr>
          <w:lang w:val="id-ID"/>
        </w:rPr>
        <w:fldChar w:fldCharType="separate"/>
      </w:r>
      <w:r w:rsidR="00296C6B" w:rsidRPr="00296C6B">
        <w:rPr>
          <w:noProof/>
          <w:lang w:val="id-ID"/>
        </w:rPr>
        <w:t>[11]</w:t>
      </w:r>
      <w:r w:rsidR="00296C6B">
        <w:rPr>
          <w:lang w:val="id-ID"/>
        </w:rPr>
        <w:fldChar w:fldCharType="end"/>
      </w:r>
      <w:r w:rsidR="00296C6B">
        <w:rPr>
          <w:lang w:val="id-ID"/>
        </w:rPr>
        <w:t xml:space="preserve"> dalam penelitiannya menjelaskan bahwa</w:t>
      </w:r>
      <w:r w:rsidR="00296C6B">
        <w:rPr>
          <w:i/>
          <w:lang w:val="id-ID"/>
        </w:rPr>
        <w:t xml:space="preserve"> </w:t>
      </w:r>
      <w:r w:rsidR="00B169D8" w:rsidRPr="00B169D8">
        <w:rPr>
          <w:i/>
        </w:rPr>
        <w:t>Virtual Private Server</w:t>
      </w:r>
      <w:r w:rsidR="00B169D8" w:rsidRPr="00B169D8">
        <w:t xml:space="preserve"> </w:t>
      </w:r>
      <w:r w:rsidR="00B169D8">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296C6B">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00B169D8" w:rsidRPr="00B169D8">
        <w:t>.</w:t>
      </w:r>
    </w:p>
    <w:p w14:paraId="0A5ED04E" w14:textId="33CE2919" w:rsidR="008E1276" w:rsidRDefault="008E1276" w:rsidP="008E1276">
      <w:pPr>
        <w:jc w:val="center"/>
      </w:pPr>
      <w:r>
        <w:rPr>
          <w:noProof/>
          <w:lang w:val="en-US"/>
        </w:rPr>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213" w:name="_Ref145848707"/>
      <w:bookmarkStart w:id="214" w:name="_Toc142072515"/>
      <w:bookmarkStart w:id="215" w:name="_Toc142073165"/>
      <w:bookmarkStart w:id="216" w:name="_Toc143519950"/>
      <w:bookmarkStart w:id="217" w:name="_Toc144760131"/>
      <w:bookmarkStart w:id="218" w:name="_Toc146147925"/>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13208">
        <w:rPr>
          <w:b/>
          <w:noProof/>
        </w:rPr>
        <w:t>4</w:t>
      </w:r>
      <w:r w:rsidRPr="008E1276">
        <w:rPr>
          <w:b/>
        </w:rPr>
        <w:fldChar w:fldCharType="end"/>
      </w:r>
      <w:bookmarkEnd w:id="213"/>
      <w:r>
        <w:t xml:space="preserve"> Perbedaan </w:t>
      </w:r>
      <w:r w:rsidR="00091D97">
        <w:rPr>
          <w:i/>
        </w:rPr>
        <w:t>s</w:t>
      </w:r>
      <w:r w:rsidRPr="00795F2F">
        <w:rPr>
          <w:i/>
        </w:rPr>
        <w:t>erver</w:t>
      </w:r>
      <w:r w:rsidR="00091D97">
        <w:t xml:space="preserve"> tradisional dan v</w:t>
      </w:r>
      <w:r>
        <w:t>irtual</w:t>
      </w:r>
      <w:bookmarkEnd w:id="214"/>
      <w:bookmarkEnd w:id="215"/>
      <w:bookmarkEnd w:id="216"/>
      <w:bookmarkEnd w:id="217"/>
      <w:bookmarkEnd w:id="218"/>
    </w:p>
    <w:p w14:paraId="5D06A704" w14:textId="77777777" w:rsidR="00FA5700" w:rsidRDefault="00FA5700" w:rsidP="00B169D8">
      <w:pPr>
        <w:ind w:firstLine="714"/>
      </w:pPr>
    </w:p>
    <w:p w14:paraId="3F0465BE" w14:textId="68D6C08A" w:rsidR="008E1276" w:rsidRDefault="002E3077" w:rsidP="00F400CC">
      <w:pPr>
        <w:ind w:firstLine="714"/>
      </w:pPr>
      <w:fldSimple w:instr=" REF _Ref145848707  \* MERGEFORMAT ">
        <w:r w:rsidR="001D0FDF" w:rsidRPr="001D0FDF">
          <w:t>Gambar 2.</w:t>
        </w:r>
        <w:r w:rsidR="001D0FDF" w:rsidRPr="001D0FDF">
          <w:rPr>
            <w:noProof/>
          </w:rPr>
          <w:t>4</w:t>
        </w:r>
      </w:fldSimple>
      <w:r w:rsidR="001D0FDF">
        <w:rPr>
          <w:lang w:val="id-ID"/>
        </w:rPr>
        <w:t xml:space="preserve"> </w:t>
      </w:r>
      <w:r w:rsidR="00F400CC">
        <w:t xml:space="preserve">memperlihatkan perbedaan antara </w:t>
      </w:r>
      <w:r w:rsidR="00F400CC" w:rsidRPr="00F400CC">
        <w:rPr>
          <w:i/>
        </w:rPr>
        <w:t>server</w:t>
      </w:r>
      <w:r w:rsidR="00F400CC">
        <w:t xml:space="preserve"> tradisional dengan </w:t>
      </w:r>
      <w:r w:rsidR="00F400CC" w:rsidRPr="00F400CC">
        <w:rPr>
          <w:i/>
        </w:rPr>
        <w:t>server</w:t>
      </w:r>
      <w:r w:rsidR="00F400CC">
        <w:t xml:space="preserve"> virtual, pada </w:t>
      </w:r>
      <w:r w:rsidR="00F400CC" w:rsidRPr="00F400CC">
        <w:rPr>
          <w:i/>
        </w:rPr>
        <w:t>server</w:t>
      </w:r>
      <w:r w:rsidR="00F400CC">
        <w:t xml:space="preserve"> tradisional satu </w:t>
      </w:r>
      <w:r w:rsidR="00F400CC" w:rsidRPr="00F400CC">
        <w:rPr>
          <w:i/>
        </w:rPr>
        <w:t>server</w:t>
      </w:r>
      <w:r w:rsidR="00F400CC">
        <w:t xml:space="preserve"> fisik hanya bisa digunakan untuk menjalankan satu sistem operasi dan satu aplikasi sedangkan pada </w:t>
      </w:r>
      <w:r w:rsidR="00F400CC" w:rsidRPr="00F400CC">
        <w:rPr>
          <w:i/>
        </w:rPr>
        <w:t>server</w:t>
      </w:r>
      <w:r w:rsidR="00F400CC">
        <w:t xml:space="preserve"> virtual memungkinkan menjalankan beberapa sistem operasi dan aplikasi yang banyak </w:t>
      </w:r>
      <w:r w:rsidR="00AD21FF">
        <w:t xml:space="preserve">di </w:t>
      </w:r>
      <w:r w:rsidR="00AD21FF">
        <w:lastRenderedPageBreak/>
        <w:t>dalam</w:t>
      </w:r>
      <w:r w:rsidR="00F400CC">
        <w:t xml:space="preserve"> satu </w:t>
      </w:r>
      <w:r w:rsidR="00F400CC" w:rsidRPr="00F400CC">
        <w:rPr>
          <w:i/>
        </w:rPr>
        <w:t>server</w:t>
      </w:r>
      <w:r w:rsidR="00F400CC">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219" w:name="_Toc143523726"/>
      <w:bookmarkStart w:id="220" w:name="_Toc144760035"/>
      <w:bookmarkStart w:id="221" w:name="_Toc144819809"/>
      <w:bookmarkStart w:id="222" w:name="_Toc144820683"/>
      <w:bookmarkStart w:id="223" w:name="_Toc144836337"/>
      <w:bookmarkStart w:id="224" w:name="_Toc144992042"/>
      <w:bookmarkStart w:id="225" w:name="_Toc146148318"/>
      <w:r>
        <w:t>Sistem Operasi Ubuntu</w:t>
      </w:r>
      <w:bookmarkEnd w:id="219"/>
      <w:bookmarkEnd w:id="220"/>
      <w:bookmarkEnd w:id="221"/>
      <w:bookmarkEnd w:id="222"/>
      <w:bookmarkEnd w:id="223"/>
      <w:bookmarkEnd w:id="224"/>
      <w:bookmarkEnd w:id="225"/>
    </w:p>
    <w:p w14:paraId="58D58262" w14:textId="4077175C" w:rsidR="00502562" w:rsidRDefault="00C16716" w:rsidP="004D416D">
      <w:pPr>
        <w:ind w:firstLine="714"/>
        <w:rPr>
          <w:lang w:val="id-ID"/>
        </w:rPr>
      </w:pPr>
      <w:r>
        <w:rPr>
          <w:lang w:val="id-ID"/>
        </w:rPr>
        <w:t xml:space="preserve">Sebuah </w:t>
      </w:r>
      <w:r w:rsidRPr="00A274C0">
        <w:rPr>
          <w:i/>
          <w:lang w:val="id-ID"/>
        </w:rPr>
        <w:t>server</w:t>
      </w:r>
      <w:r>
        <w:rPr>
          <w:lang w:val="id-ID"/>
        </w:rPr>
        <w:t xml:space="preserve"> tentunya membutuhkan sebuah sistem operasi untuk dapat memberikan layanan kepada </w:t>
      </w:r>
      <w:r w:rsidRPr="00C16716">
        <w:rPr>
          <w:i/>
          <w:lang w:val="id-ID"/>
        </w:rPr>
        <w:t>client</w:t>
      </w:r>
      <w:r>
        <w:rPr>
          <w:i/>
          <w:lang w:val="id-ID"/>
        </w:rPr>
        <w:t xml:space="preserve"> </w:t>
      </w:r>
      <w:r>
        <w:rPr>
          <w:lang w:val="id-ID"/>
        </w:rPr>
        <w:t>salah satu sistem operasi yang banyak digunakan untuk keperluan server adalah Ubuntu.</w:t>
      </w:r>
      <w:r>
        <w:rPr>
          <w:i/>
          <w:lang w:val="id-ID"/>
        </w:rPr>
        <w:t xml:space="preserve"> </w:t>
      </w:r>
      <w:r w:rsidR="004D416D" w:rsidRPr="00C16716">
        <w:t>Ubuntu</w:t>
      </w:r>
      <w:r w:rsidR="004D416D" w:rsidRPr="004D416D">
        <w:t xml:space="preserve"> </w:t>
      </w:r>
      <w:r>
        <w:rPr>
          <w:lang w:val="id-ID"/>
        </w:rPr>
        <w:t>merupakan</w:t>
      </w:r>
      <w:r w:rsidR="004D416D" w:rsidRPr="004D416D">
        <w:t xml:space="preserve">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004D416D" w:rsidRPr="00607DF3">
        <w:rPr>
          <w:i/>
        </w:rPr>
        <w:t>server</w:t>
      </w:r>
      <w:r w:rsidR="004D416D" w:rsidRPr="004D416D">
        <w:t>, karena memiliki karakteristik yang ringan dan dapat diandalkan dalam menangani b</w:t>
      </w:r>
      <w:r w:rsidR="004D416D">
        <w:t xml:space="preserve">erbagai tugas </w:t>
      </w:r>
      <w:r w:rsidR="004D416D" w:rsidRPr="00607DF3">
        <w:rPr>
          <w:i/>
        </w:rPr>
        <w:t>server</w:t>
      </w:r>
      <w:r w:rsidR="004D416D">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rsidR="004D416D">
        <w:fldChar w:fldCharType="separate"/>
      </w:r>
      <w:r w:rsidR="004D416D" w:rsidRPr="004D416D">
        <w:rPr>
          <w:noProof/>
        </w:rPr>
        <w:t>[12]</w:t>
      </w:r>
      <w:r w:rsidR="004D416D">
        <w:fldChar w:fldCharType="end"/>
      </w:r>
      <w:r w:rsidR="004D416D">
        <w:t xml:space="preserve">. Ubuntu menyediakan fitur yang cukup lengkap untuk diaplikasikan pada </w:t>
      </w:r>
      <w:r w:rsidR="004D416D" w:rsidRPr="00607DF3">
        <w:rPr>
          <w:i/>
        </w:rPr>
        <w:t>server</w:t>
      </w:r>
      <w:r w:rsidR="004D416D">
        <w:t xml:space="preserve"> seperti adanya </w:t>
      </w:r>
      <w:r w:rsidR="004D416D" w:rsidRPr="00607DF3">
        <w:rPr>
          <w:i/>
        </w:rPr>
        <w:t>firewall</w:t>
      </w:r>
      <w:r w:rsidR="004D416D">
        <w:t xml:space="preserve"> dan penjadwalan menggunakan </w:t>
      </w:r>
      <w:r w:rsidR="004D416D" w:rsidRPr="007F7EAE">
        <w:rPr>
          <w:i/>
        </w:rPr>
        <w:t>cronjob</w:t>
      </w:r>
      <w:r w:rsidR="004D416D">
        <w:t xml:space="preserve">. </w:t>
      </w:r>
    </w:p>
    <w:p w14:paraId="2CF6EF06" w14:textId="77777777" w:rsidR="00743E8F" w:rsidRPr="00743E8F" w:rsidRDefault="00743E8F" w:rsidP="00585956">
      <w:pPr>
        <w:spacing w:line="240" w:lineRule="auto"/>
        <w:ind w:firstLine="714"/>
        <w:rPr>
          <w:lang w:val="id-ID"/>
        </w:rPr>
      </w:pPr>
    </w:p>
    <w:p w14:paraId="2D973630" w14:textId="59035955" w:rsidR="004D416D" w:rsidRDefault="008E5A12" w:rsidP="008E5A12">
      <w:pPr>
        <w:jc w:val="center"/>
      </w:pPr>
      <w:r>
        <w:rPr>
          <w:noProof/>
          <w:lang w:val="en-US"/>
        </w:rPr>
        <w:drawing>
          <wp:inline distT="0" distB="0" distL="0" distR="0" wp14:anchorId="7086F3F5" wp14:editId="3AC95323">
            <wp:extent cx="4136065" cy="233041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135085" cy="2329860"/>
                    </a:xfrm>
                    <a:prstGeom prst="rect">
                      <a:avLst/>
                    </a:prstGeom>
                  </pic:spPr>
                </pic:pic>
              </a:graphicData>
            </a:graphic>
          </wp:inline>
        </w:drawing>
      </w:r>
    </w:p>
    <w:p w14:paraId="7C062863" w14:textId="58872C85" w:rsidR="008E5A12" w:rsidRPr="00585956" w:rsidRDefault="008E5A12" w:rsidP="00585956">
      <w:pPr>
        <w:pStyle w:val="LabelGambar"/>
        <w:rPr>
          <w:lang w:val="id-ID"/>
        </w:rPr>
      </w:pPr>
      <w:bookmarkStart w:id="226" w:name="_Ref145848733"/>
      <w:bookmarkStart w:id="227" w:name="_Toc142072516"/>
      <w:bookmarkStart w:id="228" w:name="_Toc142073166"/>
      <w:bookmarkStart w:id="229" w:name="_Toc143519951"/>
      <w:bookmarkStart w:id="230" w:name="_Toc144760132"/>
      <w:bookmarkStart w:id="231" w:name="_Toc146147926"/>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13208">
        <w:rPr>
          <w:b/>
          <w:noProof/>
        </w:rPr>
        <w:t>5</w:t>
      </w:r>
      <w:r w:rsidRPr="008E5A12">
        <w:rPr>
          <w:b/>
        </w:rPr>
        <w:fldChar w:fldCharType="end"/>
      </w:r>
      <w:bookmarkEnd w:id="226"/>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227"/>
      <w:bookmarkEnd w:id="228"/>
      <w:bookmarkEnd w:id="229"/>
      <w:bookmarkEnd w:id="230"/>
      <w:bookmarkEnd w:id="231"/>
    </w:p>
    <w:p w14:paraId="3946BE8D" w14:textId="0C778647" w:rsidR="00A60782" w:rsidRDefault="002E3077" w:rsidP="00C16716">
      <w:pPr>
        <w:ind w:firstLine="714"/>
        <w:rPr>
          <w:lang w:val="id-ID"/>
        </w:rPr>
      </w:pPr>
      <w:fldSimple w:instr=" REF _Ref145848733  \* MERGEFORMAT ">
        <w:r w:rsidR="001D0FDF" w:rsidRPr="001D0FDF">
          <w:t>Gambar 2.</w:t>
        </w:r>
        <w:r w:rsidR="001D0FDF" w:rsidRPr="001D0FDF">
          <w:rPr>
            <w:noProof/>
          </w:rPr>
          <w:t>5</w:t>
        </w:r>
      </w:fldSimple>
      <w:r w:rsidR="001D0FDF">
        <w:rPr>
          <w:lang w:val="id-ID"/>
        </w:rPr>
        <w:t xml:space="preserve"> </w:t>
      </w:r>
      <w:r w:rsidR="008E5A12">
        <w:t xml:space="preserve">merupakan contoh konfigurasi </w:t>
      </w:r>
      <w:r w:rsidR="008E5A12" w:rsidRPr="00607DF3">
        <w:rPr>
          <w:i/>
        </w:rPr>
        <w:t>firewall</w:t>
      </w:r>
      <w:r w:rsidR="008E5A12">
        <w:t xml:space="preserve"> pada sistem operasi </w:t>
      </w:r>
      <w:r w:rsidR="005E72E0" w:rsidRPr="005E72E0">
        <w:t>Ubuntu</w:t>
      </w:r>
      <w:r w:rsidR="008E5A12">
        <w:t xml:space="preserve">. </w:t>
      </w:r>
      <w:r w:rsidR="008E5A12" w:rsidRPr="008E5A12">
        <w:t xml:space="preserve">Di dalam </w:t>
      </w:r>
      <w:r w:rsidR="008E5A12" w:rsidRPr="00607DF3">
        <w:rPr>
          <w:i/>
        </w:rPr>
        <w:t>firewall</w:t>
      </w:r>
      <w:r w:rsidR="008E5A12" w:rsidRPr="008E5A12">
        <w:t xml:space="preserve"> semua komunikasi yang keluar dan masuk akan </w:t>
      </w:r>
      <w:r w:rsidR="00AD21FF">
        <w:t>di filter</w:t>
      </w:r>
      <w:r w:rsidR="008E5A12" w:rsidRPr="008E5A12">
        <w:t xml:space="preserve"> atau dikontrol, </w:t>
      </w:r>
      <w:r w:rsidR="008E5A12" w:rsidRPr="00607DF3">
        <w:rPr>
          <w:i/>
        </w:rPr>
        <w:t>port</w:t>
      </w:r>
      <w:r w:rsidR="008E5A12" w:rsidRPr="008E5A12">
        <w:t>-</w:t>
      </w:r>
      <w:r w:rsidR="008E5A12" w:rsidRPr="00607DF3">
        <w:rPr>
          <w:i/>
        </w:rPr>
        <w:t>port</w:t>
      </w:r>
      <w:r w:rsidR="008E5A12" w:rsidRPr="008E5A12">
        <w:t xml:space="preserve"> yang rentan servisnya dapat </w:t>
      </w:r>
      <w:r w:rsidR="00AD21FF">
        <w:t>ditutup</w:t>
      </w:r>
      <w:r w:rsidR="008E5A12"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008E5A12"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w:t>
      </w:r>
      <w:r w:rsidR="00A60782" w:rsidRPr="000D2F51">
        <w:rPr>
          <w:i/>
        </w:rPr>
        <w:t>cronjob</w:t>
      </w:r>
      <w:r w:rsidR="00A60782">
        <w:t xml:space="preserve">. </w:t>
      </w:r>
    </w:p>
    <w:p w14:paraId="183C8A08" w14:textId="77777777" w:rsidR="00743E8F" w:rsidRPr="00743E8F" w:rsidRDefault="00743E8F" w:rsidP="00C16716">
      <w:pPr>
        <w:ind w:firstLine="714"/>
        <w:rPr>
          <w:lang w:val="id-ID"/>
        </w:rPr>
      </w:pPr>
    </w:p>
    <w:p w14:paraId="6D12B48D" w14:textId="362F18B3" w:rsidR="00A60782" w:rsidRDefault="00A60782" w:rsidP="00A60782">
      <w:pPr>
        <w:jc w:val="center"/>
      </w:pPr>
      <w:r>
        <w:rPr>
          <w:noProof/>
          <w:lang w:val="en-US"/>
        </w:rPr>
        <w:drawing>
          <wp:inline distT="0" distB="0" distL="0" distR="0" wp14:anchorId="47D361DE" wp14:editId="7ECAD5DE">
            <wp:extent cx="4433777" cy="1735866"/>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455409" cy="1744335"/>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232" w:name="_Ref145848751"/>
      <w:bookmarkStart w:id="233" w:name="_Toc142072517"/>
      <w:bookmarkStart w:id="234" w:name="_Toc142073167"/>
      <w:bookmarkStart w:id="235" w:name="_Toc143519952"/>
      <w:bookmarkStart w:id="236" w:name="_Toc144760133"/>
      <w:bookmarkStart w:id="237" w:name="_Toc146147927"/>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13208">
        <w:rPr>
          <w:b/>
          <w:noProof/>
        </w:rPr>
        <w:t>6</w:t>
      </w:r>
      <w:r w:rsidRPr="00A60782">
        <w:rPr>
          <w:b/>
        </w:rPr>
        <w:fldChar w:fldCharType="end"/>
      </w:r>
      <w:bookmarkEnd w:id="232"/>
      <w:r w:rsidR="00091D97">
        <w:t xml:space="preserve"> Contoh konfigurasi </w:t>
      </w:r>
      <w:r w:rsidR="00091D97" w:rsidRPr="000D2F51">
        <w:rPr>
          <w:i/>
        </w:rPr>
        <w:t>c</w:t>
      </w:r>
      <w:r w:rsidRPr="000D2F51">
        <w:rPr>
          <w:i/>
        </w:rPr>
        <w:t>ronjob</w:t>
      </w:r>
      <w:bookmarkEnd w:id="233"/>
      <w:bookmarkEnd w:id="234"/>
      <w:bookmarkEnd w:id="235"/>
      <w:bookmarkEnd w:id="236"/>
      <w:bookmarkEnd w:id="237"/>
    </w:p>
    <w:p w14:paraId="1D49469E" w14:textId="77777777" w:rsidR="00A60782" w:rsidRDefault="00A60782" w:rsidP="00A60782">
      <w:pPr>
        <w:pStyle w:val="LabelGambar"/>
      </w:pPr>
    </w:p>
    <w:p w14:paraId="1F26E445" w14:textId="2C21733C" w:rsidR="00A60782" w:rsidRPr="00585956" w:rsidRDefault="002E3077" w:rsidP="00B826CF">
      <w:pPr>
        <w:ind w:firstLine="714"/>
        <w:rPr>
          <w:lang w:val="id-ID"/>
        </w:rPr>
      </w:pPr>
      <w:fldSimple w:instr=" REF _Ref145848751  \* MERGEFORMAT ">
        <w:r w:rsidR="001D0FDF" w:rsidRPr="001D0FDF">
          <w:t>Gambar 2.</w:t>
        </w:r>
        <w:r w:rsidR="001D0FDF" w:rsidRPr="001D0FDF">
          <w:rPr>
            <w:noProof/>
          </w:rPr>
          <w:t>6</w:t>
        </w:r>
      </w:fldSimple>
      <w:r w:rsidR="001D0FDF">
        <w:rPr>
          <w:lang w:val="id-ID"/>
        </w:rPr>
        <w:t xml:space="preserve"> </w:t>
      </w:r>
      <w:r w:rsidR="00B826CF">
        <w:t xml:space="preserve">merupakan contoh konfigurasi </w:t>
      </w:r>
      <w:r w:rsidR="00B826CF" w:rsidRPr="007F7EAE">
        <w:rPr>
          <w:i/>
        </w:rPr>
        <w:t>conjob</w:t>
      </w:r>
      <w:r w:rsidR="00B826CF">
        <w:t xml:space="preserve"> pada sistem operasi </w:t>
      </w:r>
      <w:r w:rsidR="005E72E0" w:rsidRPr="005E72E0">
        <w:t>Ubuntu</w:t>
      </w:r>
      <w:r w:rsidR="00B826CF">
        <w:t xml:space="preserve">, dengan menggunakan </w:t>
      </w:r>
      <w:r w:rsidR="00B826CF" w:rsidRPr="007F7EAE">
        <w:rPr>
          <w:i/>
        </w:rPr>
        <w:t>cronjob</w:t>
      </w:r>
      <w:r w:rsidR="00B826CF">
        <w:t xml:space="preserve"> maka dimungkinkan untuk mengeksekusi perintah pada terminal secara berulang setiap rentang waktu tertentu seperti setiap 1 minggu sekali atau 1 jam sekali.</w:t>
      </w:r>
      <w:r w:rsidR="00585956">
        <w:rPr>
          <w:lang w:val="id-ID"/>
        </w:rPr>
        <w:t xml:space="preserve"> Seperti penelitian yang dilakukan oleh J. Moedjahedy </w:t>
      </w:r>
      <w:r w:rsidR="00585956">
        <w:rPr>
          <w:lang w:val="id-ID"/>
        </w:rPr>
        <w:fldChar w:fldCharType="begin" w:fldLock="1"/>
      </w:r>
      <w:r w:rsidR="003127E6">
        <w:rPr>
          <w:lang w:val="id-ID"/>
        </w:rPr>
        <w:instrText>ADDIN CSL_CITATION {"citationItems":[{"id":"ITEM-1","itemData":{"author":[{"dropping-particle":"","family":"Moedjahedy","given":"Jimmy","non-dropping-particle":"","parse-names":false,"suffix":""}],"id":"ITEM-1","issue":"1","issued":{"date-parts":[["2018"]]},"title":"Implementasi Cron Job Linux Sebagai Bel Pergantian Kelas Otomatis Di Universitas Klabat","type":"article-journal","volume":"4"},"uris":["http://www.mendeley.com/documents/?uuid=eb2c7e55-3073-4db1-a460-7e4b8fb75640"]}],"mendeley":{"formattedCitation":"[14]","plainTextFormattedCitation":"[14]","previouslyFormattedCitation":"[14]"},"properties":{"noteIndex":0},"schema":"https://github.com/citation-style-language/schema/raw/master/csl-citation.json"}</w:instrText>
      </w:r>
      <w:r w:rsidR="00585956">
        <w:rPr>
          <w:lang w:val="id-ID"/>
        </w:rPr>
        <w:fldChar w:fldCharType="separate"/>
      </w:r>
      <w:r w:rsidR="00585956" w:rsidRPr="00585956">
        <w:rPr>
          <w:noProof/>
          <w:lang w:val="id-ID"/>
        </w:rPr>
        <w:t>[14]</w:t>
      </w:r>
      <w:r w:rsidR="00585956">
        <w:rPr>
          <w:lang w:val="id-ID"/>
        </w:rPr>
        <w:fldChar w:fldCharType="end"/>
      </w:r>
      <w:r w:rsidR="00585956">
        <w:rPr>
          <w:lang w:val="id-ID"/>
        </w:rPr>
        <w:t xml:space="preserve"> mengenai penggunaan Cronjob untuk mengatur bel pergantian kelas menjelaskan bahwa </w:t>
      </w:r>
      <w:r w:rsidR="00E0511F">
        <w:rPr>
          <w:lang w:val="id-ID"/>
        </w:rPr>
        <w:t xml:space="preserve">Cronjob menyediakan mekanisme untuk menjalankan perintah secara periodik berdasarkan waktu yang telas diatur pada menu </w:t>
      </w:r>
      <w:r w:rsidR="00E0511F" w:rsidRPr="00E0511F">
        <w:rPr>
          <w:i/>
          <w:lang w:val="id-ID"/>
        </w:rPr>
        <w:t>crontab</w:t>
      </w:r>
      <w:r w:rsidR="00E0511F">
        <w:rPr>
          <w:lang w:val="id-ID"/>
        </w:rPr>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238" w:name="_Toc143523728"/>
      <w:bookmarkStart w:id="239" w:name="_Toc144760037"/>
      <w:bookmarkStart w:id="240" w:name="_Toc144819811"/>
      <w:bookmarkStart w:id="241" w:name="_Toc144820685"/>
      <w:bookmarkStart w:id="242" w:name="_Toc144836339"/>
      <w:bookmarkStart w:id="243" w:name="_Toc144992044"/>
      <w:bookmarkStart w:id="244" w:name="_Toc146148319"/>
      <w:r w:rsidRPr="007C663D">
        <w:rPr>
          <w:i/>
        </w:rPr>
        <w:t>Application Programming Interface</w:t>
      </w:r>
      <w:bookmarkEnd w:id="238"/>
      <w:bookmarkEnd w:id="239"/>
      <w:bookmarkEnd w:id="240"/>
      <w:bookmarkEnd w:id="241"/>
      <w:bookmarkEnd w:id="242"/>
      <w:bookmarkEnd w:id="243"/>
      <w:bookmarkEnd w:id="244"/>
    </w:p>
    <w:p w14:paraId="12C09C2A" w14:textId="4DDC6B02" w:rsidR="003D5A25" w:rsidRPr="005B7AE3" w:rsidRDefault="00994FA3" w:rsidP="00AD5E0F">
      <w:pPr>
        <w:ind w:firstLine="714"/>
        <w:rPr>
          <w:lang w:val="id-ID"/>
        </w:rPr>
      </w:pPr>
      <w:r>
        <w:rPr>
          <w:lang w:val="id-ID"/>
        </w:rPr>
        <w:t xml:space="preserve">Perangkat akses yang terpasang pada setiap pintu akan menggunakan sebuah API untuk berkomunikasi dengan </w:t>
      </w:r>
      <w:r w:rsidRPr="00994FA3">
        <w:rPr>
          <w:i/>
          <w:lang w:val="id-ID"/>
        </w:rPr>
        <w:t>server</w:t>
      </w:r>
      <w:r>
        <w:rPr>
          <w:i/>
          <w:lang w:val="id-ID"/>
        </w:rPr>
        <w:t xml:space="preserve">. </w:t>
      </w:r>
      <w:r w:rsidR="00AD5E0F" w:rsidRPr="00994FA3">
        <w:rPr>
          <w:i/>
        </w:rPr>
        <w:t>Application</w:t>
      </w:r>
      <w:r w:rsidR="00AD5E0F" w:rsidRPr="007C663D">
        <w:rPr>
          <w:i/>
        </w:rPr>
        <w:t xml:space="preserve"> Pr</w:t>
      </w:r>
      <w:r w:rsidR="00B15987" w:rsidRPr="007C663D">
        <w:rPr>
          <w:i/>
        </w:rPr>
        <w:t>ogramming Interface</w:t>
      </w:r>
      <w:r w:rsidR="00B15987">
        <w:t xml:space="preserve"> atau API me</w:t>
      </w:r>
      <w:r w:rsidR="00AD5E0F">
        <w:t xml:space="preserve">rupakan </w:t>
      </w:r>
      <w:r w:rsidR="007C663D">
        <w:t xml:space="preserve">sebuah protokol yang digunakan </w:t>
      </w:r>
      <w:r w:rsidR="00AD5E0F">
        <w:t>untuk menampilkan layanan atau data yang disediakan oleh sebuah aplikasi melalui sumber daya yang telah ditentukan. Dengan menggunakan API</w:t>
      </w:r>
      <w:r w:rsidR="007A344F">
        <w:t>,</w:t>
      </w:r>
      <w:r w:rsidR="00AD5E0F">
        <w:t xml:space="preserve"> aplikasi</w:t>
      </w:r>
      <w:r>
        <w:rPr>
          <w:lang w:val="id-ID"/>
        </w:rPr>
        <w:t xml:space="preserve"> atau perangkat</w:t>
      </w:r>
      <w:r w:rsidR="00AD5E0F">
        <w:t xml:space="preserve"> lain dapat mengakses layanan atau data tanpa harus mengimplementasikan prosedur atau objek yang mendasarinya</w:t>
      </w:r>
      <w:r w:rsidR="00AD5E0F">
        <w:fldChar w:fldCharType="begin" w:fldLock="1"/>
      </w:r>
      <w:r w:rsidR="003127E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rsidR="00AD5E0F">
        <w:fldChar w:fldCharType="separate"/>
      </w:r>
      <w:r w:rsidR="00585956" w:rsidRPr="00585956">
        <w:rPr>
          <w:noProof/>
        </w:rPr>
        <w:t>[15]</w:t>
      </w:r>
      <w:r w:rsidR="00AD5E0F">
        <w:fldChar w:fldCharType="end"/>
      </w:r>
      <w:r w:rsidR="00AD5E0F">
        <w:t>.</w:t>
      </w:r>
      <w:r w:rsidR="00F04888">
        <w:t xml:space="preserve"> </w:t>
      </w:r>
    </w:p>
    <w:p w14:paraId="214430AA" w14:textId="77777777" w:rsidR="00E7408F" w:rsidRDefault="003E0F66" w:rsidP="00E7408F">
      <w:pPr>
        <w:keepNext/>
        <w:jc w:val="center"/>
      </w:pPr>
      <w:r>
        <w:rPr>
          <w:noProof/>
          <w:lang w:val="en-US"/>
        </w:rPr>
        <w:lastRenderedPageBreak/>
        <w:drawing>
          <wp:inline distT="0" distB="0" distL="0" distR="0" wp14:anchorId="736AF4A1" wp14:editId="21743990">
            <wp:extent cx="4094130" cy="1690577"/>
            <wp:effectExtent l="0" t="0" r="190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131009" cy="1705805"/>
                    </a:xfrm>
                    <a:prstGeom prst="rect">
                      <a:avLst/>
                    </a:prstGeom>
                  </pic:spPr>
                </pic:pic>
              </a:graphicData>
            </a:graphic>
          </wp:inline>
        </w:drawing>
      </w:r>
    </w:p>
    <w:p w14:paraId="77B258B6" w14:textId="78481EFF" w:rsidR="003E0F66" w:rsidRDefault="00E7408F" w:rsidP="00E7408F">
      <w:pPr>
        <w:pStyle w:val="LabelGambar"/>
      </w:pPr>
      <w:bookmarkStart w:id="245" w:name="_Ref145849353"/>
      <w:bookmarkStart w:id="246" w:name="_Toc146147928"/>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7</w:t>
      </w:r>
      <w:r w:rsidRPr="00E7408F">
        <w:rPr>
          <w:b/>
        </w:rPr>
        <w:fldChar w:fldCharType="end"/>
      </w:r>
      <w:bookmarkEnd w:id="245"/>
      <w:r>
        <w:rPr>
          <w:lang w:val="id-ID"/>
        </w:rPr>
        <w:t xml:space="preserve"> </w:t>
      </w:r>
      <w:r w:rsidRPr="00734DFE">
        <w:t>Cara kerja API</w:t>
      </w:r>
      <w:bookmarkEnd w:id="246"/>
    </w:p>
    <w:p w14:paraId="14712549" w14:textId="28FA2E64" w:rsidR="00645DEE" w:rsidRDefault="002E3077" w:rsidP="00645DEE">
      <w:pPr>
        <w:ind w:firstLine="714"/>
        <w:rPr>
          <w:lang w:val="id-ID"/>
        </w:rPr>
      </w:pPr>
      <w:fldSimple w:instr=" REF _Ref145849353  \* MERGEFORMAT ">
        <w:r w:rsidR="00E7408F" w:rsidRPr="00E7408F">
          <w:t>Gambar 2.</w:t>
        </w:r>
        <w:r w:rsidR="00E7408F" w:rsidRPr="00E7408F">
          <w:rPr>
            <w:noProof/>
          </w:rPr>
          <w:t>7</w:t>
        </w:r>
      </w:fldSimple>
      <w:r w:rsidR="00E7408F">
        <w:rPr>
          <w:lang w:val="id-ID"/>
        </w:rPr>
        <w:t xml:space="preserve"> </w:t>
      </w:r>
      <w:r w:rsidR="003E0F66">
        <w:t>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3127E6">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585956" w:rsidRPr="00585956">
        <w:rPr>
          <w:noProof/>
        </w:rPr>
        <w:t>[16]</w:t>
      </w:r>
      <w:r w:rsidR="0024785C">
        <w:fldChar w:fldCharType="end"/>
      </w:r>
      <w:r w:rsidR="0024785C">
        <w:t>.</w:t>
      </w:r>
    </w:p>
    <w:p w14:paraId="1A5524BA" w14:textId="76771CE0" w:rsidR="0024785C" w:rsidRDefault="003127E6" w:rsidP="00645DEE">
      <w:pPr>
        <w:ind w:firstLine="714"/>
      </w:pPr>
      <w:r>
        <w:rPr>
          <w:lang w:val="id-ID"/>
        </w:rPr>
        <w:t xml:space="preserve">Penelitian yang dilakukan oleh A. Warsito dkk </w:t>
      </w:r>
      <w:r>
        <w:rPr>
          <w:lang w:val="id-ID"/>
        </w:rPr>
        <w:fldChar w:fldCharType="begin" w:fldLock="1"/>
      </w:r>
      <w:r w:rsidR="003D0617">
        <w:rPr>
          <w:lang w:val="id-ID"/>
        </w:rPr>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Pr>
          <w:lang w:val="id-ID"/>
        </w:rPr>
        <w:fldChar w:fldCharType="separate"/>
      </w:r>
      <w:r w:rsidRPr="003127E6">
        <w:rPr>
          <w:noProof/>
          <w:lang w:val="id-ID"/>
        </w:rPr>
        <w:t>[16]</w:t>
      </w:r>
      <w:r>
        <w:rPr>
          <w:lang w:val="id-ID"/>
        </w:rPr>
        <w:fldChar w:fldCharType="end"/>
      </w:r>
      <w:r>
        <w:rPr>
          <w:lang w:val="id-ID"/>
        </w:rPr>
        <w:t xml:space="preserve"> mengenai penggunaan R</w:t>
      </w:r>
      <w:r w:rsidR="008D5C9F">
        <w:rPr>
          <w:lang w:val="id-ID"/>
        </w:rPr>
        <w:t xml:space="preserve">est API pada aplikasi berbasis </w:t>
      </w:r>
      <w:r w:rsidR="008D5C9F" w:rsidRPr="008D5C9F">
        <w:rPr>
          <w:i/>
          <w:lang w:val="id-ID"/>
        </w:rPr>
        <w:t>web</w:t>
      </w:r>
      <w:r w:rsidR="008D5C9F">
        <w:rPr>
          <w:lang w:val="id-ID"/>
        </w:rPr>
        <w:t xml:space="preserve"> </w:t>
      </w:r>
      <w:r w:rsidR="008D5C9F" w:rsidRPr="008D5C9F">
        <w:rPr>
          <w:i/>
          <w:lang w:val="id-ID"/>
        </w:rPr>
        <w:t>s</w:t>
      </w:r>
      <w:r w:rsidRPr="008D5C9F">
        <w:rPr>
          <w:i/>
          <w:lang w:val="id-ID"/>
        </w:rPr>
        <w:t>ervice</w:t>
      </w:r>
      <w:r w:rsidR="008D5C9F">
        <w:rPr>
          <w:i/>
          <w:lang w:val="id-ID"/>
        </w:rPr>
        <w:t xml:space="preserve"> </w:t>
      </w:r>
      <w:r w:rsidR="008D5C9F">
        <w:rPr>
          <w:lang w:val="id-ID"/>
        </w:rPr>
        <w:t xml:space="preserve">menjelaskan bahwa dengan menggunakan API maka layanan dapat diakses oleh aplikasi lain tanpa harus terhubung ke satu </w:t>
      </w:r>
      <w:r w:rsidR="008D5C9F">
        <w:rPr>
          <w:i/>
          <w:lang w:val="id-ID"/>
        </w:rPr>
        <w:t xml:space="preserve">database </w:t>
      </w:r>
      <w:r w:rsidR="008D5C9F">
        <w:rPr>
          <w:lang w:val="id-ID"/>
        </w:rPr>
        <w:t>yang sama, sehingga</w:t>
      </w:r>
      <w:r>
        <w:rPr>
          <w:lang w:val="id-ID"/>
        </w:rPr>
        <w:t xml:space="preserve"> d</w:t>
      </w:r>
      <w:r w:rsidR="0024785C">
        <w:t>engan menggunakan sebuah API maka pengguna tidak akan terhubu</w:t>
      </w:r>
      <w:r w:rsidR="008B2224">
        <w:t>ng secar</w:t>
      </w:r>
      <w:r w:rsidR="0024785C">
        <w:t>a</w:t>
      </w:r>
      <w:r w:rsidR="008B2224">
        <w:t xml:space="preserve"> </w:t>
      </w:r>
      <w:r w:rsidR="0024785C">
        <w:t xml:space="preserve">langsung dengan </w:t>
      </w:r>
      <w:r w:rsidR="0024785C" w:rsidRPr="007C663D">
        <w:rPr>
          <w:i/>
        </w:rPr>
        <w:t>database</w:t>
      </w:r>
      <w:r w:rsidR="0024785C">
        <w:t xml:space="preserve">, </w:t>
      </w:r>
      <w:r w:rsidR="00AD21FF">
        <w:t>sehingga</w:t>
      </w:r>
      <w:r w:rsidR="0024785C">
        <w:t xml:space="preserve"> akan meningkatkan keamanan dari sistem,  jika sewaktu waktu terj</w:t>
      </w:r>
      <w:r w:rsidR="007F7EAE">
        <w:t xml:space="preserve">adi hal-hal yang tidak </w:t>
      </w:r>
      <w:r w:rsidR="00AD21FF">
        <w:t>diinginkan</w:t>
      </w:r>
      <w:r w:rsidR="0024785C">
        <w:t xml:space="preserve"> seperti rusaknya data atau sistem </w:t>
      </w:r>
      <w:r w:rsidR="00B57B9F">
        <w:t>diretas</w:t>
      </w:r>
      <w:r w:rsidR="0024785C">
        <w:t xml:space="preserve"> oleh pihak yang tidak bertanggung jawab data asli tetap aman tersimpan pada </w:t>
      </w:r>
      <w:r w:rsidR="0024785C" w:rsidRPr="00742A11">
        <w:rPr>
          <w:i/>
        </w:rPr>
        <w:t>database</w:t>
      </w:r>
      <w:r w:rsidR="0024785C">
        <w:t xml:space="preserve"> tanpa mengalami gangguan sedikitpun</w:t>
      </w:r>
      <w:r w:rsidR="0024785C">
        <w:fldChar w:fldCharType="begin" w:fldLock="1"/>
      </w:r>
      <w:r>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585956" w:rsidRPr="00585956">
        <w:rPr>
          <w:noProof/>
        </w:rPr>
        <w:t>[16]</w:t>
      </w:r>
      <w:r w:rsidR="0024785C">
        <w:fldChar w:fldCharType="end"/>
      </w:r>
      <w:r w:rsidR="0024785C">
        <w:t>.</w:t>
      </w:r>
    </w:p>
    <w:p w14:paraId="2A9C50AF" w14:textId="77777777" w:rsidR="00AD5E0F" w:rsidRDefault="00AD5E0F" w:rsidP="0024785C"/>
    <w:p w14:paraId="2C78FED0" w14:textId="2142D278" w:rsidR="00EC2C3C" w:rsidRDefault="00B70AAC" w:rsidP="00EC2C3C">
      <w:pPr>
        <w:pStyle w:val="SubBabII"/>
        <w:ind w:hanging="720"/>
      </w:pPr>
      <w:bookmarkStart w:id="247" w:name="_Toc143523729"/>
      <w:bookmarkStart w:id="248" w:name="_Toc144760038"/>
      <w:bookmarkStart w:id="249" w:name="_Toc144819812"/>
      <w:bookmarkStart w:id="250" w:name="_Toc144820686"/>
      <w:bookmarkStart w:id="251" w:name="_Toc144836340"/>
      <w:bookmarkStart w:id="252" w:name="_Toc144992045"/>
      <w:bookmarkStart w:id="253" w:name="_Toc146148320"/>
      <w:r w:rsidRPr="00B70AAC">
        <w:rPr>
          <w:i/>
        </w:rPr>
        <w:t>Framework</w:t>
      </w:r>
      <w:r>
        <w:t xml:space="preserve"> </w:t>
      </w:r>
      <w:r w:rsidR="005E72E0" w:rsidRPr="00D42D82">
        <w:t>Laravel</w:t>
      </w:r>
      <w:bookmarkEnd w:id="247"/>
      <w:bookmarkEnd w:id="248"/>
      <w:bookmarkEnd w:id="249"/>
      <w:bookmarkEnd w:id="250"/>
      <w:bookmarkEnd w:id="251"/>
      <w:bookmarkEnd w:id="252"/>
      <w:bookmarkEnd w:id="253"/>
      <w:r w:rsidR="00E83BDC">
        <w:t xml:space="preserve"> </w:t>
      </w:r>
    </w:p>
    <w:p w14:paraId="1949FCB3" w14:textId="65ADFEDB" w:rsidR="005C053B" w:rsidRDefault="00994FA3" w:rsidP="005C053B">
      <w:pPr>
        <w:ind w:firstLine="714"/>
      </w:pPr>
      <w:r>
        <w:rPr>
          <w:lang w:val="id-ID"/>
        </w:rPr>
        <w:t xml:space="preserve">Dengan adanya kebutuhan terhadap API maka diperlukan sebuah kerangkat kerja atau </w:t>
      </w:r>
      <w:r>
        <w:rPr>
          <w:i/>
          <w:lang w:val="id-ID"/>
        </w:rPr>
        <w:t>framework</w:t>
      </w:r>
      <w:r>
        <w:rPr>
          <w:lang w:val="id-ID"/>
        </w:rPr>
        <w:t xml:space="preserve"> yang dapat digunakan untuk membuat sebuah layanan API. </w:t>
      </w:r>
      <w:r w:rsidR="005C053B" w:rsidRPr="00B93C69">
        <w:rPr>
          <w:i/>
        </w:rPr>
        <w:t>Framework</w:t>
      </w:r>
      <w:r w:rsidR="005C053B" w:rsidRPr="005C053B">
        <w:t xml:space="preserve"> adalah struktur kerja yang terdiri dari sekumpulan </w:t>
      </w:r>
      <w:r w:rsidR="005C053B">
        <w:t>program</w:t>
      </w:r>
      <w:r w:rsidR="005C053B" w:rsidRPr="005C053B">
        <w:t xml:space="preserve">, terutama berisi </w:t>
      </w:r>
      <w:r w:rsidR="005C053B">
        <w:t>kelas</w:t>
      </w:r>
      <w:r w:rsidR="005C053B" w:rsidRPr="005C053B">
        <w:t xml:space="preserve"> dan fungsi, yang dapat membantu para pengembang (</w:t>
      </w:r>
      <w:r w:rsidR="005C053B" w:rsidRPr="005C053B">
        <w:rPr>
          <w:i/>
        </w:rPr>
        <w:t>developer</w:t>
      </w:r>
      <w:r w:rsidR="005C053B" w:rsidRPr="005C053B">
        <w:t xml:space="preserve">) dalam menangani berbagai permasalahan yang sering </w:t>
      </w:r>
      <w:r w:rsidR="005C053B" w:rsidRPr="005C053B">
        <w:lastRenderedPageBreak/>
        <w:t xml:space="preserve">dihadapi dalam pemrograman. Dengan menggunakan framework, para pengembang dapat lebih terfokus dan lebih cepat dalam membangun aplikasi karena berbagai tugas rutin seperti koneksi ke </w:t>
      </w:r>
      <w:r w:rsidR="005C053B" w:rsidRPr="00742A11">
        <w:rPr>
          <w:i/>
        </w:rPr>
        <w:t>database</w:t>
      </w:r>
      <w:r w:rsidR="005C053B" w:rsidRPr="005C053B">
        <w:t xml:space="preserve">, pemanggilan variabel, pengelolaan file, dan sebagainya telah diatur dan disediakan dalam </w:t>
      </w:r>
      <w:r w:rsidR="005C053B" w:rsidRPr="003D0617">
        <w:rPr>
          <w:i/>
        </w:rPr>
        <w:t>framework</w:t>
      </w:r>
      <w:r w:rsidR="005C053B" w:rsidRPr="005C053B">
        <w:t xml:space="preserve"> tersebut</w:t>
      </w:r>
      <w:r w:rsidR="005C053B">
        <w:fldChar w:fldCharType="begin" w:fldLock="1"/>
      </w:r>
      <w:r w:rsidR="003D0617">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5C053B">
        <w:fldChar w:fldCharType="separate"/>
      </w:r>
      <w:r w:rsidR="00585956" w:rsidRPr="00585956">
        <w:rPr>
          <w:noProof/>
        </w:rPr>
        <w:t>[17]</w:t>
      </w:r>
      <w:r w:rsidR="005C053B">
        <w:fldChar w:fldCharType="end"/>
      </w:r>
      <w:r w:rsidR="005C053B" w:rsidRPr="005C053B">
        <w:t>.</w:t>
      </w:r>
    </w:p>
    <w:p w14:paraId="7DF49A3E" w14:textId="3BA9CF19" w:rsidR="005C053B" w:rsidRDefault="003D0617" w:rsidP="0038767E">
      <w:pPr>
        <w:ind w:firstLine="714"/>
      </w:pPr>
      <w:r>
        <w:rPr>
          <w:lang w:val="id-ID"/>
        </w:rPr>
        <w:t xml:space="preserve">Penelitian yang dilakukan oleh Alip dkk </w:t>
      </w:r>
      <w:r>
        <w:rPr>
          <w:lang w:val="id-ID"/>
        </w:rPr>
        <w:fldChar w:fldCharType="begin" w:fldLock="1"/>
      </w:r>
      <w:r w:rsidR="000F24B9">
        <w:rPr>
          <w:lang w:val="id-ID"/>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Pr>
          <w:lang w:val="id-ID"/>
        </w:rPr>
        <w:fldChar w:fldCharType="separate"/>
      </w:r>
      <w:r w:rsidRPr="003D0617">
        <w:rPr>
          <w:noProof/>
          <w:lang w:val="id-ID"/>
        </w:rPr>
        <w:t>[17]</w:t>
      </w:r>
      <w:r>
        <w:rPr>
          <w:lang w:val="id-ID"/>
        </w:rPr>
        <w:fldChar w:fldCharType="end"/>
      </w:r>
      <w:r>
        <w:rPr>
          <w:lang w:val="id-ID"/>
        </w:rPr>
        <w:t xml:space="preserve"> mengenai penggunaan model MVC pada sebuah website menjelaskan bahwa </w:t>
      </w:r>
      <w:r w:rsidR="005E72E0" w:rsidRPr="005E72E0">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rsidR="005E72E0">
        <w:t xml:space="preserve">PHP yang terbuka dan gratis, </w:t>
      </w:r>
      <w:r w:rsidR="005E72E0"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3127E6">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585956" w:rsidRPr="00585956">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585956" w:rsidRPr="00585956">
        <w:rPr>
          <w:noProof/>
        </w:rPr>
        <w:t>[17]</w:t>
      </w:r>
      <w:r w:rsidR="00BC11FE">
        <w:fldChar w:fldCharType="end"/>
      </w:r>
      <w:r w:rsidR="006F4C5F">
        <w:t>.</w:t>
      </w:r>
    </w:p>
    <w:p w14:paraId="7E3C6947" w14:textId="77777777" w:rsidR="00E7408F" w:rsidRDefault="00253E97" w:rsidP="00E7408F">
      <w:pPr>
        <w:keepNext/>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99748" cy="2372825"/>
                    </a:xfrm>
                    <a:prstGeom prst="rect">
                      <a:avLst/>
                    </a:prstGeom>
                  </pic:spPr>
                </pic:pic>
              </a:graphicData>
            </a:graphic>
          </wp:inline>
        </w:drawing>
      </w:r>
    </w:p>
    <w:p w14:paraId="746B25DB" w14:textId="70BD2171" w:rsidR="00253E97" w:rsidRDefault="00E7408F" w:rsidP="00E7408F">
      <w:pPr>
        <w:pStyle w:val="LabelGambar"/>
      </w:pPr>
      <w:bookmarkStart w:id="254" w:name="_Ref145849413"/>
      <w:bookmarkStart w:id="255" w:name="_Toc146147929"/>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8</w:t>
      </w:r>
      <w:r w:rsidRPr="00E7408F">
        <w:rPr>
          <w:b/>
        </w:rPr>
        <w:fldChar w:fldCharType="end"/>
      </w:r>
      <w:bookmarkEnd w:id="254"/>
      <w:r>
        <w:rPr>
          <w:lang w:val="id-ID"/>
        </w:rPr>
        <w:t xml:space="preserve"> </w:t>
      </w:r>
      <w:r w:rsidRPr="00A03263">
        <w:t>Konsep MVC pada Laravel</w:t>
      </w:r>
      <w:bookmarkEnd w:id="255"/>
    </w:p>
    <w:p w14:paraId="293BA701" w14:textId="77777777" w:rsidR="00BC11FE" w:rsidRDefault="00BC11FE" w:rsidP="00253E97">
      <w:pPr>
        <w:pStyle w:val="LabelGambar"/>
      </w:pPr>
    </w:p>
    <w:p w14:paraId="41E60F13" w14:textId="37767E65" w:rsidR="002542FE" w:rsidRDefault="002E3077" w:rsidP="002542FE">
      <w:pPr>
        <w:ind w:firstLine="714"/>
      </w:pPr>
      <w:fldSimple w:instr=" REF _Ref145849413  \* MERGEFORMAT ">
        <w:r w:rsidR="00E7408F" w:rsidRPr="00E7408F">
          <w:t>Gambar 2.</w:t>
        </w:r>
        <w:r w:rsidR="00E7408F" w:rsidRPr="00E7408F">
          <w:rPr>
            <w:noProof/>
          </w:rPr>
          <w:t>8</w:t>
        </w:r>
      </w:fldSimple>
      <w:r w:rsidR="00E7408F">
        <w:rPr>
          <w:lang w:val="id-ID"/>
        </w:rPr>
        <w:t xml:space="preserve"> </w:t>
      </w:r>
      <w:r w:rsidR="00BC11FE">
        <w:t>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w:t>
      </w:r>
      <w:r w:rsidR="001B45C0">
        <w:t>berikut:</w:t>
      </w:r>
      <w:r w:rsidR="00BC11FE">
        <w:t xml:space="preserve"> </w:t>
      </w:r>
    </w:p>
    <w:p w14:paraId="432A7ED4" w14:textId="0E3E5102" w:rsidR="0038767E" w:rsidRDefault="0038767E" w:rsidP="006247DA">
      <w:pPr>
        <w:pStyle w:val="ListParagraph"/>
        <w:numPr>
          <w:ilvl w:val="0"/>
          <w:numId w:val="7"/>
        </w:numPr>
        <w:ind w:left="709"/>
      </w:pPr>
      <w:r>
        <w:lastRenderedPageBreak/>
        <w:t>Model</w:t>
      </w:r>
    </w:p>
    <w:p w14:paraId="28311A5B" w14:textId="64BC9FA8" w:rsidR="001962E8" w:rsidRPr="00C16716" w:rsidRDefault="002542FE" w:rsidP="00C16716">
      <w:pPr>
        <w:pStyle w:val="ListParagraph"/>
        <w:ind w:left="709"/>
        <w:rPr>
          <w:lang w:val="id-ID"/>
        </w:rPr>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w:t>
      </w:r>
      <w:r w:rsidR="00C16716">
        <w: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56" w:name="_Toc143523730"/>
      <w:bookmarkStart w:id="257" w:name="_Toc144760039"/>
      <w:bookmarkStart w:id="258" w:name="_Toc144819813"/>
      <w:bookmarkStart w:id="259" w:name="_Toc144820687"/>
      <w:bookmarkStart w:id="260" w:name="_Toc144836341"/>
      <w:bookmarkStart w:id="261" w:name="_Toc144992046"/>
      <w:bookmarkStart w:id="262" w:name="_Toc146148321"/>
      <w:r w:rsidRPr="00D42D82">
        <w:t>Pusher</w:t>
      </w:r>
      <w:r>
        <w:rPr>
          <w:i/>
        </w:rPr>
        <w:t xml:space="preserve"> </w:t>
      </w:r>
      <w:r w:rsidR="005E72E0" w:rsidRPr="00D42D82">
        <w:t>Websocket</w:t>
      </w:r>
      <w:bookmarkEnd w:id="256"/>
      <w:bookmarkEnd w:id="257"/>
      <w:bookmarkEnd w:id="258"/>
      <w:bookmarkEnd w:id="259"/>
      <w:bookmarkEnd w:id="260"/>
      <w:bookmarkEnd w:id="261"/>
      <w:bookmarkEnd w:id="262"/>
    </w:p>
    <w:p w14:paraId="69144F1B" w14:textId="4E485BFB" w:rsidR="00797057" w:rsidRDefault="0093642F" w:rsidP="00B3243E">
      <w:pPr>
        <w:ind w:firstLine="714"/>
        <w:rPr>
          <w:lang w:val="id-ID"/>
        </w:rPr>
      </w:pPr>
      <w:r>
        <w:rPr>
          <w:lang w:val="id-ID"/>
        </w:rPr>
        <w:t xml:space="preserve">Perangkat akses yang terpasang pada setiap pintu dimungkinkan untuk dikendalikan dari jarak jauh menggunakan koneksi internet, sehingga memerlukan protokol yang dapat mendukung pengiriman data dari </w:t>
      </w:r>
      <w:r w:rsidRPr="0093642F">
        <w:rPr>
          <w:i/>
          <w:lang w:val="id-ID"/>
        </w:rPr>
        <w:t>server</w:t>
      </w:r>
      <w:r>
        <w:rPr>
          <w:i/>
          <w:lang w:val="id-ID"/>
        </w:rPr>
        <w:t xml:space="preserve"> </w:t>
      </w:r>
      <w:r>
        <w:rPr>
          <w:lang w:val="id-ID"/>
        </w:rPr>
        <w:t xml:space="preserve">menuju ke perangkat akses secara langsung, salah satunya yaitu </w:t>
      </w:r>
      <w:r>
        <w:rPr>
          <w:i/>
          <w:lang w:val="id-ID"/>
        </w:rPr>
        <w:t xml:space="preserve">websocket. </w:t>
      </w:r>
      <w:r w:rsidR="000F24B9">
        <w:rPr>
          <w:lang w:val="id-ID"/>
        </w:rPr>
        <w:t xml:space="preserve">Pada penelitian yang dilakukan oleh A. Al-Ilman dan T. Kurniawan </w:t>
      </w:r>
      <w:r w:rsidR="000F24B9">
        <w:rPr>
          <w:lang w:val="id-ID"/>
        </w:rPr>
        <w:fldChar w:fldCharType="begin" w:fldLock="1"/>
      </w:r>
      <w:r w:rsidR="00D77A16">
        <w:rPr>
          <w:lang w:val="id-ID"/>
        </w:rPr>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0F24B9">
        <w:rPr>
          <w:lang w:val="id-ID"/>
        </w:rPr>
        <w:fldChar w:fldCharType="separate"/>
      </w:r>
      <w:r w:rsidR="000F24B9" w:rsidRPr="000F24B9">
        <w:rPr>
          <w:noProof/>
          <w:lang w:val="id-ID"/>
        </w:rPr>
        <w:t>[19]</w:t>
      </w:r>
      <w:r w:rsidR="000F24B9">
        <w:rPr>
          <w:lang w:val="id-ID"/>
        </w:rPr>
        <w:fldChar w:fldCharType="end"/>
      </w:r>
      <w:r w:rsidR="000F24B9">
        <w:rPr>
          <w:lang w:val="id-ID"/>
        </w:rPr>
        <w:t xml:space="preserve">  mengenai penggunaan Websocket pada sistem berbagi lokasi berbasis </w:t>
      </w:r>
      <w:r w:rsidR="000F24B9">
        <w:rPr>
          <w:i/>
          <w:lang w:val="id-ID"/>
        </w:rPr>
        <w:t>website</w:t>
      </w:r>
      <w:r w:rsidR="000F24B9">
        <w:rPr>
          <w:lang w:val="id-ID"/>
        </w:rPr>
        <w:t xml:space="preserve"> menjelaskan bahwa proses pengriman data dari </w:t>
      </w:r>
      <w:r w:rsidR="000F24B9">
        <w:rPr>
          <w:i/>
          <w:lang w:val="id-ID"/>
        </w:rPr>
        <w:t xml:space="preserve">server </w:t>
      </w:r>
      <w:r w:rsidR="000F24B9">
        <w:rPr>
          <w:lang w:val="id-ID"/>
        </w:rPr>
        <w:t xml:space="preserve">ke </w:t>
      </w:r>
      <w:r w:rsidR="000F24B9">
        <w:rPr>
          <w:i/>
          <w:lang w:val="id-ID"/>
        </w:rPr>
        <w:t>client</w:t>
      </w:r>
      <w:r w:rsidR="000F24B9">
        <w:rPr>
          <w:lang w:val="id-ID"/>
        </w:rPr>
        <w:t xml:space="preserve"> secara langsung dapat menggunakan teknologi </w:t>
      </w:r>
      <w:r w:rsidR="000F24B9">
        <w:rPr>
          <w:i/>
          <w:lang w:val="id-ID"/>
        </w:rPr>
        <w:t xml:space="preserve">websocket. </w:t>
      </w:r>
      <w:r w:rsidR="005E72E0" w:rsidRPr="00B3243E">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005E72E0"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 xml:space="preserve">dibandingkan dengan </w:t>
      </w:r>
      <w:r w:rsidR="00E56867" w:rsidRPr="00E56867">
        <w:lastRenderedPageBreak/>
        <w:t>teknologi komunikasi</w:t>
      </w:r>
      <w:r w:rsidR="00E56867">
        <w:t xml:space="preserve"> </w:t>
      </w:r>
      <w:r w:rsidR="00E56867" w:rsidRPr="00E56867">
        <w:t>lain termasuk AJAX</w:t>
      </w:r>
      <w:r w:rsidR="00E56867">
        <w:fldChar w:fldCharType="begin" w:fldLock="1"/>
      </w:r>
      <w:r w:rsidR="003127E6">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585956" w:rsidRPr="00585956">
        <w:rPr>
          <w:noProof/>
        </w:rPr>
        <w:t>[19]</w:t>
      </w:r>
      <w:r w:rsidR="00E56867">
        <w:fldChar w:fldCharType="end"/>
      </w:r>
      <w:r w:rsidR="00E56867">
        <w:t>.</w:t>
      </w:r>
      <w:r w:rsidR="007F1F4F">
        <w:t xml:space="preserve"> </w:t>
      </w:r>
      <w:r w:rsidR="005E72E0"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w:t>
      </w:r>
      <w:r w:rsidR="00E56867" w:rsidRPr="00E7408F">
        <w:rPr>
          <w:i/>
        </w:rPr>
        <w:t>error</w:t>
      </w:r>
      <w:r w:rsidR="00E56867">
        <w:t xml:space="preserve">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00163C25" w14:textId="77777777" w:rsidR="00B3243E" w:rsidRPr="00B3243E" w:rsidRDefault="00B3243E" w:rsidP="00B3243E">
      <w:pPr>
        <w:ind w:firstLine="714"/>
        <w:rPr>
          <w:lang w:val="id-ID"/>
        </w:rPr>
      </w:pPr>
    </w:p>
    <w:p w14:paraId="711B88CC" w14:textId="77777777" w:rsidR="00E7408F" w:rsidRDefault="00797057" w:rsidP="00E7408F">
      <w:pPr>
        <w:keepNext/>
        <w:jc w:val="center"/>
      </w:pPr>
      <w:r>
        <w:rPr>
          <w:noProof/>
          <w:lang w:val="en-US"/>
        </w:rPr>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50881" cy="2799974"/>
                    </a:xfrm>
                    <a:prstGeom prst="rect">
                      <a:avLst/>
                    </a:prstGeom>
                  </pic:spPr>
                </pic:pic>
              </a:graphicData>
            </a:graphic>
          </wp:inline>
        </w:drawing>
      </w:r>
    </w:p>
    <w:p w14:paraId="321DE31E" w14:textId="17884752" w:rsidR="00364247" w:rsidRDefault="00E7408F" w:rsidP="00E7408F">
      <w:pPr>
        <w:pStyle w:val="LabelGambar"/>
      </w:pPr>
      <w:bookmarkStart w:id="263" w:name="_Ref145849527"/>
      <w:bookmarkStart w:id="264" w:name="_Toc146147930"/>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9</w:t>
      </w:r>
      <w:r w:rsidRPr="00E7408F">
        <w:rPr>
          <w:b/>
        </w:rPr>
        <w:fldChar w:fldCharType="end"/>
      </w:r>
      <w:bookmarkEnd w:id="263"/>
      <w:r>
        <w:rPr>
          <w:lang w:val="id-ID"/>
        </w:rPr>
        <w:t xml:space="preserve"> </w:t>
      </w:r>
      <w:r w:rsidRPr="0028441C">
        <w:rPr>
          <w:lang w:val="id-ID"/>
        </w:rPr>
        <w:t>Diagram Pusher channel</w:t>
      </w:r>
      <w:bookmarkEnd w:id="264"/>
    </w:p>
    <w:p w14:paraId="74B6C63C" w14:textId="77777777" w:rsidR="0069593F" w:rsidRDefault="0069593F" w:rsidP="00797057">
      <w:pPr>
        <w:pStyle w:val="LabelGambar"/>
      </w:pPr>
    </w:p>
    <w:p w14:paraId="473DB8E9" w14:textId="4AA288D5" w:rsidR="00625BE9" w:rsidRDefault="002E3077" w:rsidP="00625BE9">
      <w:pPr>
        <w:ind w:firstLine="720"/>
      </w:pPr>
      <w:fldSimple w:instr=" REF _Ref145849527  \* MERGEFORMAT ">
        <w:r w:rsidR="00E7408F" w:rsidRPr="00E7408F">
          <w:t>Gambar 2.</w:t>
        </w:r>
        <w:r w:rsidR="00E7408F" w:rsidRPr="00E7408F">
          <w:rPr>
            <w:noProof/>
          </w:rPr>
          <w:t>9</w:t>
        </w:r>
      </w:fldSimple>
      <w:r w:rsidR="00E7408F">
        <w:rPr>
          <w:lang w:val="id-ID"/>
        </w:rPr>
        <w:t xml:space="preserve"> </w:t>
      </w:r>
      <w:r w:rsidR="0002563E">
        <w:t>di atas</w:t>
      </w:r>
      <w:r w:rsidR="00625BE9">
        <w:t xml:space="preserve"> menjelaskan bagian-bagian dari </w:t>
      </w:r>
      <w:r w:rsidR="005E72E0" w:rsidRPr="005E72E0">
        <w:t>Pusher</w:t>
      </w:r>
      <w:r w:rsidR="00625BE9">
        <w:t xml:space="preserve"> channel, </w:t>
      </w:r>
      <w:r w:rsidR="005E72E0" w:rsidRPr="005E72E0">
        <w:t>Pusher</w:t>
      </w:r>
      <w:r w:rsidR="00625BE9">
        <w:t xml:space="preserve"> hanya mendukung komunikasi satu arah yaitu dari </w:t>
      </w:r>
      <w:r w:rsidR="00625BE9" w:rsidRPr="004522B7">
        <w:rPr>
          <w:i/>
        </w:rPr>
        <w:t>server</w:t>
      </w:r>
      <w:r w:rsidR="00625BE9">
        <w:t xml:space="preserve"> ke client dengan menggunakan metode </w:t>
      </w:r>
      <w:r w:rsidR="00625BE9" w:rsidRPr="001962E8">
        <w:rPr>
          <w:i/>
        </w:rPr>
        <w:t>broadcasting</w:t>
      </w:r>
      <w:r w:rsidR="00625BE9">
        <w:t xml:space="preserve">. Untuk bisa mendapatkan pesan dari </w:t>
      </w:r>
      <w:r w:rsidR="00625BE9" w:rsidRPr="00784682">
        <w:rPr>
          <w:i/>
        </w:rPr>
        <w:t>broadcasting</w:t>
      </w:r>
      <w:r w:rsidR="00625BE9">
        <w:t xml:space="preserve"> maka client harus terhubung ke salah satu </w:t>
      </w:r>
      <w:r w:rsidR="00625BE9" w:rsidRPr="001962E8">
        <w:rPr>
          <w:i/>
        </w:rPr>
        <w:t>channel</w:t>
      </w:r>
      <w:r w:rsidR="00625BE9">
        <w:t xml:space="preserve"> dengan cara melakukan </w:t>
      </w:r>
      <w:r w:rsidR="00625BE9" w:rsidRPr="001962E8">
        <w:rPr>
          <w:i/>
        </w:rPr>
        <w:t>subscribe</w:t>
      </w:r>
      <w:r w:rsidR="00625BE9">
        <w:t xml:space="preserve"> ke </w:t>
      </w:r>
      <w:r w:rsidR="00625BE9" w:rsidRPr="001962E8">
        <w:rPr>
          <w:i/>
        </w:rPr>
        <w:t>channel</w:t>
      </w:r>
      <w:r w:rsidR="00625BE9">
        <w:t xml:space="preserve"> tersebut. </w:t>
      </w:r>
      <w:r w:rsidR="00622B18">
        <w:t>Di dalam</w:t>
      </w:r>
      <w:r w:rsidR="00625BE9">
        <w:t xml:space="preserve"> </w:t>
      </w:r>
      <w:r w:rsidR="005E72E0" w:rsidRPr="005E72E0">
        <w:t>Pusher</w:t>
      </w:r>
      <w:r w:rsidR="00625BE9">
        <w:t xml:space="preserve"> terdapat 3 </w:t>
      </w:r>
      <w:r w:rsidR="00625BE9" w:rsidRPr="001962E8">
        <w:rPr>
          <w:i/>
        </w:rPr>
        <w:t>channel</w:t>
      </w:r>
      <w:r w:rsidR="00625BE9">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w:t>
      </w:r>
      <w:r>
        <w:lastRenderedPageBreak/>
        <w:t xml:space="preserve">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rsidRPr="0004365B">
        <w:rPr>
          <w:i/>
        </w:rPr>
        <w:t>subscribe</w:t>
      </w:r>
      <w:r>
        <w:t xml:space="preserve"> atau ada </w:t>
      </w:r>
      <w:r w:rsidRPr="0004365B">
        <w:rPr>
          <w:i/>
        </w:rPr>
        <w:t>client</w:t>
      </w:r>
      <w:r>
        <w:t xml:space="preserve"> yang keluar.</w:t>
      </w:r>
    </w:p>
    <w:p w14:paraId="2920DAF2" w14:textId="77777777" w:rsidR="00E56867" w:rsidRPr="00E56867" w:rsidRDefault="00E56867" w:rsidP="003873EF"/>
    <w:p w14:paraId="29BDD582" w14:textId="5733AA09" w:rsidR="00905697" w:rsidRPr="00905697" w:rsidRDefault="00905697" w:rsidP="004157BA">
      <w:pPr>
        <w:pStyle w:val="SubBabII"/>
        <w:ind w:left="720" w:hanging="720"/>
      </w:pPr>
      <w:bookmarkStart w:id="265" w:name="_Toc143523731"/>
      <w:bookmarkStart w:id="266" w:name="_Toc144760040"/>
      <w:bookmarkStart w:id="267" w:name="_Toc144819814"/>
      <w:bookmarkStart w:id="268" w:name="_Toc144820688"/>
      <w:bookmarkStart w:id="269" w:name="_Toc144836342"/>
      <w:bookmarkStart w:id="270" w:name="_Toc144992047"/>
      <w:bookmarkStart w:id="271" w:name="_Toc146148322"/>
      <w:r>
        <w:rPr>
          <w:lang w:val="id-ID"/>
        </w:rPr>
        <w:t>Nginx</w:t>
      </w:r>
      <w:bookmarkEnd w:id="271"/>
      <w:r>
        <w:rPr>
          <w:lang w:val="id-ID"/>
        </w:rPr>
        <w:t xml:space="preserve"> </w:t>
      </w:r>
    </w:p>
    <w:p w14:paraId="453F9F5F" w14:textId="1CF3D582" w:rsidR="00D63CD4" w:rsidRDefault="00D63CD4" w:rsidP="00D63CD4">
      <w:pPr>
        <w:ind w:firstLine="720"/>
        <w:rPr>
          <w:lang w:val="id-ID"/>
        </w:rPr>
      </w:pPr>
      <w:r>
        <w:rPr>
          <w:lang w:val="id-ID"/>
        </w:rPr>
        <w:t xml:space="preserve">Sama seperti </w:t>
      </w:r>
      <w:r>
        <w:rPr>
          <w:i/>
          <w:lang w:val="id-ID"/>
        </w:rPr>
        <w:t xml:space="preserve">database, </w:t>
      </w:r>
      <w:r>
        <w:rPr>
          <w:lang w:val="id-ID"/>
        </w:rPr>
        <w:t xml:space="preserve">layanan API yang telah dibuat juga harus dipasang pada sebuah </w:t>
      </w:r>
      <w:r w:rsidRPr="00D43700">
        <w:rPr>
          <w:i/>
          <w:lang w:val="id-ID"/>
        </w:rPr>
        <w:t>server</w:t>
      </w:r>
      <w:r>
        <w:rPr>
          <w:i/>
          <w:lang w:val="id-ID"/>
        </w:rPr>
        <w:t xml:space="preserve"> </w:t>
      </w:r>
      <w:r>
        <w:rPr>
          <w:lang w:val="id-ID"/>
        </w:rPr>
        <w:t xml:space="preserve">agar bisa diakses oleh semua perangkat akses yang telah terpasang, maka dibutuhkan sebuah HTTP </w:t>
      </w:r>
      <w:r w:rsidRPr="00D43700">
        <w:rPr>
          <w:i/>
          <w:lang w:val="id-ID"/>
        </w:rPr>
        <w:t>server</w:t>
      </w:r>
      <w:r>
        <w:rPr>
          <w:i/>
          <w:lang w:val="id-ID"/>
        </w:rPr>
        <w:t xml:space="preserve"> </w:t>
      </w:r>
      <w:r>
        <w:rPr>
          <w:lang w:val="id-ID"/>
        </w:rPr>
        <w:t xml:space="preserve">untuk menjalankan layanan API yang telah dibuat, salah satu HTTP </w:t>
      </w:r>
      <w:r w:rsidRPr="00D43700">
        <w:rPr>
          <w:i/>
          <w:lang w:val="id-ID"/>
        </w:rPr>
        <w:t>server</w:t>
      </w:r>
      <w:r>
        <w:rPr>
          <w:i/>
          <w:lang w:val="id-ID"/>
        </w:rPr>
        <w:t xml:space="preserve"> </w:t>
      </w:r>
      <w:r>
        <w:rPr>
          <w:lang w:val="id-ID"/>
        </w:rPr>
        <w:t xml:space="preserve">yang dapat digunakan yaitu Nginx. </w:t>
      </w:r>
      <w:r w:rsidRPr="00D43700">
        <w:t>Nginx</w:t>
      </w:r>
      <w:r w:rsidRPr="001D3113">
        <w:t xml:space="preserve">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3127E6">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20]","plainTextFormattedCitation":"[20]","previouslyFormattedCitation":"[20]"},"properties":{"noteIndex":0},"schema":"https://github.com/citation-style-language/schema/raw/master/csl-citation.json"}</w:instrText>
      </w:r>
      <w:r>
        <w:rPr>
          <w:i/>
        </w:rPr>
        <w:fldChar w:fldCharType="separate"/>
      </w:r>
      <w:r w:rsidR="00585956" w:rsidRPr="00585956">
        <w:rPr>
          <w:noProof/>
        </w:rPr>
        <w:t>[20]</w:t>
      </w:r>
      <w:r>
        <w:rPr>
          <w:i/>
        </w:rPr>
        <w:fldChar w:fldCharType="end"/>
      </w:r>
      <w:r>
        <w:t xml:space="preserve">. Nginx dibangun secara modular, dengan demikian </w:t>
      </w:r>
      <w:r w:rsidRPr="005E72E0">
        <w:t>Nginx</w:t>
      </w:r>
      <w:r>
        <w:t xml:space="preserve"> mampu mendukung berbagai fitur seperti </w:t>
      </w:r>
      <w:r w:rsidR="00D77A16">
        <w:rPr>
          <w:i/>
          <w:lang w:val="id-ID"/>
        </w:rPr>
        <w:t>l</w:t>
      </w:r>
      <w:r w:rsidRPr="001D3113">
        <w:rPr>
          <w:i/>
        </w:rPr>
        <w:t xml:space="preserve">oad </w:t>
      </w:r>
      <w:r w:rsidR="00D77A16">
        <w:rPr>
          <w:i/>
          <w:lang w:val="id-ID"/>
        </w:rPr>
        <w:t>b</w:t>
      </w:r>
      <w:r w:rsidRPr="001D3113">
        <w:rPr>
          <w:i/>
        </w:rPr>
        <w:t>alancing</w:t>
      </w:r>
      <w:r w:rsidR="00D77A16">
        <w:rPr>
          <w:lang w:val="id-ID"/>
        </w:rPr>
        <w:t xml:space="preserve">, </w:t>
      </w:r>
      <w:r w:rsidR="00D77A16">
        <w:rPr>
          <w:i/>
          <w:lang w:val="id-ID"/>
        </w:rPr>
        <w:t>r</w:t>
      </w:r>
      <w:r w:rsidR="00D77A16">
        <w:rPr>
          <w:i/>
        </w:rPr>
        <w:t xml:space="preserve">everse </w:t>
      </w:r>
      <w:r w:rsidR="00D77A16">
        <w:rPr>
          <w:i/>
          <w:lang w:val="id-ID"/>
        </w:rPr>
        <w:t>p</w:t>
      </w:r>
      <w:r w:rsidR="00D77A16">
        <w:rPr>
          <w:i/>
        </w:rPr>
        <w:t>roxy</w:t>
      </w:r>
      <w:r w:rsidR="00D77A16">
        <w:rPr>
          <w:lang w:val="id-ID"/>
        </w:rPr>
        <w:t xml:space="preserve"> dan</w:t>
      </w:r>
      <w:r>
        <w:t xml:space="preserve"> </w:t>
      </w:r>
      <w:r w:rsidR="00D77A16">
        <w:rPr>
          <w:i/>
          <w:lang w:val="id-ID"/>
        </w:rPr>
        <w:t>v</w:t>
      </w:r>
      <w:r w:rsidRPr="001D3113">
        <w:rPr>
          <w:i/>
        </w:rPr>
        <w:t>irtual hosts</w:t>
      </w:r>
      <w:r>
        <w:t xml:space="preserve">. </w:t>
      </w:r>
    </w:p>
    <w:p w14:paraId="1E5DBA5F" w14:textId="77777777" w:rsidR="00B95822" w:rsidRPr="00B95822" w:rsidRDefault="00B95822" w:rsidP="00D63CD4">
      <w:pPr>
        <w:ind w:firstLine="720"/>
        <w:rPr>
          <w:lang w:val="id-ID"/>
        </w:rPr>
      </w:pPr>
    </w:p>
    <w:p w14:paraId="75ACB11B" w14:textId="77777777" w:rsidR="00E7408F" w:rsidRDefault="00B95822" w:rsidP="00E7408F">
      <w:pPr>
        <w:keepNext/>
        <w:jc w:val="center"/>
      </w:pPr>
      <w:r>
        <w:rPr>
          <w:noProof/>
          <w:lang w:val="en-US"/>
        </w:rPr>
        <w:drawing>
          <wp:inline distT="0" distB="0" distL="0" distR="0" wp14:anchorId="2683D550" wp14:editId="2A9B2EC3">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59758" cy="1733424"/>
                    </a:xfrm>
                    <a:prstGeom prst="rect">
                      <a:avLst/>
                    </a:prstGeom>
                  </pic:spPr>
                </pic:pic>
              </a:graphicData>
            </a:graphic>
          </wp:inline>
        </w:drawing>
      </w:r>
    </w:p>
    <w:p w14:paraId="1D27598B" w14:textId="17835EB1" w:rsidR="00B95822" w:rsidRDefault="00E7408F" w:rsidP="00E7408F">
      <w:pPr>
        <w:pStyle w:val="LabelGambar"/>
      </w:pPr>
      <w:bookmarkStart w:id="272" w:name="_Ref145849563"/>
      <w:bookmarkStart w:id="273" w:name="_Toc146147931"/>
      <w:r w:rsidRPr="00E7408F">
        <w:rPr>
          <w:b/>
        </w:rPr>
        <w:t>Gambar 2.</w:t>
      </w:r>
      <w:r w:rsidRPr="00E7408F">
        <w:rPr>
          <w:b/>
        </w:rPr>
        <w:fldChar w:fldCharType="begin"/>
      </w:r>
      <w:r w:rsidRPr="00E7408F">
        <w:rPr>
          <w:b/>
        </w:rPr>
        <w:instrText xml:space="preserve"> SEQ Gambar_2. \* ARABIC </w:instrText>
      </w:r>
      <w:r w:rsidRPr="00E7408F">
        <w:rPr>
          <w:b/>
        </w:rPr>
        <w:fldChar w:fldCharType="separate"/>
      </w:r>
      <w:r w:rsidR="00413208">
        <w:rPr>
          <w:b/>
          <w:noProof/>
        </w:rPr>
        <w:t>10</w:t>
      </w:r>
      <w:r w:rsidRPr="00E7408F">
        <w:rPr>
          <w:b/>
        </w:rPr>
        <w:fldChar w:fldCharType="end"/>
      </w:r>
      <w:bookmarkEnd w:id="272"/>
      <w:r>
        <w:rPr>
          <w:lang w:val="id-ID"/>
        </w:rPr>
        <w:t xml:space="preserve"> </w:t>
      </w:r>
      <w:r w:rsidRPr="0047697A">
        <w:rPr>
          <w:i/>
          <w:lang w:val="id-ID"/>
        </w:rPr>
        <w:t>Virtual</w:t>
      </w:r>
      <w:r w:rsidRPr="00664046">
        <w:rPr>
          <w:lang w:val="id-ID"/>
        </w:rPr>
        <w:t xml:space="preserve"> </w:t>
      </w:r>
      <w:r w:rsidRPr="0047697A">
        <w:rPr>
          <w:i/>
          <w:lang w:val="id-ID"/>
        </w:rPr>
        <w:t>host</w:t>
      </w:r>
      <w:r w:rsidRPr="00664046">
        <w:rPr>
          <w:lang w:val="id-ID"/>
        </w:rPr>
        <w:t xml:space="preserve"> pada Nginx</w:t>
      </w:r>
      <w:bookmarkEnd w:id="273"/>
    </w:p>
    <w:p w14:paraId="49D5B92E" w14:textId="77777777" w:rsidR="00B95822" w:rsidRDefault="00B95822" w:rsidP="00B95822">
      <w:pPr>
        <w:pStyle w:val="LabelGambar"/>
      </w:pPr>
    </w:p>
    <w:p w14:paraId="272DE3AB" w14:textId="5EDB0626" w:rsidR="00B95822" w:rsidRDefault="002E3077" w:rsidP="00B95822">
      <w:pPr>
        <w:ind w:firstLine="714"/>
      </w:pPr>
      <w:fldSimple w:instr=" REF _Ref145849563  \* MERGEFORMAT ">
        <w:r w:rsidR="00E7408F" w:rsidRPr="00E7408F">
          <w:t>Gambar 2.</w:t>
        </w:r>
        <w:r w:rsidR="00E7408F" w:rsidRPr="00E7408F">
          <w:rPr>
            <w:noProof/>
          </w:rPr>
          <w:t>10</w:t>
        </w:r>
      </w:fldSimple>
      <w:r w:rsidR="00E7408F">
        <w:rPr>
          <w:lang w:val="id-ID"/>
        </w:rPr>
        <w:t xml:space="preserve"> </w:t>
      </w:r>
      <w:r w:rsidR="00B95822">
        <w:t xml:space="preserve">menjelaskan penggunaan </w:t>
      </w:r>
      <w:r w:rsidR="00B95822" w:rsidRPr="007F7EAE">
        <w:rPr>
          <w:i/>
        </w:rPr>
        <w:t>virtual</w:t>
      </w:r>
      <w:r w:rsidR="00B95822">
        <w:t xml:space="preserve"> </w:t>
      </w:r>
      <w:r w:rsidR="00B95822" w:rsidRPr="007F7EAE">
        <w:rPr>
          <w:i/>
        </w:rPr>
        <w:t>host</w:t>
      </w:r>
      <w:r w:rsidR="00B95822">
        <w:t xml:space="preserve"> pada </w:t>
      </w:r>
      <w:r w:rsidR="00B95822" w:rsidRPr="005E72E0">
        <w:t>Nginx</w:t>
      </w:r>
      <w:r w:rsidR="00B95822">
        <w:t xml:space="preserve">, dengan menggunakan </w:t>
      </w:r>
      <w:r w:rsidR="00B95822" w:rsidRPr="007F7EAE">
        <w:rPr>
          <w:i/>
        </w:rPr>
        <w:t xml:space="preserve">virtual host </w:t>
      </w:r>
      <w:r w:rsidR="00B95822" w:rsidRPr="005E72E0">
        <w:t>Nginx</w:t>
      </w:r>
      <w:r w:rsidR="00B95822">
        <w:t xml:space="preserve"> dapat menangani beberapa aplikasi yang sudah dikonfigurasi pada masing-masing </w:t>
      </w:r>
      <w:r w:rsidR="00B95822" w:rsidRPr="00CE4D32">
        <w:rPr>
          <w:i/>
        </w:rPr>
        <w:t>port</w:t>
      </w:r>
      <w:r w:rsidR="00B95822">
        <w:t xml:space="preserve">-nya. Nginx menggunakan pendekatan </w:t>
      </w:r>
      <w:r w:rsidR="00B95822" w:rsidRPr="0043209E">
        <w:rPr>
          <w:i/>
        </w:rPr>
        <w:t>asynchronous-event</w:t>
      </w:r>
      <w:r w:rsidR="00B95822">
        <w:t xml:space="preserve"> untuk menangani permintaan sehingga </w:t>
      </w:r>
      <w:r w:rsidR="00B95822" w:rsidRPr="005E72E0">
        <w:t>Nginx</w:t>
      </w:r>
      <w:r w:rsidR="00B95822">
        <w:t xml:space="preserve"> tidak </w:t>
      </w:r>
      <w:r w:rsidR="00B95822">
        <w:lastRenderedPageBreak/>
        <w:t>sepenuhnya bergantung pada ‘</w:t>
      </w:r>
      <w:r w:rsidR="00B95822" w:rsidRPr="0043209E">
        <w:rPr>
          <w:i/>
        </w:rPr>
        <w:t>thread</w:t>
      </w:r>
      <w:r w:rsidR="00B95822">
        <w:t>’ untuk menangani permintaan (</w:t>
      </w:r>
      <w:r w:rsidR="00B95822" w:rsidRPr="0043209E">
        <w:rPr>
          <w:i/>
        </w:rPr>
        <w:t>request</w:t>
      </w:r>
      <w:r w:rsidR="00B95822">
        <w:t xml:space="preserve">). Arsitektur ini memberikan hasil kinerja </w:t>
      </w:r>
      <w:r w:rsidR="00B95822" w:rsidRPr="005E72E0">
        <w:t>Nginx</w:t>
      </w:r>
      <w:r w:rsidR="00B95822">
        <w:t xml:space="preserve"> pada saat dibebani hanya memerlukan sedikit memori dalam jumlah yang bisa diprediksikan</w:t>
      </w:r>
      <w:r w:rsidR="00B95822">
        <w:fldChar w:fldCharType="begin" w:fldLock="1"/>
      </w:r>
      <w:r w:rsidR="003127E6">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20]","plainTextFormattedCitation":"[20]","previouslyFormattedCitation":"[20]"},"properties":{"noteIndex":0},"schema":"https://github.com/citation-style-language/schema/raw/master/csl-citation.json"}</w:instrText>
      </w:r>
      <w:r w:rsidR="00B95822">
        <w:fldChar w:fldCharType="separate"/>
      </w:r>
      <w:r w:rsidR="00585956" w:rsidRPr="00585956">
        <w:rPr>
          <w:noProof/>
        </w:rPr>
        <w:t>[20]</w:t>
      </w:r>
      <w:r w:rsidR="00B95822">
        <w:fldChar w:fldCharType="end"/>
      </w:r>
      <w:r w:rsidR="00B95822">
        <w:t>.</w:t>
      </w:r>
    </w:p>
    <w:p w14:paraId="740F024B" w14:textId="77777777" w:rsidR="00905697" w:rsidRPr="00905697" w:rsidRDefault="00905697" w:rsidP="00905697"/>
    <w:p w14:paraId="16715FB3" w14:textId="357246ED" w:rsidR="00050AA9" w:rsidRPr="00163434" w:rsidRDefault="00053D09" w:rsidP="004157BA">
      <w:pPr>
        <w:pStyle w:val="SubBabII"/>
        <w:ind w:left="720" w:hanging="720"/>
        <w:rPr>
          <w:i/>
        </w:rPr>
      </w:pPr>
      <w:bookmarkStart w:id="274" w:name="_Toc146148323"/>
      <w:r w:rsidRPr="00163434">
        <w:rPr>
          <w:i/>
          <w:lang w:val="id-ID"/>
        </w:rPr>
        <w:t>Unified Modelling Language</w:t>
      </w:r>
      <w:bookmarkEnd w:id="274"/>
    </w:p>
    <w:p w14:paraId="5FFF4B03" w14:textId="0C9415E5" w:rsidR="00163434" w:rsidRDefault="00163434" w:rsidP="00D3533D">
      <w:pPr>
        <w:ind w:firstLine="720"/>
        <w:rPr>
          <w:lang w:val="id-ID"/>
        </w:rPr>
      </w:pPr>
      <w:r w:rsidRPr="00163434">
        <w:rPr>
          <w:i/>
          <w:lang w:val="id-ID"/>
        </w:rPr>
        <w:t>Unified Modelling Language</w:t>
      </w:r>
      <w:r>
        <w:rPr>
          <w:lang w:val="id-ID"/>
        </w:rPr>
        <w:t xml:space="preserve"> atau UML merupakan</w:t>
      </w:r>
      <w:r w:rsidR="00D3533D">
        <w:rPr>
          <w:lang w:val="id-ID"/>
        </w:rPr>
        <w:t xml:space="preserve"> suatu alat yang digunakan untuk memodelkan atau memvisualisasikan proses perancangan sebuah perangkat lunak dengan menggunakan model atau gambar yang mempunyai arti tertentu. </w:t>
      </w:r>
      <w:r w:rsidR="00D86396">
        <w:rPr>
          <w:lang w:val="id-ID"/>
        </w:rPr>
        <w:t>UML memiliki tujuan utama untuk membantu tim pengembang proyek dalam berkomunikasi dan memahami desai</w:t>
      </w:r>
      <w:r w:rsidR="00AC5625">
        <w:rPr>
          <w:lang w:val="id-ID"/>
        </w:rPr>
        <w:t>n</w:t>
      </w:r>
      <w:r w:rsidR="00D86396">
        <w:rPr>
          <w:lang w:val="id-ID"/>
        </w:rPr>
        <w:t xml:space="preserve"> yang telah dibuat dalam proses implementasi pembuatan </w:t>
      </w:r>
      <w:r w:rsidR="00D86396" w:rsidRPr="00AC5625">
        <w:rPr>
          <w:i/>
          <w:lang w:val="id-ID"/>
        </w:rPr>
        <w:t>software</w:t>
      </w:r>
      <w:r w:rsidR="00D86396">
        <w:rPr>
          <w:lang w:val="id-ID"/>
        </w:rPr>
        <w:fldChar w:fldCharType="begin" w:fldLock="1"/>
      </w:r>
      <w:r w:rsidR="0043210D">
        <w:rPr>
          <w:lang w:val="id-ID"/>
        </w:rPr>
        <w:instrText>ADDIN CSL_CITATION {"citationItems":[{"id":"ITEM-1","itemData":{"author":[{"dropping-particle":"","family":"Haviluddin","given":"","non-dropping-particle":"","parse-names":false,"suffix":""}],"id":"ITEM-1","issue":"1","issued":{"date-parts":[["2011"]]},"page":"1-15","title":"Memahami Penggunaan UML ( Unified Modelling Language )","type":"article-journal","volume":"6"},"uris":["http://www.mendeley.com/documents/?uuid=c5d31cfe-bd79-4c49-aca5-00f3979c7121"]}],"mendeley":{"formattedCitation":"[21]","plainTextFormattedCitation":"[21]","previouslyFormattedCitation":"[21]"},"properties":{"noteIndex":0},"schema":"https://github.com/citation-style-language/schema/raw/master/csl-citation.json"}</w:instrText>
      </w:r>
      <w:r w:rsidR="00D86396">
        <w:rPr>
          <w:lang w:val="id-ID"/>
        </w:rPr>
        <w:fldChar w:fldCharType="separate"/>
      </w:r>
      <w:r w:rsidR="00D86396" w:rsidRPr="00D86396">
        <w:rPr>
          <w:noProof/>
          <w:lang w:val="id-ID"/>
        </w:rPr>
        <w:t>[21]</w:t>
      </w:r>
      <w:r w:rsidR="00D86396">
        <w:rPr>
          <w:lang w:val="id-ID"/>
        </w:rPr>
        <w:fldChar w:fldCharType="end"/>
      </w:r>
      <w:r w:rsidR="00D86396">
        <w:rPr>
          <w:lang w:val="id-ID"/>
        </w:rPr>
        <w:t xml:space="preserve">. </w:t>
      </w:r>
    </w:p>
    <w:p w14:paraId="74E95745" w14:textId="77777777" w:rsidR="00526C42" w:rsidRDefault="00526C42" w:rsidP="00D3533D">
      <w:pPr>
        <w:ind w:firstLine="720"/>
        <w:rPr>
          <w:lang w:val="id-ID"/>
        </w:rPr>
      </w:pPr>
    </w:p>
    <w:p w14:paraId="36053141" w14:textId="77777777" w:rsidR="00AC5625" w:rsidRDefault="00AC5625" w:rsidP="00AC5625">
      <w:pPr>
        <w:keepNext/>
        <w:jc w:val="center"/>
      </w:pPr>
      <w:r>
        <w:rPr>
          <w:noProof/>
          <w:lang w:val="en-US"/>
        </w:rPr>
        <w:drawing>
          <wp:inline distT="0" distB="0" distL="0" distR="0" wp14:anchorId="205EDB35" wp14:editId="3627D4F1">
            <wp:extent cx="3042836" cy="3391786"/>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045460" cy="3394711"/>
                    </a:xfrm>
                    <a:prstGeom prst="rect">
                      <a:avLst/>
                    </a:prstGeom>
                  </pic:spPr>
                </pic:pic>
              </a:graphicData>
            </a:graphic>
          </wp:inline>
        </w:drawing>
      </w:r>
    </w:p>
    <w:p w14:paraId="55A20BDF" w14:textId="05A8C6C6" w:rsidR="00D86396" w:rsidRDefault="00AC5625" w:rsidP="00AC5625">
      <w:pPr>
        <w:pStyle w:val="LabelGambar"/>
        <w:rPr>
          <w:lang w:val="id-ID"/>
        </w:rPr>
      </w:pPr>
      <w:bookmarkStart w:id="275" w:name="_Ref145880985"/>
      <w:bookmarkStart w:id="276" w:name="_Toc146147932"/>
      <w:r w:rsidRPr="00AC5625">
        <w:rPr>
          <w:b/>
        </w:rPr>
        <w:t>Gambar 2.</w:t>
      </w:r>
      <w:r w:rsidRPr="00AC5625">
        <w:rPr>
          <w:b/>
        </w:rPr>
        <w:fldChar w:fldCharType="begin"/>
      </w:r>
      <w:r w:rsidRPr="00AC5625">
        <w:rPr>
          <w:b/>
        </w:rPr>
        <w:instrText xml:space="preserve"> SEQ Gambar_2. \* ARABIC </w:instrText>
      </w:r>
      <w:r w:rsidRPr="00AC5625">
        <w:rPr>
          <w:b/>
        </w:rPr>
        <w:fldChar w:fldCharType="separate"/>
      </w:r>
      <w:r w:rsidR="00413208">
        <w:rPr>
          <w:b/>
          <w:noProof/>
        </w:rPr>
        <w:t>11</w:t>
      </w:r>
      <w:r w:rsidRPr="00AC5625">
        <w:rPr>
          <w:b/>
        </w:rPr>
        <w:fldChar w:fldCharType="end"/>
      </w:r>
      <w:bookmarkEnd w:id="275"/>
      <w:r>
        <w:rPr>
          <w:lang w:val="id-ID"/>
        </w:rPr>
        <w:t xml:space="preserve"> </w:t>
      </w:r>
      <w:r w:rsidR="00526C42">
        <w:rPr>
          <w:lang w:val="id-ID"/>
        </w:rPr>
        <w:t>Pembagian d</w:t>
      </w:r>
      <w:r>
        <w:rPr>
          <w:lang w:val="id-ID"/>
        </w:rPr>
        <w:t>iagram UML</w:t>
      </w:r>
      <w:bookmarkEnd w:id="276"/>
    </w:p>
    <w:p w14:paraId="072CFC32" w14:textId="77777777" w:rsidR="00DD14CC" w:rsidRPr="00163434" w:rsidRDefault="00DD14CC" w:rsidP="00AC5625">
      <w:pPr>
        <w:pStyle w:val="LabelGambar"/>
        <w:rPr>
          <w:lang w:val="id-ID"/>
        </w:rPr>
      </w:pPr>
    </w:p>
    <w:p w14:paraId="5D493F40" w14:textId="7C1EF232" w:rsidR="00AC5625" w:rsidRDefault="00AC5625" w:rsidP="00DD14CC">
      <w:pPr>
        <w:ind w:firstLine="720"/>
        <w:rPr>
          <w:lang w:val="id-ID"/>
        </w:rPr>
      </w:pPr>
      <w:r w:rsidRPr="00AC5625">
        <w:rPr>
          <w:lang w:val="id-ID"/>
        </w:rPr>
        <w:fldChar w:fldCharType="begin"/>
      </w:r>
      <w:r w:rsidRPr="00AC5625">
        <w:rPr>
          <w:lang w:val="id-ID"/>
        </w:rPr>
        <w:instrText xml:space="preserve"> REF _Ref145880985  \* MERGEFORMAT </w:instrText>
      </w:r>
      <w:r w:rsidRPr="00AC5625">
        <w:rPr>
          <w:lang w:val="id-ID"/>
        </w:rPr>
        <w:fldChar w:fldCharType="separate"/>
      </w:r>
      <w:r w:rsidRPr="00AC5625">
        <w:t>Gambar 2.</w:t>
      </w:r>
      <w:r w:rsidRPr="00AC5625">
        <w:rPr>
          <w:noProof/>
        </w:rPr>
        <w:t>11</w:t>
      </w:r>
      <w:r w:rsidRPr="00AC5625">
        <w:rPr>
          <w:lang w:val="id-ID"/>
        </w:rPr>
        <w:fldChar w:fldCharType="end"/>
      </w:r>
      <w:r>
        <w:rPr>
          <w:lang w:val="id-ID"/>
        </w:rPr>
        <w:t xml:space="preserve"> </w:t>
      </w:r>
      <w:r w:rsidR="00DD14CC">
        <w:rPr>
          <w:lang w:val="id-ID"/>
        </w:rPr>
        <w:t xml:space="preserve">menjelaskan bagian-bagian dari diagram UML seperti </w:t>
      </w:r>
      <w:r w:rsidR="00DD14CC">
        <w:rPr>
          <w:i/>
          <w:lang w:val="id-ID"/>
        </w:rPr>
        <w:t xml:space="preserve">use case, class diagram, sequence, activity </w:t>
      </w:r>
      <w:r w:rsidR="00DD14CC">
        <w:rPr>
          <w:lang w:val="id-ID"/>
        </w:rPr>
        <w:t xml:space="preserve">dan </w:t>
      </w:r>
      <w:r w:rsidR="00DD14CC">
        <w:rPr>
          <w:i/>
          <w:lang w:val="id-ID"/>
        </w:rPr>
        <w:t>component</w:t>
      </w:r>
      <w:r w:rsidR="00DD14CC">
        <w:rPr>
          <w:lang w:val="id-ID"/>
        </w:rPr>
        <w:t xml:space="preserve">. Dalam perancangan ini penulis menggunakan 2 penggambaran menggunakan UML yaitu </w:t>
      </w:r>
      <w:r w:rsidR="00DD14CC">
        <w:rPr>
          <w:i/>
          <w:lang w:val="id-ID"/>
        </w:rPr>
        <w:t>use case</w:t>
      </w:r>
      <w:r w:rsidR="00DD14CC">
        <w:rPr>
          <w:lang w:val="id-ID"/>
        </w:rPr>
        <w:t xml:space="preserve"> dan </w:t>
      </w:r>
      <w:r w:rsidR="00DD14CC">
        <w:rPr>
          <w:i/>
          <w:lang w:val="id-ID"/>
        </w:rPr>
        <w:t>sequence diagram</w:t>
      </w:r>
      <w:r w:rsidR="00DD14CC">
        <w:rPr>
          <w:lang w:val="id-ID"/>
        </w:rPr>
        <w:t xml:space="preserve"> untuk menggambarkan sistem yang akan dibangun de</w:t>
      </w:r>
      <w:r w:rsidR="008A720E">
        <w:rPr>
          <w:lang w:val="id-ID"/>
        </w:rPr>
        <w:t>ngan penjelasan sebagai berikut</w:t>
      </w:r>
      <w:r w:rsidR="00DD14CC">
        <w:rPr>
          <w:lang w:val="id-ID"/>
        </w:rPr>
        <w:t>:</w:t>
      </w:r>
    </w:p>
    <w:p w14:paraId="4113499D" w14:textId="38BB7ADA" w:rsidR="00DD14CC" w:rsidRDefault="00DD14CC" w:rsidP="00DD14CC">
      <w:pPr>
        <w:pStyle w:val="ListParagraph"/>
        <w:numPr>
          <w:ilvl w:val="2"/>
          <w:numId w:val="16"/>
        </w:numPr>
        <w:tabs>
          <w:tab w:val="clear" w:pos="2160"/>
        </w:tabs>
        <w:ind w:left="709" w:hanging="283"/>
        <w:rPr>
          <w:i/>
          <w:lang w:val="id-ID"/>
        </w:rPr>
      </w:pPr>
      <w:r w:rsidRPr="00DD14CC">
        <w:rPr>
          <w:i/>
          <w:lang w:val="id-ID"/>
        </w:rPr>
        <w:lastRenderedPageBreak/>
        <w:t xml:space="preserve">Use case </w:t>
      </w:r>
    </w:p>
    <w:p w14:paraId="377735CB" w14:textId="1D6CE593" w:rsidR="00B00B32" w:rsidRDefault="00B00B32" w:rsidP="00B00B32">
      <w:pPr>
        <w:pStyle w:val="ListParagraph"/>
        <w:ind w:left="709"/>
        <w:rPr>
          <w:lang w:val="id-ID"/>
        </w:rPr>
      </w:pPr>
      <w:r>
        <w:rPr>
          <w:lang w:val="id-ID"/>
        </w:rPr>
        <w:t xml:space="preserve">Diagram </w:t>
      </w:r>
      <w:r>
        <w:rPr>
          <w:i/>
          <w:lang w:val="id-ID"/>
        </w:rPr>
        <w:t xml:space="preserve">use case </w:t>
      </w:r>
      <w:r>
        <w:rPr>
          <w:lang w:val="id-ID"/>
        </w:rPr>
        <w:t xml:space="preserve">menggambarkan </w:t>
      </w:r>
      <w:r w:rsidR="00634E80">
        <w:rPr>
          <w:lang w:val="id-ID"/>
        </w:rPr>
        <w:t xml:space="preserve">perilaku atau interaksi seorang aktor dengan sistem yang dibuat. Penggambaran </w:t>
      </w:r>
      <w:r w:rsidR="00634E80">
        <w:rPr>
          <w:i/>
          <w:lang w:val="id-ID"/>
        </w:rPr>
        <w:t>use case</w:t>
      </w:r>
      <w:r w:rsidR="00634E80">
        <w:rPr>
          <w:lang w:val="id-ID"/>
        </w:rPr>
        <w:t xml:space="preserve"> dilakukan untuk mengetahui metode-metode yang harus ada dalam sistem serta aktor yang dapat mengaksesnya seperti contohnya metode login dapat diakses oleh aktor umum sedangkan metode input data hanya boleh diakses oleh manager. Contoh dari diagram </w:t>
      </w:r>
      <w:r w:rsidR="00634E80">
        <w:rPr>
          <w:i/>
          <w:lang w:val="id-ID"/>
        </w:rPr>
        <w:t xml:space="preserve">use case </w:t>
      </w:r>
      <w:r w:rsidR="00634E80">
        <w:rPr>
          <w:lang w:val="id-ID"/>
        </w:rPr>
        <w:t>dapat dilihat pada</w:t>
      </w:r>
      <w:r w:rsidR="00634E80" w:rsidRPr="001A6496">
        <w:rPr>
          <w:lang w:val="id-ID"/>
        </w:rPr>
        <w:t xml:space="preserve"> </w:t>
      </w:r>
      <w:r w:rsidR="001A6496" w:rsidRPr="001A6496">
        <w:rPr>
          <w:lang w:val="id-ID"/>
        </w:rPr>
        <w:fldChar w:fldCharType="begin"/>
      </w:r>
      <w:r w:rsidR="001A6496" w:rsidRPr="001A6496">
        <w:rPr>
          <w:lang w:val="id-ID"/>
        </w:rPr>
        <w:instrText xml:space="preserve"> REF _Ref145881692  \* MERGEFORMAT </w:instrText>
      </w:r>
      <w:r w:rsidR="001A6496" w:rsidRPr="001A6496">
        <w:rPr>
          <w:lang w:val="id-ID"/>
        </w:rPr>
        <w:fldChar w:fldCharType="separate"/>
      </w:r>
      <w:r w:rsidR="001A6496" w:rsidRPr="001A6496">
        <w:t>Gambar 2.</w:t>
      </w:r>
      <w:r w:rsidR="001A6496" w:rsidRPr="001A6496">
        <w:rPr>
          <w:noProof/>
        </w:rPr>
        <w:t>12</w:t>
      </w:r>
      <w:r w:rsidR="001A6496" w:rsidRPr="001A6496">
        <w:rPr>
          <w:lang w:val="id-ID"/>
        </w:rPr>
        <w:fldChar w:fldCharType="end"/>
      </w:r>
      <w:r w:rsidR="00634E80">
        <w:rPr>
          <w:lang w:val="id-ID"/>
        </w:rPr>
        <w:t>.</w:t>
      </w:r>
    </w:p>
    <w:p w14:paraId="26BEA9E3" w14:textId="77777777" w:rsidR="00634E80" w:rsidRDefault="00634E80" w:rsidP="00B00B32">
      <w:pPr>
        <w:pStyle w:val="ListParagraph"/>
        <w:ind w:left="709"/>
        <w:rPr>
          <w:lang w:val="id-ID"/>
        </w:rPr>
      </w:pPr>
    </w:p>
    <w:p w14:paraId="15084FDD" w14:textId="77777777" w:rsidR="00634E80" w:rsidRDefault="00634E80" w:rsidP="00634E80">
      <w:pPr>
        <w:pStyle w:val="ListParagraph"/>
        <w:keepNext/>
        <w:ind w:left="709"/>
        <w:jc w:val="center"/>
      </w:pPr>
      <w:r>
        <w:rPr>
          <w:noProof/>
          <w:lang w:val="en-US"/>
        </w:rPr>
        <w:drawing>
          <wp:inline distT="0" distB="0" distL="0" distR="0" wp14:anchorId="2185925C" wp14:editId="77F28CB3">
            <wp:extent cx="3657600" cy="3134077"/>
            <wp:effectExtent l="0" t="0" r="0" b="9525"/>
            <wp:docPr id="103" name="Picture 103" descr="Mengenal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genal Use Case Diagra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68549" cy="3143459"/>
                    </a:xfrm>
                    <a:prstGeom prst="rect">
                      <a:avLst/>
                    </a:prstGeom>
                    <a:noFill/>
                    <a:ln>
                      <a:noFill/>
                    </a:ln>
                  </pic:spPr>
                </pic:pic>
              </a:graphicData>
            </a:graphic>
          </wp:inline>
        </w:drawing>
      </w:r>
    </w:p>
    <w:p w14:paraId="44F84901" w14:textId="6D436BD5" w:rsidR="00634E80" w:rsidRDefault="00634E80" w:rsidP="001A6496">
      <w:pPr>
        <w:pStyle w:val="LabelGambar"/>
        <w:ind w:left="709"/>
        <w:rPr>
          <w:i/>
          <w:lang w:val="id-ID"/>
        </w:rPr>
      </w:pPr>
      <w:bookmarkStart w:id="277" w:name="_Ref145881692"/>
      <w:bookmarkStart w:id="278" w:name="_Toc146147933"/>
      <w:r w:rsidRPr="001A6496">
        <w:rPr>
          <w:b/>
        </w:rPr>
        <w:t>Gambar 2.</w:t>
      </w:r>
      <w:r w:rsidRPr="001A6496">
        <w:rPr>
          <w:b/>
        </w:rPr>
        <w:fldChar w:fldCharType="begin"/>
      </w:r>
      <w:r w:rsidRPr="001A6496">
        <w:rPr>
          <w:b/>
        </w:rPr>
        <w:instrText xml:space="preserve"> SEQ Gambar_2. \* ARABIC </w:instrText>
      </w:r>
      <w:r w:rsidRPr="001A6496">
        <w:rPr>
          <w:b/>
        </w:rPr>
        <w:fldChar w:fldCharType="separate"/>
      </w:r>
      <w:r w:rsidR="00413208">
        <w:rPr>
          <w:b/>
          <w:noProof/>
        </w:rPr>
        <w:t>12</w:t>
      </w:r>
      <w:r w:rsidRPr="001A6496">
        <w:rPr>
          <w:b/>
        </w:rPr>
        <w:fldChar w:fldCharType="end"/>
      </w:r>
      <w:bookmarkEnd w:id="277"/>
      <w:r>
        <w:rPr>
          <w:lang w:val="id-ID"/>
        </w:rPr>
        <w:t xml:space="preserve"> Contoh diagram </w:t>
      </w:r>
      <w:r w:rsidRPr="00634E80">
        <w:rPr>
          <w:i/>
          <w:lang w:val="id-ID"/>
        </w:rPr>
        <w:t>use case</w:t>
      </w:r>
      <w:bookmarkEnd w:id="278"/>
    </w:p>
    <w:p w14:paraId="75AFFCBC" w14:textId="77777777" w:rsidR="001A6496" w:rsidRDefault="001A6496" w:rsidP="001A6496">
      <w:pPr>
        <w:pStyle w:val="LabelGambar"/>
        <w:ind w:left="709"/>
        <w:rPr>
          <w:lang w:val="id-ID"/>
        </w:rPr>
      </w:pPr>
    </w:p>
    <w:p w14:paraId="29E3FE12" w14:textId="2AFF2090" w:rsidR="0045229E" w:rsidRPr="001A6496" w:rsidRDefault="0045229E" w:rsidP="00413208">
      <w:pPr>
        <w:ind w:left="709"/>
        <w:rPr>
          <w:lang w:val="id-ID"/>
        </w:rPr>
      </w:pPr>
      <w:r w:rsidRPr="0045229E">
        <w:rPr>
          <w:lang w:val="id-ID"/>
        </w:rPr>
        <w:fldChar w:fldCharType="begin"/>
      </w:r>
      <w:r w:rsidRPr="0045229E">
        <w:rPr>
          <w:lang w:val="id-ID"/>
        </w:rPr>
        <w:instrText xml:space="preserve"> REF _Ref145881692  \* MERGEFORMAT </w:instrText>
      </w:r>
      <w:r w:rsidRPr="0045229E">
        <w:rPr>
          <w:lang w:val="id-ID"/>
        </w:rPr>
        <w:fldChar w:fldCharType="separate"/>
      </w:r>
      <w:r w:rsidRPr="0045229E">
        <w:t>Gambar 2.</w:t>
      </w:r>
      <w:r w:rsidRPr="0045229E">
        <w:rPr>
          <w:noProof/>
        </w:rPr>
        <w:t>12</w:t>
      </w:r>
      <w:r w:rsidRPr="0045229E">
        <w:rPr>
          <w:lang w:val="id-ID"/>
        </w:rPr>
        <w:fldChar w:fldCharType="end"/>
      </w:r>
      <w:r w:rsidRPr="0045229E">
        <w:rPr>
          <w:lang w:val="id-ID"/>
        </w:rPr>
        <w:t xml:space="preserve"> </w:t>
      </w:r>
      <w:r>
        <w:rPr>
          <w:lang w:val="id-ID"/>
        </w:rPr>
        <w:t xml:space="preserve">menjelaskan interaksi dari </w:t>
      </w:r>
      <w:r w:rsidRPr="0045229E">
        <w:rPr>
          <w:i/>
          <w:lang w:val="id-ID"/>
        </w:rPr>
        <w:t>customer</w:t>
      </w:r>
      <w:r>
        <w:rPr>
          <w:i/>
          <w:lang w:val="id-ID"/>
        </w:rPr>
        <w:t>,</w:t>
      </w:r>
      <w:r>
        <w:rPr>
          <w:lang w:val="id-ID"/>
        </w:rPr>
        <w:t xml:space="preserve"> teknisi ATM serta bank pada sebuah ATM. Seorang </w:t>
      </w:r>
      <w:r>
        <w:rPr>
          <w:i/>
          <w:lang w:val="id-ID"/>
        </w:rPr>
        <w:t>customer</w:t>
      </w:r>
      <w:r>
        <w:rPr>
          <w:lang w:val="id-ID"/>
        </w:rPr>
        <w:t xml:space="preserve"> dapat memeriksa tabungan, menyetor tabungan, melakukan penarikan tunai serta melakukan transfer tabungan, sedangkan teknisi dapat melakukan perbaikan dan perawatan mesin ATM.</w:t>
      </w:r>
    </w:p>
    <w:p w14:paraId="0B64C8CD" w14:textId="314389C8" w:rsidR="00DD14CC" w:rsidRDefault="00DD14CC" w:rsidP="00DD14CC">
      <w:pPr>
        <w:pStyle w:val="ListParagraph"/>
        <w:numPr>
          <w:ilvl w:val="2"/>
          <w:numId w:val="16"/>
        </w:numPr>
        <w:tabs>
          <w:tab w:val="clear" w:pos="2160"/>
        </w:tabs>
        <w:ind w:left="709" w:hanging="283"/>
        <w:rPr>
          <w:i/>
          <w:lang w:val="id-ID"/>
        </w:rPr>
      </w:pPr>
      <w:r w:rsidRPr="00DD14CC">
        <w:rPr>
          <w:i/>
          <w:lang w:val="id-ID"/>
        </w:rPr>
        <w:t xml:space="preserve">Sequence diagram </w:t>
      </w:r>
    </w:p>
    <w:p w14:paraId="7B7FB6CF" w14:textId="5BA372BF" w:rsidR="001A6496" w:rsidRDefault="001A6496" w:rsidP="001A6496">
      <w:pPr>
        <w:pStyle w:val="ListParagraph"/>
        <w:ind w:left="709"/>
        <w:rPr>
          <w:lang w:val="id-ID"/>
        </w:rPr>
      </w:pPr>
      <w:r w:rsidRPr="001A6496">
        <w:rPr>
          <w:i/>
          <w:lang w:val="id-ID"/>
        </w:rPr>
        <w:t>Sequence diagram</w:t>
      </w:r>
      <w:r>
        <w:rPr>
          <w:lang w:val="id-ID"/>
        </w:rPr>
        <w:t xml:space="preserve"> menggambarkan penjelasan rinci mengenai sebuah metode dapat bekerja. </w:t>
      </w:r>
      <w:r w:rsidRPr="001A6496">
        <w:rPr>
          <w:i/>
          <w:lang w:val="id-ID"/>
        </w:rPr>
        <w:t>Sequence diagram</w:t>
      </w:r>
      <w:r>
        <w:rPr>
          <w:lang w:val="id-ID"/>
        </w:rPr>
        <w:t xml:space="preserve"> akan memberikan gambaran alur proses yang dijalankan oleh sebuah metode disertai dengan beberapa yang dikirimkan serta keluaran yang akan dihasilkan oleh metode tersebut.</w:t>
      </w:r>
    </w:p>
    <w:p w14:paraId="2875F609" w14:textId="3E36596D" w:rsidR="001A6496" w:rsidRDefault="001A6496" w:rsidP="001A6496">
      <w:pPr>
        <w:pStyle w:val="ListParagraph"/>
        <w:ind w:left="709"/>
        <w:rPr>
          <w:lang w:val="id-ID"/>
        </w:rPr>
      </w:pPr>
      <w:r w:rsidRPr="001A6496">
        <w:rPr>
          <w:i/>
          <w:lang w:val="id-ID"/>
        </w:rPr>
        <w:lastRenderedPageBreak/>
        <w:t>Sequence diagram</w:t>
      </w:r>
      <w:r>
        <w:rPr>
          <w:lang w:val="id-ID"/>
        </w:rPr>
        <w:t xml:space="preserve"> juga menggambarkan keterkaitan sebuah metode dengan entitas lain seperti penyimpanan data, dalam prosesnya sebuah metode akan membutuhkan data yang didapat didalam penyimpanan data seperti </w:t>
      </w:r>
      <w:r w:rsidRPr="001A6496">
        <w:rPr>
          <w:i/>
          <w:lang w:val="id-ID"/>
        </w:rPr>
        <w:t>database</w:t>
      </w:r>
      <w:r>
        <w:rPr>
          <w:lang w:val="id-ID"/>
        </w:rPr>
        <w:t xml:space="preserve"> terpusat. Contoh dari </w:t>
      </w:r>
      <w:r w:rsidRPr="001A6496">
        <w:rPr>
          <w:i/>
          <w:lang w:val="id-ID"/>
        </w:rPr>
        <w:t>sequence diagram</w:t>
      </w:r>
      <w:r w:rsidR="00AF1832">
        <w:rPr>
          <w:lang w:val="id-ID"/>
        </w:rPr>
        <w:t xml:space="preserve"> dapat dilihat pada </w:t>
      </w:r>
      <w:r w:rsidR="00AF1832" w:rsidRPr="00AF1832">
        <w:rPr>
          <w:lang w:val="id-ID"/>
        </w:rPr>
        <w:fldChar w:fldCharType="begin"/>
      </w:r>
      <w:r w:rsidR="00AF1832" w:rsidRPr="00AF1832">
        <w:rPr>
          <w:lang w:val="id-ID"/>
        </w:rPr>
        <w:instrText xml:space="preserve"> REF _Ref145882443  \* MERGEFORMAT </w:instrText>
      </w:r>
      <w:r w:rsidR="00AF1832" w:rsidRPr="00AF1832">
        <w:rPr>
          <w:lang w:val="id-ID"/>
        </w:rPr>
        <w:fldChar w:fldCharType="separate"/>
      </w:r>
      <w:r w:rsidR="00AF1832" w:rsidRPr="00AF1832">
        <w:t>Gambar 2.</w:t>
      </w:r>
      <w:r w:rsidR="00AF1832" w:rsidRPr="00AF1832">
        <w:rPr>
          <w:noProof/>
        </w:rPr>
        <w:t>13</w:t>
      </w:r>
      <w:r w:rsidR="00AF1832" w:rsidRPr="00AF1832">
        <w:rPr>
          <w:lang w:val="id-ID"/>
        </w:rPr>
        <w:fldChar w:fldCharType="end"/>
      </w:r>
      <w:r w:rsidR="00AF1832">
        <w:rPr>
          <w:lang w:val="id-ID"/>
        </w:rPr>
        <w:t>.</w:t>
      </w:r>
    </w:p>
    <w:p w14:paraId="5ED48F92" w14:textId="77777777" w:rsidR="00AF1832" w:rsidRDefault="00AF1832" w:rsidP="001A6496">
      <w:pPr>
        <w:pStyle w:val="ListParagraph"/>
        <w:ind w:left="709"/>
        <w:rPr>
          <w:lang w:val="id-ID"/>
        </w:rPr>
      </w:pPr>
    </w:p>
    <w:p w14:paraId="49F193B9" w14:textId="77777777" w:rsidR="00413208" w:rsidRDefault="00413208" w:rsidP="00413208">
      <w:pPr>
        <w:pStyle w:val="ListParagraph"/>
        <w:keepNext/>
        <w:ind w:left="709"/>
        <w:jc w:val="center"/>
      </w:pPr>
      <w:r>
        <w:rPr>
          <w:noProof/>
          <w:lang w:val="en-US"/>
        </w:rPr>
        <w:drawing>
          <wp:inline distT="0" distB="0" distL="0" distR="0" wp14:anchorId="01BC2188" wp14:editId="4FC5990A">
            <wp:extent cx="4029740" cy="2838893"/>
            <wp:effectExtent l="0" t="0" r="8890" b="0"/>
            <wp:docPr id="107" name="Picture 107" descr="Sequence Diagram: Tujuan, Manfaat, Komponen, Simbol, dan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quence Diagram: Tujuan, Manfaat, Komponen, Simbol, dan Contohnya"/>
                    <pic:cNvPicPr>
                      <a:picLocks noChangeAspect="1" noChangeArrowheads="1"/>
                    </pic:cNvPicPr>
                  </pic:nvPicPr>
                  <pic:blipFill rotWithShape="1">
                    <a:blip r:embed="rId33">
                      <a:extLst>
                        <a:ext uri="{28A0092B-C50C-407E-A947-70E740481C1C}">
                          <a14:useLocalDpi xmlns:a14="http://schemas.microsoft.com/office/drawing/2010/main" val="0"/>
                        </a:ext>
                      </a:extLst>
                    </a:blip>
                    <a:srcRect l="9712" r="10269"/>
                    <a:stretch/>
                  </pic:blipFill>
                  <pic:spPr bwMode="auto">
                    <a:xfrm>
                      <a:off x="0" y="0"/>
                      <a:ext cx="4032954" cy="2841157"/>
                    </a:xfrm>
                    <a:prstGeom prst="rect">
                      <a:avLst/>
                    </a:prstGeom>
                    <a:noFill/>
                    <a:ln>
                      <a:noFill/>
                    </a:ln>
                    <a:extLst>
                      <a:ext uri="{53640926-AAD7-44D8-BBD7-CCE9431645EC}">
                        <a14:shadowObscured xmlns:a14="http://schemas.microsoft.com/office/drawing/2010/main"/>
                      </a:ext>
                    </a:extLst>
                  </pic:spPr>
                </pic:pic>
              </a:graphicData>
            </a:graphic>
          </wp:inline>
        </w:drawing>
      </w:r>
    </w:p>
    <w:p w14:paraId="3F2B6726" w14:textId="254D1139" w:rsidR="0019501D" w:rsidRPr="0019501D" w:rsidRDefault="00413208" w:rsidP="00413208">
      <w:pPr>
        <w:pStyle w:val="LabelGambar"/>
        <w:ind w:left="709"/>
        <w:rPr>
          <w:lang w:val="id-ID"/>
        </w:rPr>
      </w:pPr>
      <w:bookmarkStart w:id="279" w:name="_Ref145882443"/>
      <w:bookmarkStart w:id="280" w:name="_Toc146147934"/>
      <w:r w:rsidRPr="00413208">
        <w:rPr>
          <w:b/>
        </w:rPr>
        <w:t>Gambar 2.</w:t>
      </w:r>
      <w:r w:rsidRPr="00413208">
        <w:rPr>
          <w:b/>
        </w:rPr>
        <w:fldChar w:fldCharType="begin"/>
      </w:r>
      <w:r w:rsidRPr="00413208">
        <w:rPr>
          <w:b/>
        </w:rPr>
        <w:instrText xml:space="preserve"> SEQ Gambar_2. \* ARABIC </w:instrText>
      </w:r>
      <w:r w:rsidRPr="00413208">
        <w:rPr>
          <w:b/>
        </w:rPr>
        <w:fldChar w:fldCharType="separate"/>
      </w:r>
      <w:r w:rsidRPr="00413208">
        <w:rPr>
          <w:b/>
          <w:noProof/>
        </w:rPr>
        <w:t>13</w:t>
      </w:r>
      <w:r w:rsidRPr="00413208">
        <w:rPr>
          <w:b/>
        </w:rPr>
        <w:fldChar w:fldCharType="end"/>
      </w:r>
      <w:bookmarkEnd w:id="279"/>
      <w:r>
        <w:rPr>
          <w:lang w:val="id-ID"/>
        </w:rPr>
        <w:t xml:space="preserve"> Contoh </w:t>
      </w:r>
      <w:r w:rsidRPr="00413208">
        <w:rPr>
          <w:i/>
          <w:lang w:val="id-ID"/>
        </w:rPr>
        <w:t>sequence diagram</w:t>
      </w:r>
      <w:bookmarkEnd w:id="280"/>
    </w:p>
    <w:p w14:paraId="0709873D" w14:textId="77777777" w:rsidR="00DD14CC" w:rsidRPr="00DD14CC" w:rsidRDefault="00DD14CC" w:rsidP="00DD14CC">
      <w:pPr>
        <w:pStyle w:val="ListParagraph"/>
        <w:ind w:left="2160"/>
        <w:rPr>
          <w:lang w:val="id-ID"/>
        </w:rPr>
      </w:pPr>
    </w:p>
    <w:p w14:paraId="41E3FCCE" w14:textId="68B5EF18" w:rsidR="00DD14CC" w:rsidRDefault="00AF1832" w:rsidP="004945AE">
      <w:pPr>
        <w:ind w:left="709"/>
        <w:rPr>
          <w:lang w:val="id-ID"/>
        </w:rPr>
      </w:pPr>
      <w:r w:rsidRPr="00AF1832">
        <w:rPr>
          <w:lang w:val="id-ID"/>
        </w:rPr>
        <w:fldChar w:fldCharType="begin"/>
      </w:r>
      <w:r w:rsidRPr="00AF1832">
        <w:rPr>
          <w:lang w:val="id-ID"/>
        </w:rPr>
        <w:instrText xml:space="preserve"> REF _Ref145882443  \* MERGEFORMAT </w:instrText>
      </w:r>
      <w:r w:rsidRPr="00AF1832">
        <w:rPr>
          <w:lang w:val="id-ID"/>
        </w:rPr>
        <w:fldChar w:fldCharType="separate"/>
      </w:r>
      <w:r w:rsidRPr="00AF1832">
        <w:t>Gambar 2.</w:t>
      </w:r>
      <w:r w:rsidRPr="00AF1832">
        <w:rPr>
          <w:noProof/>
        </w:rPr>
        <w:t>13</w:t>
      </w:r>
      <w:r w:rsidRPr="00AF1832">
        <w:rPr>
          <w:lang w:val="id-ID"/>
        </w:rPr>
        <w:fldChar w:fldCharType="end"/>
      </w:r>
      <w:r>
        <w:rPr>
          <w:lang w:val="id-ID"/>
        </w:rPr>
        <w:t xml:space="preserve"> menjelaskan proses belanja seorang pelanggan dimana dalam prosesnya memiliki keterkaitan dengan 3 entitas yaitu kartu belanja, order dan barang. Alur proses belanja dan penghitungan harga belanjaan dijelaskan secara rinci memalui penggambaran </w:t>
      </w:r>
      <w:r w:rsidRPr="00AF1832">
        <w:rPr>
          <w:i/>
          <w:lang w:val="id-ID"/>
        </w:rPr>
        <w:t>sequence diagram</w:t>
      </w:r>
      <w:r>
        <w:rPr>
          <w:lang w:val="id-ID"/>
        </w:rPr>
        <w:t>.</w:t>
      </w:r>
    </w:p>
    <w:bookmarkEnd w:id="265"/>
    <w:bookmarkEnd w:id="266"/>
    <w:bookmarkEnd w:id="267"/>
    <w:bookmarkEnd w:id="268"/>
    <w:bookmarkEnd w:id="269"/>
    <w:bookmarkEnd w:id="270"/>
    <w:p w14:paraId="52211DFB" w14:textId="77777777" w:rsidR="00EE0AA1" w:rsidRDefault="00EE0AA1" w:rsidP="002D6A66">
      <w:pPr>
        <w:contextualSpacing/>
        <w:rPr>
          <w:rFonts w:cs="Times New Roman"/>
          <w:szCs w:val="24"/>
        </w:rPr>
        <w:sectPr w:rsidR="00EE0AA1" w:rsidSect="00C54B68">
          <w:headerReference w:type="first" r:id="rId34"/>
          <w:footerReference w:type="first" r:id="rId35"/>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81" w:name="_Toc106612730"/>
      <w:bookmarkStart w:id="282" w:name="_Toc133353429"/>
      <w:bookmarkStart w:id="283" w:name="_Toc133873628"/>
      <w:bookmarkStart w:id="284" w:name="_Toc143523732"/>
      <w:bookmarkStart w:id="285" w:name="_Toc144760041"/>
      <w:bookmarkStart w:id="286" w:name="_Toc144819815"/>
      <w:bookmarkStart w:id="287" w:name="_Toc144820689"/>
      <w:bookmarkStart w:id="288" w:name="_Toc144836343"/>
      <w:bookmarkStart w:id="289" w:name="_Toc144992048"/>
      <w:bookmarkStart w:id="290" w:name="_Toc146148324"/>
      <w:r w:rsidRPr="00DB30C7">
        <w:lastRenderedPageBreak/>
        <w:t>BAB III</w:t>
      </w:r>
      <w:bookmarkStart w:id="291" w:name="_Toc144820690"/>
      <w:bookmarkEnd w:id="281"/>
      <w:bookmarkEnd w:id="282"/>
      <w:bookmarkEnd w:id="283"/>
      <w:bookmarkEnd w:id="284"/>
      <w:bookmarkEnd w:id="285"/>
      <w:bookmarkEnd w:id="286"/>
      <w:bookmarkEnd w:id="287"/>
      <w:r w:rsidR="002148CE">
        <w:br/>
      </w:r>
      <w:r w:rsidRPr="00DB30C7">
        <w:rPr>
          <w:rFonts w:eastAsia="Calibri"/>
          <w:bCs/>
          <w:szCs w:val="28"/>
        </w:rPr>
        <w:t>PERANCANGAN SISTEM</w:t>
      </w:r>
      <w:bookmarkEnd w:id="288"/>
      <w:bookmarkEnd w:id="289"/>
      <w:bookmarkEnd w:id="290"/>
      <w:bookmarkEnd w:id="291"/>
    </w:p>
    <w:p w14:paraId="755191BC" w14:textId="77777777" w:rsidR="004B7EBA" w:rsidRDefault="004B7EBA" w:rsidP="00A75968">
      <w:pPr>
        <w:rPr>
          <w:lang w:val="en-US"/>
        </w:rPr>
      </w:pPr>
    </w:p>
    <w:p w14:paraId="6C6AE12F" w14:textId="77777777" w:rsidR="00A070FA" w:rsidRDefault="00A070FA" w:rsidP="00A75968">
      <w:pPr>
        <w:rPr>
          <w:lang w:val="en-US"/>
        </w:rPr>
      </w:pPr>
    </w:p>
    <w:p w14:paraId="5C7E5AE8" w14:textId="6159688A" w:rsidR="00377CD8" w:rsidRDefault="00A75968" w:rsidP="00377CD8">
      <w:pPr>
        <w:ind w:firstLine="720"/>
        <w:rPr>
          <w:lang w:val="en-US"/>
        </w:rPr>
      </w:pPr>
      <w:r>
        <w:rPr>
          <w:lang w:val="en-US"/>
        </w:rPr>
        <w:t xml:space="preserve">Perancangan sistem </w:t>
      </w:r>
      <w:r>
        <w:rPr>
          <w:i/>
          <w:lang w:val="en-US"/>
        </w:rPr>
        <w:t xml:space="preserve">database </w:t>
      </w:r>
      <w:r>
        <w:rPr>
          <w:lang w:val="en-US"/>
        </w:rPr>
        <w:t xml:space="preserve">dan </w:t>
      </w:r>
      <w:r>
        <w:rPr>
          <w:i/>
          <w:lang w:val="en-US"/>
        </w:rPr>
        <w:t>server</w:t>
      </w:r>
      <w:r w:rsidR="00CD7C49">
        <w:rPr>
          <w:i/>
          <w:lang w:val="en-US"/>
        </w:rPr>
        <w:t xml:space="preserve"> </w:t>
      </w:r>
      <w:r w:rsidR="00CD7C49">
        <w:rPr>
          <w:lang w:val="en-US"/>
        </w:rPr>
        <w:t xml:space="preserve">serta </w:t>
      </w:r>
      <w:r w:rsidR="00CD7C49">
        <w:rPr>
          <w:i/>
          <w:lang w:val="en-US"/>
        </w:rPr>
        <w:t xml:space="preserve">access control </w:t>
      </w:r>
      <w:r w:rsidR="00CD7C49">
        <w:rPr>
          <w:lang w:val="en-US"/>
        </w:rPr>
        <w:t>merupakan salah satu bagian</w:t>
      </w:r>
      <w:r w:rsidR="00A070FA">
        <w:rPr>
          <w:lang w:val="en-US"/>
        </w:rPr>
        <w:t xml:space="preserve"> perancangan</w:t>
      </w:r>
      <w:r w:rsidR="00CD7C49">
        <w:rPr>
          <w:lang w:val="en-US"/>
        </w:rPr>
        <w:t xml:space="preserve"> dari proyek tugas akhir rancang bangun sistem keamanan kunci pintu gedung berbasis IoT</w:t>
      </w:r>
      <w:r w:rsidR="008D3E1B">
        <w:rPr>
          <w:lang w:val="en-US"/>
        </w:rPr>
        <w:t xml:space="preserve"> seperti yang terlihat pada </w:t>
      </w:r>
      <w:r w:rsidR="00377CD8" w:rsidRPr="00377CD8">
        <w:rPr>
          <w:lang w:val="en-US"/>
        </w:rPr>
        <w:fldChar w:fldCharType="begin"/>
      </w:r>
      <w:r w:rsidR="00377CD8" w:rsidRPr="00377CD8">
        <w:rPr>
          <w:lang w:val="en-US"/>
        </w:rPr>
        <w:instrText xml:space="preserve"> REF _Ref146118806  \* MERGEFORMAT </w:instrText>
      </w:r>
      <w:r w:rsidR="00377CD8" w:rsidRPr="00377CD8">
        <w:rPr>
          <w:lang w:val="en-US"/>
        </w:rPr>
        <w:fldChar w:fldCharType="separate"/>
      </w:r>
      <w:r w:rsidR="00377CD8" w:rsidRPr="00377CD8">
        <w:t>Gambar 3.1</w:t>
      </w:r>
      <w:r w:rsidR="00377CD8" w:rsidRPr="00377CD8">
        <w:rPr>
          <w:lang w:val="en-US"/>
        </w:rPr>
        <w:fldChar w:fldCharType="end"/>
      </w:r>
      <w:r w:rsidR="00377CD8">
        <w:rPr>
          <w:lang w:val="en-US"/>
        </w:rPr>
        <w:t xml:space="preserve"> di bawah.</w:t>
      </w:r>
    </w:p>
    <w:p w14:paraId="10869C9D" w14:textId="77777777" w:rsidR="00377CD8" w:rsidRDefault="00377CD8" w:rsidP="00712DA2">
      <w:pPr>
        <w:keepNext/>
        <w:jc w:val="center"/>
      </w:pPr>
      <w:r>
        <w:rPr>
          <w:noProof/>
          <w:lang w:val="en-US"/>
        </w:rPr>
        <w:drawing>
          <wp:inline distT="0" distB="0" distL="0" distR="0" wp14:anchorId="46DF13A8" wp14:editId="26987F1A">
            <wp:extent cx="4944140" cy="2436252"/>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_diagram_siste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44299" cy="2436330"/>
                    </a:xfrm>
                    <a:prstGeom prst="rect">
                      <a:avLst/>
                    </a:prstGeom>
                  </pic:spPr>
                </pic:pic>
              </a:graphicData>
            </a:graphic>
          </wp:inline>
        </w:drawing>
      </w:r>
    </w:p>
    <w:p w14:paraId="47049BEA" w14:textId="4CD6D179" w:rsidR="00377CD8" w:rsidRPr="008D3E1B" w:rsidRDefault="00377CD8" w:rsidP="00377CD8">
      <w:pPr>
        <w:pStyle w:val="LabelGambar"/>
        <w:spacing w:before="240"/>
        <w:rPr>
          <w:lang w:val="en-US"/>
        </w:rPr>
      </w:pPr>
      <w:bookmarkStart w:id="292" w:name="_Ref146118806"/>
      <w:bookmarkStart w:id="293" w:name="_Toc146147935"/>
      <w:r w:rsidRPr="00377CD8">
        <w:rPr>
          <w:b/>
        </w:rPr>
        <w:t>Gambar 3.</w:t>
      </w:r>
      <w:r w:rsidRPr="00377CD8">
        <w:rPr>
          <w:b/>
        </w:rPr>
        <w:fldChar w:fldCharType="begin"/>
      </w:r>
      <w:r w:rsidRPr="00377CD8">
        <w:rPr>
          <w:b/>
        </w:rPr>
        <w:instrText xml:space="preserve"> SEQ Gambar_3. \* ARABIC </w:instrText>
      </w:r>
      <w:r w:rsidRPr="00377CD8">
        <w:rPr>
          <w:b/>
        </w:rPr>
        <w:fldChar w:fldCharType="separate"/>
      </w:r>
      <w:r w:rsidRPr="00377CD8">
        <w:rPr>
          <w:b/>
          <w:noProof/>
        </w:rPr>
        <w:t>1</w:t>
      </w:r>
      <w:r w:rsidRPr="00377CD8">
        <w:rPr>
          <w:b/>
        </w:rPr>
        <w:fldChar w:fldCharType="end"/>
      </w:r>
      <w:bookmarkEnd w:id="292"/>
      <w:r>
        <w:t xml:space="preserve"> Blok diagram pembagian sistem</w:t>
      </w:r>
      <w:bookmarkEnd w:id="293"/>
    </w:p>
    <w:p w14:paraId="07CEA716" w14:textId="77777777" w:rsidR="00A75968" w:rsidRDefault="00A75968" w:rsidP="00A75968">
      <w:pPr>
        <w:rPr>
          <w:lang w:val="en-US"/>
        </w:rPr>
      </w:pPr>
    </w:p>
    <w:p w14:paraId="3E0C639A" w14:textId="1215AAF4" w:rsidR="00377CD8" w:rsidRPr="0030083F" w:rsidRDefault="00377CD8" w:rsidP="0030083F">
      <w:pPr>
        <w:ind w:firstLine="720"/>
        <w:rPr>
          <w:lang w:val="en-US"/>
        </w:rPr>
      </w:pPr>
      <w:r>
        <w:rPr>
          <w:lang w:val="en-US"/>
        </w:rPr>
        <w:t xml:space="preserve">Dapat dilihat pada Gambar 3.1 proses perancangan proyek tugas akhir </w:t>
      </w:r>
      <w:r w:rsidR="0030083F">
        <w:rPr>
          <w:lang w:val="en-US"/>
        </w:rPr>
        <w:t>rancang bangun sistem keamanan kunci pintu gedung berbasis IoT terbagi menjadi 3 bagian yaitu perancangan perangkat kunci pintu (</w:t>
      </w:r>
      <w:r w:rsidR="0030083F" w:rsidRPr="0030083F">
        <w:rPr>
          <w:i/>
          <w:lang w:val="en-US"/>
        </w:rPr>
        <w:t>hardware</w:t>
      </w:r>
      <w:r w:rsidR="0030083F">
        <w:rPr>
          <w:lang w:val="en-US"/>
        </w:rPr>
        <w:t xml:space="preserve">), perancangan </w:t>
      </w:r>
      <w:r w:rsidR="0030083F">
        <w:rPr>
          <w:i/>
          <w:lang w:val="en-US"/>
        </w:rPr>
        <w:t xml:space="preserve">database </w:t>
      </w:r>
      <w:r w:rsidR="0030083F">
        <w:rPr>
          <w:lang w:val="en-US"/>
        </w:rPr>
        <w:t xml:space="preserve">dan </w:t>
      </w:r>
      <w:r w:rsidR="0030083F">
        <w:rPr>
          <w:i/>
          <w:lang w:val="en-US"/>
        </w:rPr>
        <w:t>server</w:t>
      </w:r>
      <w:r w:rsidR="0030083F">
        <w:rPr>
          <w:lang w:val="en-US"/>
        </w:rPr>
        <w:t xml:space="preserve"> dan perancangan antarmuka aplikasi. Perancangan sistem </w:t>
      </w:r>
      <w:r w:rsidR="0030083F" w:rsidRPr="0030083F">
        <w:rPr>
          <w:i/>
          <w:lang w:val="en-US"/>
        </w:rPr>
        <w:t>database</w:t>
      </w:r>
      <w:r w:rsidR="0030083F">
        <w:rPr>
          <w:lang w:val="en-US"/>
        </w:rPr>
        <w:t xml:space="preserve"> dan </w:t>
      </w:r>
      <w:r w:rsidR="0030083F" w:rsidRPr="0030083F">
        <w:rPr>
          <w:i/>
          <w:lang w:val="en-US"/>
        </w:rPr>
        <w:t>server</w:t>
      </w:r>
      <w:r w:rsidR="0030083F">
        <w:rPr>
          <w:lang w:val="en-US"/>
        </w:rPr>
        <w:t xml:space="preserve"> serta </w:t>
      </w:r>
      <w:r w:rsidR="0030083F" w:rsidRPr="0030083F">
        <w:rPr>
          <w:i/>
          <w:lang w:val="en-US"/>
        </w:rPr>
        <w:t>access</w:t>
      </w:r>
      <w:r w:rsidR="0030083F">
        <w:rPr>
          <w:lang w:val="en-US"/>
        </w:rPr>
        <w:t xml:space="preserve"> </w:t>
      </w:r>
      <w:r w:rsidR="0030083F" w:rsidRPr="0030083F">
        <w:rPr>
          <w:i/>
          <w:lang w:val="en-US"/>
        </w:rPr>
        <w:t>control</w:t>
      </w:r>
      <w:r w:rsidR="0030083F">
        <w:rPr>
          <w:lang w:val="en-US"/>
        </w:rPr>
        <w:t xml:space="preserve"> akan bertanggung jawab untuk menyediakan layanan penyimpanan data serta layanan </w:t>
      </w:r>
      <w:r w:rsidR="0030083F">
        <w:rPr>
          <w:i/>
          <w:lang w:val="en-US"/>
        </w:rPr>
        <w:t>server</w:t>
      </w:r>
      <w:r w:rsidR="0030083F">
        <w:rPr>
          <w:lang w:val="en-US"/>
        </w:rPr>
        <w:t xml:space="preserve"> untuk menghubungkan perangkat kunci pintu sehingga dapat memebentuk sebuah sistem keamanan kunci pintu gedung, sedangkan perancangan </w:t>
      </w:r>
      <w:r w:rsidR="0030083F" w:rsidRPr="0030083F">
        <w:rPr>
          <w:i/>
          <w:lang w:val="en-US"/>
        </w:rPr>
        <w:t>access</w:t>
      </w:r>
      <w:r w:rsidR="0030083F">
        <w:rPr>
          <w:lang w:val="en-US"/>
        </w:rPr>
        <w:t xml:space="preserve"> </w:t>
      </w:r>
      <w:r w:rsidR="0030083F" w:rsidRPr="0030083F">
        <w:rPr>
          <w:i/>
          <w:lang w:val="en-US"/>
        </w:rPr>
        <w:t>control</w:t>
      </w:r>
      <w:r w:rsidR="0030083F">
        <w:rPr>
          <w:lang w:val="en-US"/>
        </w:rPr>
        <w:t xml:space="preserve"> bertujuan untuk merancangn sebuah metode pengaturan akses yang digunakan melakukan verifikasi akses pengguna pada saat akan memasuki ruangan atau membuka kunci pintu sebuah ruangan.</w:t>
      </w:r>
    </w:p>
    <w:p w14:paraId="2616800F" w14:textId="77777777" w:rsidR="0030083F" w:rsidRDefault="0030083F" w:rsidP="0030083F">
      <w:pPr>
        <w:ind w:firstLine="720"/>
        <w:rPr>
          <w:lang w:val="en-US"/>
        </w:rPr>
      </w:pPr>
    </w:p>
    <w:p w14:paraId="2A47FED0" w14:textId="4DFFAA27" w:rsidR="00A46933" w:rsidRDefault="00A46933" w:rsidP="009338D0">
      <w:pPr>
        <w:pStyle w:val="SubBabIII"/>
        <w:ind w:hanging="720"/>
      </w:pPr>
      <w:bookmarkStart w:id="294" w:name="_Toc143523733"/>
      <w:bookmarkStart w:id="295" w:name="_Toc144760042"/>
      <w:bookmarkStart w:id="296" w:name="_Toc144819816"/>
      <w:bookmarkStart w:id="297" w:name="_Toc144820691"/>
      <w:bookmarkStart w:id="298" w:name="_Toc144836344"/>
      <w:bookmarkStart w:id="299" w:name="_Toc144992049"/>
      <w:bookmarkStart w:id="300" w:name="_Toc146148325"/>
      <w:r>
        <w:lastRenderedPageBreak/>
        <w:t>Metode Perancangan</w:t>
      </w:r>
      <w:bookmarkEnd w:id="294"/>
      <w:bookmarkEnd w:id="295"/>
      <w:bookmarkEnd w:id="296"/>
      <w:bookmarkEnd w:id="297"/>
      <w:bookmarkEnd w:id="298"/>
      <w:bookmarkEnd w:id="299"/>
      <w:bookmarkEnd w:id="300"/>
    </w:p>
    <w:p w14:paraId="51854B5C" w14:textId="2E25D340" w:rsidR="006B1176" w:rsidRDefault="006B1176" w:rsidP="00AF4607">
      <w:pPr>
        <w:spacing w:after="240"/>
        <w:ind w:firstLine="720"/>
      </w:pPr>
      <w:r w:rsidRPr="006B1176">
        <w:t>Dal</w:t>
      </w:r>
      <w:r>
        <w:t xml:space="preserve">am perancangan </w:t>
      </w:r>
      <w:r w:rsidR="00E322BE">
        <w:rPr>
          <w:lang w:val="id-ID"/>
        </w:rPr>
        <w:t xml:space="preserve">proyek </w:t>
      </w:r>
      <w:r>
        <w:t xml:space="preserve">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w:t>
      </w:r>
      <w:r w:rsidR="001C195B">
        <w:t xml:space="preserve"> </w:t>
      </w:r>
      <w:fldSimple w:instr=" REF _Ref146117974  \* MERGEFORMAT ">
        <w:r w:rsidR="001C195B" w:rsidRPr="001C195B">
          <w:t>Gambar 3.</w:t>
        </w:r>
      </w:fldSimple>
      <w:r w:rsidR="006B7E51">
        <w:t>2</w:t>
      </w:r>
      <w:r w:rsidR="00A27E5D">
        <w:t>.</w:t>
      </w:r>
    </w:p>
    <w:p w14:paraId="012B05E8" w14:textId="70088675" w:rsidR="0089350A" w:rsidRDefault="0089350A" w:rsidP="0089350A">
      <w:pPr>
        <w:jc w:val="center"/>
      </w:pPr>
      <w:r>
        <w:rPr>
          <w:noProof/>
          <w:lang w:val="en-US"/>
        </w:rPr>
        <w:drawing>
          <wp:inline distT="0" distB="0" distL="0" distR="0" wp14:anchorId="121B25DA" wp14:editId="0336351C">
            <wp:extent cx="3660617" cy="266877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rotWithShape="1">
                    <a:blip r:embed="rId37">
                      <a:extLst>
                        <a:ext uri="{28A0092B-C50C-407E-A947-70E740481C1C}">
                          <a14:useLocalDpi xmlns:a14="http://schemas.microsoft.com/office/drawing/2010/main" val="0"/>
                        </a:ext>
                      </a:extLst>
                    </a:blip>
                    <a:srcRect b="2140"/>
                    <a:stretch/>
                  </pic:blipFill>
                  <pic:spPr bwMode="auto">
                    <a:xfrm>
                      <a:off x="0" y="0"/>
                      <a:ext cx="3668490" cy="2674512"/>
                    </a:xfrm>
                    <a:prstGeom prst="rect">
                      <a:avLst/>
                    </a:prstGeom>
                    <a:ln>
                      <a:noFill/>
                    </a:ln>
                    <a:extLst>
                      <a:ext uri="{53640926-AAD7-44D8-BBD7-CCE9431645EC}">
                        <a14:shadowObscured xmlns:a14="http://schemas.microsoft.com/office/drawing/2010/main"/>
                      </a:ext>
                    </a:extLst>
                  </pic:spPr>
                </pic:pic>
              </a:graphicData>
            </a:graphic>
          </wp:inline>
        </w:drawing>
      </w:r>
    </w:p>
    <w:p w14:paraId="174D2E03" w14:textId="58EF14A0" w:rsidR="009F4C1C" w:rsidRDefault="00A27E5D" w:rsidP="00A27E5D">
      <w:pPr>
        <w:pStyle w:val="LabelGambar"/>
      </w:pPr>
      <w:bookmarkStart w:id="301" w:name="_Ref146117974"/>
      <w:bookmarkStart w:id="302" w:name="_Toc142072555"/>
      <w:bookmarkStart w:id="303" w:name="_Toc142073172"/>
      <w:bookmarkStart w:id="304" w:name="_Toc143519957"/>
      <w:bookmarkStart w:id="305" w:name="_Toc144760138"/>
      <w:bookmarkStart w:id="306" w:name="_Toc146147936"/>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377CD8">
        <w:rPr>
          <w:b/>
          <w:noProof/>
        </w:rPr>
        <w:t>2</w:t>
      </w:r>
      <w:r w:rsidRPr="00A27E5D">
        <w:rPr>
          <w:b/>
        </w:rPr>
        <w:fldChar w:fldCharType="end"/>
      </w:r>
      <w:bookmarkEnd w:id="301"/>
      <w:r w:rsidR="00CA0592">
        <w:t xml:space="preserve"> Alur p</w:t>
      </w:r>
      <w:r>
        <w:t>erancangan</w:t>
      </w:r>
      <w:bookmarkEnd w:id="302"/>
      <w:bookmarkEnd w:id="303"/>
      <w:bookmarkEnd w:id="304"/>
      <w:bookmarkEnd w:id="305"/>
      <w:bookmarkEnd w:id="306"/>
    </w:p>
    <w:p w14:paraId="486725B7" w14:textId="77777777" w:rsidR="006B1176" w:rsidRDefault="006B1176" w:rsidP="0043210D">
      <w:pPr>
        <w:spacing w:line="240" w:lineRule="auto"/>
      </w:pPr>
    </w:p>
    <w:p w14:paraId="18DAD440" w14:textId="72C2280D" w:rsidR="00BD3896" w:rsidRPr="0043210D" w:rsidRDefault="006B1176" w:rsidP="0043210D">
      <w:pPr>
        <w:ind w:firstLine="709"/>
        <w:rPr>
          <w:lang w:val="id-ID"/>
        </w:rPr>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ini.</w:t>
      </w:r>
      <w:r w:rsidR="00982AF0">
        <w:t xml:space="preserve"> Pada </w:t>
      </w:r>
      <w:fldSimple w:instr=" REF _Ref146117974  \* MERGEFORMAT ">
        <w:r w:rsidR="001C195B" w:rsidRPr="001C195B">
          <w:t>Gambar 3.</w:t>
        </w:r>
        <w:r w:rsidR="001C195B" w:rsidRPr="001C195B">
          <w:rPr>
            <w:noProof/>
          </w:rPr>
          <w:t>1</w:t>
        </w:r>
      </w:fldSimple>
      <w:r w:rsidR="001C195B">
        <w:t xml:space="preserve"> </w:t>
      </w:r>
      <w:r w:rsidR="00A27E5D">
        <w:t xml:space="preserve">terlihat alur perancangan dimulai dari proses perencanaan </w:t>
      </w:r>
      <w:r w:rsidR="00B57B9F">
        <w:t>sampai</w:t>
      </w:r>
      <w:r w:rsidR="00A27E5D">
        <w:t xml:space="preserve"> dengan proses pemeliharaan dengan penjelasan sebagai </w:t>
      </w:r>
      <w:r w:rsidR="001B45C0">
        <w:t>berikut:</w:t>
      </w:r>
    </w:p>
    <w:p w14:paraId="5E3ED7AA" w14:textId="24A9409B" w:rsidR="00A27E5D" w:rsidRDefault="00A27E5D" w:rsidP="00F46884">
      <w:pPr>
        <w:pStyle w:val="ListParagraph"/>
        <w:numPr>
          <w:ilvl w:val="2"/>
          <w:numId w:val="31"/>
        </w:numPr>
        <w:tabs>
          <w:tab w:val="clear" w:pos="2160"/>
          <w:tab w:val="num" w:pos="709"/>
        </w:tabs>
        <w:ind w:left="709"/>
      </w:pPr>
      <w:r>
        <w:t>Perencanaan</w:t>
      </w:r>
    </w:p>
    <w:p w14:paraId="7F380DCB" w14:textId="6F98A95E" w:rsidR="00BB7C04" w:rsidRPr="005519AF" w:rsidRDefault="00BB7C04" w:rsidP="007C4BB8">
      <w:pPr>
        <w:ind w:left="709"/>
      </w:pPr>
      <w:r>
        <w:t>Pada sistem keamanan kunci pintu gedung berbasis IoT sebuah perangkat kunci pintu harus dapat berkerja secara otomatis dan juga dapat dikendalikan dan dipantau melalui sebuah antarmuka aplikasi</w:t>
      </w:r>
      <w:r w:rsidR="005519AF">
        <w:t xml:space="preserve">. Untuk dapat </w:t>
      </w:r>
      <w:r w:rsidR="005519AF">
        <w:lastRenderedPageBreak/>
        <w:t xml:space="preserve">menjalankan fitur tersebut maka perangkat kunci pintu harus memiliki sebuah sistem penyimpanan data yang terpusat serta membutuhkan sebuah sistem yang dapat memantau serta mengendalikan perangkat kunci dari jarak jauh melalui antarmuka aplikasi. Berdasarkan adanya kebutuhan tersebut maka diperlukan sebuah sistem </w:t>
      </w:r>
      <w:r w:rsidR="005519AF">
        <w:rPr>
          <w:i/>
        </w:rPr>
        <w:t xml:space="preserve">database </w:t>
      </w:r>
      <w:r w:rsidR="005519AF">
        <w:t xml:space="preserve">dan </w:t>
      </w:r>
      <w:r w:rsidR="005519AF">
        <w:rPr>
          <w:i/>
        </w:rPr>
        <w:t>server</w:t>
      </w:r>
      <w:r w:rsidR="005519AF">
        <w:t xml:space="preserve"> </w:t>
      </w:r>
      <w:r w:rsidR="00DD3A59">
        <w:t xml:space="preserve">serta metode </w:t>
      </w:r>
      <w:r w:rsidR="00DD3A59">
        <w:rPr>
          <w:i/>
        </w:rPr>
        <w:t xml:space="preserve">access control </w:t>
      </w:r>
      <w:r w:rsidR="005519AF">
        <w:t>untuk mengendalikan kunci pintu secara otomatis serta mem</w:t>
      </w:r>
      <w:r w:rsidR="00DD3A59">
        <w:t>a</w:t>
      </w:r>
      <w:r w:rsidR="005519AF">
        <w:t>natau kondisi kunci pintu gedung tersebut.</w:t>
      </w:r>
    </w:p>
    <w:p w14:paraId="429A6F34" w14:textId="1D91AB0E" w:rsidR="00A27E5D" w:rsidRDefault="00A27E5D" w:rsidP="00F46884">
      <w:pPr>
        <w:pStyle w:val="ListParagraph"/>
        <w:numPr>
          <w:ilvl w:val="2"/>
          <w:numId w:val="31"/>
        </w:numPr>
        <w:ind w:left="709" w:hanging="425"/>
      </w:pPr>
      <w:r>
        <w:t>Analisa</w:t>
      </w:r>
    </w:p>
    <w:p w14:paraId="3E068306" w14:textId="2DAF0D76" w:rsidR="00B871D1" w:rsidRPr="00E9593F" w:rsidRDefault="00DD3A59" w:rsidP="007C4BB8">
      <w:pPr>
        <w:ind w:left="709"/>
      </w:pPr>
      <w:r>
        <w:t xml:space="preserve">Dengan adanya kebutuhan terhadap sistem </w:t>
      </w:r>
      <w:r>
        <w:rPr>
          <w:i/>
        </w:rPr>
        <w:t xml:space="preserve">database </w:t>
      </w:r>
      <w:r>
        <w:t xml:space="preserve">dan </w:t>
      </w:r>
      <w:r>
        <w:rPr>
          <w:i/>
        </w:rPr>
        <w:t>server</w:t>
      </w:r>
      <w:r>
        <w:t xml:space="preserve"> </w:t>
      </w:r>
      <w:r w:rsidR="000B507B">
        <w:t xml:space="preserve">serta </w:t>
      </w:r>
      <w:r w:rsidR="000B507B">
        <w:rPr>
          <w:i/>
        </w:rPr>
        <w:t>access control</w:t>
      </w:r>
      <w:r w:rsidR="000B507B">
        <w:t xml:space="preserve"> maka dilakukan analisa untuk menentukan metode-metode yang harus diimplementasikan pada sistem tersebut</w:t>
      </w:r>
      <w:r w:rsidR="00A6211C">
        <w:t xml:space="preserve">. Untuk dapat berkomunikasi dengan </w:t>
      </w:r>
      <w:r w:rsidR="00A6211C">
        <w:rPr>
          <w:i/>
        </w:rPr>
        <w:t>server</w:t>
      </w:r>
      <w:r w:rsidR="00A6211C">
        <w:t xml:space="preserve"> maka sebuah perangkat kunci pintu akan membutuhkan sebuah layanan API untuk menjalankan beberapa metode seperti autentikasi, pembaruan kondisi, registrasi dan lain sebagainya. Metode-metode yang disediakan oleh API tentunya membutuhkan dukungan data yang sesuai </w:t>
      </w:r>
      <w:r w:rsidR="00E9593F">
        <w:t xml:space="preserve">seperti data pengguna, data pintu, data gedung dan lain sebagainya sehingga diperlukan penyimpanan data yang sesuai seperti menggunakan MySQL sebagai sistem penyimpanan data. Sebuah metode </w:t>
      </w:r>
      <w:r w:rsidR="00E9593F">
        <w:rPr>
          <w:i/>
        </w:rPr>
        <w:t xml:space="preserve">access control </w:t>
      </w:r>
      <w:r w:rsidR="00E9593F">
        <w:t xml:space="preserve">juga diperlukan untuk melakukan verifikasi akses pengguna, proses verifikasi akses dapat dilakukan dengan menggunakan antarmuka aplikasi </w:t>
      </w:r>
      <w:r w:rsidR="00E9593F">
        <w:rPr>
          <w:i/>
        </w:rPr>
        <w:t>mobile</w:t>
      </w:r>
      <w:r w:rsidR="00E9593F">
        <w:t xml:space="preserve"> sehingga akan memberikan kemudahan bagi pengguna.</w:t>
      </w:r>
    </w:p>
    <w:p w14:paraId="0C204C49" w14:textId="3223C18B" w:rsidR="00A27E5D" w:rsidRDefault="00A27E5D" w:rsidP="00F46884">
      <w:pPr>
        <w:pStyle w:val="ListParagraph"/>
        <w:numPr>
          <w:ilvl w:val="2"/>
          <w:numId w:val="31"/>
        </w:numPr>
        <w:ind w:left="709" w:hanging="425"/>
      </w:pPr>
      <w:r>
        <w:t>Desain</w:t>
      </w:r>
    </w:p>
    <w:p w14:paraId="2FA4318F" w14:textId="5325422A" w:rsidR="00E9593F" w:rsidRPr="00FB7091" w:rsidRDefault="00FB7091" w:rsidP="001248F2">
      <w:pPr>
        <w:ind w:left="709"/>
      </w:pPr>
      <w:r>
        <w:t xml:space="preserve">Hasil dari proses analisa kemudian dilanjutkan dengan proses desain, proses desai yang dilakukan yaitu dengan menggambarkan metode-metode yang ada seperti API dan </w:t>
      </w:r>
      <w:r>
        <w:rPr>
          <w:i/>
        </w:rPr>
        <w:t>access control</w:t>
      </w:r>
      <w:r>
        <w:t xml:space="preserve"> menggunakan sebuah diagram UML seperti </w:t>
      </w:r>
      <w:r>
        <w:rPr>
          <w:i/>
        </w:rPr>
        <w:t>sequence diagram</w:t>
      </w:r>
      <w:r>
        <w:t xml:space="preserve">. Dengan menggunakan penggambaran UML maka setiap metode dapat terlihat dengan jelas alur kerjanya serta aktor yang terkait dengan metode tersebut. Proses penggambaran juga dilakukan pada perancangan </w:t>
      </w:r>
      <w:r>
        <w:rPr>
          <w:i/>
        </w:rPr>
        <w:t>database</w:t>
      </w:r>
      <w:r>
        <w:t xml:space="preserve"> yaitu dengan menggunakan sebuah diagram entitas untuk menggambarkan struktur peyimpanan data serta hubungan antar tabel penyimpanan data.</w:t>
      </w:r>
    </w:p>
    <w:p w14:paraId="785BF5F9" w14:textId="7FB5EECD" w:rsidR="00A27E5D" w:rsidRDefault="00A27E5D" w:rsidP="00F46884">
      <w:pPr>
        <w:pStyle w:val="ListParagraph"/>
        <w:numPr>
          <w:ilvl w:val="2"/>
          <w:numId w:val="31"/>
        </w:numPr>
        <w:ind w:left="709" w:hanging="425"/>
      </w:pPr>
      <w:r>
        <w:lastRenderedPageBreak/>
        <w:t>Implementasi</w:t>
      </w:r>
    </w:p>
    <w:p w14:paraId="67C85E30" w14:textId="0B6A9F95" w:rsidR="001248F2" w:rsidRDefault="001248F2" w:rsidP="005C6C53">
      <w:pPr>
        <w:ind w:left="709"/>
      </w:pPr>
      <w:r>
        <w:t>Implementasi dilakukan dengan</w:t>
      </w:r>
      <w:r w:rsidR="002D27ED">
        <w:t xml:space="preserve"> melakukan penulisan kode program</w:t>
      </w:r>
      <w:r>
        <w:t xml:space="preserve">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w:t>
      </w:r>
      <w:r w:rsidR="002D27ED">
        <w:t xml:space="preserve"> dan mempercepat</w:t>
      </w:r>
      <w:r>
        <w:t xml:space="preserve"> proses implementasi.</w:t>
      </w:r>
    </w:p>
    <w:p w14:paraId="20C4C950" w14:textId="74BE7F79" w:rsidR="00A27E5D" w:rsidRDefault="00A27E5D" w:rsidP="00F46884">
      <w:pPr>
        <w:pStyle w:val="ListParagraph"/>
        <w:numPr>
          <w:ilvl w:val="2"/>
          <w:numId w:val="31"/>
        </w:numPr>
        <w:ind w:left="709" w:hanging="425"/>
      </w:pPr>
      <w:r>
        <w:t xml:space="preserve">Pengujian </w:t>
      </w:r>
    </w:p>
    <w:p w14:paraId="1478BEEB" w14:textId="2B51A363" w:rsidR="002D27ED" w:rsidRDefault="002D27ED" w:rsidP="005C6C53">
      <w:pPr>
        <w:ind w:left="709"/>
      </w:pPr>
      <w:r>
        <w:t xml:space="preserve">Hasil dari proses implementasi tertunya harus melalui proses pengujian untuk menentukan </w:t>
      </w:r>
      <w:r w:rsidR="00AF488C">
        <w:t>program yang ditulis sudah sesuai dengan desain yang dibuat. Proses pengujian yang dilakukan meliputi pengujian kinerja menggunakan Postman dengan menggunakan beberapa kondisi pengujian yang terlas disesuaikan serta pengukuran keandalan atau performa menggunakan Jmeter bengan berbagai kondisi peban pengguna yang beragam.</w:t>
      </w:r>
    </w:p>
    <w:p w14:paraId="4B2D340A" w14:textId="1C86E042" w:rsidR="00A27E5D" w:rsidRDefault="00A27E5D" w:rsidP="00F46884">
      <w:pPr>
        <w:pStyle w:val="ListParagraph"/>
        <w:numPr>
          <w:ilvl w:val="2"/>
          <w:numId w:val="31"/>
        </w:numPr>
        <w:ind w:left="709" w:hanging="425"/>
      </w:pPr>
      <w:r>
        <w:t>Pengiriman</w:t>
      </w:r>
    </w:p>
    <w:p w14:paraId="3688E8B7" w14:textId="6EECC31A" w:rsidR="00845CF0" w:rsidRDefault="00845CF0" w:rsidP="00845CF0">
      <w:pPr>
        <w:ind w:left="709"/>
      </w:pPr>
      <w:r>
        <w:t xml:space="preserve">Pada tahap pengiriman, </w:t>
      </w:r>
      <w:r w:rsidR="00AF488C">
        <w:t xml:space="preserve">sistem </w:t>
      </w:r>
      <w:r>
        <w:t>yang sudah selesai dilakukan pengujian dan dinyatakan lolos uji</w:t>
      </w:r>
      <w:r w:rsidR="00AF488C">
        <w:t xml:space="preserve"> selanjutkan akan dipasang </w:t>
      </w:r>
      <w:r>
        <w:t>pada</w:t>
      </w:r>
      <w:r w:rsidR="00AF488C">
        <w:t xml:space="preserve"> sebuah</w:t>
      </w:r>
      <w:r>
        <w:t xml:space="preserve"> </w:t>
      </w:r>
      <w:r w:rsidRPr="004522B7">
        <w:rPr>
          <w:i/>
        </w:rPr>
        <w:t>server</w:t>
      </w:r>
      <w:r>
        <w:t xml:space="preserve">. Pada proses </w:t>
      </w:r>
      <w:r w:rsidR="001962E8">
        <w:t>pengiriman</w:t>
      </w:r>
      <w:r>
        <w:t xml:space="preserve"> juga akan dilakukan pemasangan</w:t>
      </w:r>
      <w:r w:rsidR="00F90A88">
        <w:t xml:space="preserve"> </w:t>
      </w:r>
      <w:r w:rsidR="00AF488C">
        <w:t>komponen</w:t>
      </w:r>
      <w:r w:rsidR="00F90A88">
        <w:t xml:space="preserve">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F46884">
      <w:pPr>
        <w:pStyle w:val="ListParagraph"/>
        <w:numPr>
          <w:ilvl w:val="2"/>
          <w:numId w:val="31"/>
        </w:numPr>
        <w:ind w:left="709" w:hanging="425"/>
      </w:pPr>
      <w:r>
        <w:t>Perawatan</w:t>
      </w:r>
    </w:p>
    <w:p w14:paraId="2F1A5DE0" w14:textId="38367BE6" w:rsidR="00845CF0" w:rsidRDefault="00845CF0" w:rsidP="00845CF0">
      <w:pPr>
        <w:ind w:left="709"/>
      </w:pPr>
      <w:r>
        <w:t xml:space="preserve">Pada tahap pemeliharaan atau perawatan dilakukan pengecekan secara berkala pada </w:t>
      </w:r>
      <w:r w:rsidR="00AF488C">
        <w:t>sistem</w:t>
      </w:r>
      <w:r>
        <w:t xml:space="preserve"> yang sudah berjalan pada </w:t>
      </w:r>
      <w:r w:rsidRPr="004522B7">
        <w:rPr>
          <w:i/>
        </w:rPr>
        <w:t>server</w:t>
      </w:r>
      <w:r>
        <w:t>. dengan adanya perawatan secara teratur jika ditemukan permasalahan atau komponen yang tidak bekerja</w:t>
      </w:r>
      <w:r w:rsidR="00AF488C">
        <w:t xml:space="preserve"> sesuai dengan tugasnya</w:t>
      </w:r>
      <w:r>
        <w:t xml:space="preserve"> maka  akan langsung diperbaiki sehingga tidak mengganggu kinerja dari</w:t>
      </w:r>
      <w:r w:rsidR="00AF488C">
        <w:t xml:space="preserve"> sistem yang telah terpasang pada</w:t>
      </w:r>
      <w:r>
        <w:t xml:space="preserve">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307" w:name="_Toc143523734"/>
      <w:bookmarkStart w:id="308" w:name="_Toc144760043"/>
      <w:bookmarkStart w:id="309" w:name="_Toc144819817"/>
      <w:bookmarkStart w:id="310" w:name="_Toc144820692"/>
      <w:bookmarkStart w:id="311" w:name="_Toc144836345"/>
      <w:bookmarkStart w:id="312" w:name="_Toc144992050"/>
      <w:bookmarkStart w:id="313" w:name="_Toc146148326"/>
      <w:r>
        <w:lastRenderedPageBreak/>
        <w:t xml:space="preserve">Kebutuhan Fungsional dan Non </w:t>
      </w:r>
      <w:r w:rsidR="00404441">
        <w:t>Fungsional</w:t>
      </w:r>
      <w:bookmarkEnd w:id="307"/>
      <w:bookmarkEnd w:id="308"/>
      <w:bookmarkEnd w:id="309"/>
      <w:bookmarkEnd w:id="310"/>
      <w:bookmarkEnd w:id="311"/>
      <w:bookmarkEnd w:id="312"/>
      <w:bookmarkEnd w:id="313"/>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314" w:name="_Toc142072718"/>
      <w:bookmarkStart w:id="315" w:name="_Toc143519700"/>
      <w:bookmarkStart w:id="316" w:name="_Toc143519870"/>
      <w:bookmarkStart w:id="317" w:name="_Toc144760233"/>
      <w:bookmarkStart w:id="318" w:name="_Toc146148224"/>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183514">
        <w:rPr>
          <w:b/>
          <w:noProof/>
        </w:rPr>
        <w:t>1</w:t>
      </w:r>
      <w:r w:rsidRPr="001E4779">
        <w:rPr>
          <w:b/>
        </w:rPr>
        <w:fldChar w:fldCharType="end"/>
      </w:r>
      <w:r>
        <w:t xml:space="preserve"> </w:t>
      </w:r>
      <w:r w:rsidR="00CA0592">
        <w:t xml:space="preserve">Kebutuhan </w:t>
      </w:r>
      <w:r w:rsidR="00AC5CF6">
        <w:t>fungsional</w:t>
      </w:r>
      <w:bookmarkEnd w:id="314"/>
      <w:bookmarkEnd w:id="315"/>
      <w:bookmarkEnd w:id="316"/>
      <w:bookmarkEnd w:id="317"/>
      <w:bookmarkEnd w:id="318"/>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w:t>
            </w:r>
            <w:r w:rsidRPr="006F3CC4">
              <w:rPr>
                <w:rFonts w:eastAsia="Times New Roman" w:cs="Times New Roman"/>
                <w:i/>
                <w:color w:val="000000"/>
                <w:szCs w:val="24"/>
                <w:lang w:val="en-US"/>
              </w:rPr>
              <w:t>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7C69DF">
        <w:trPr>
          <w:trHeight w:val="300"/>
        </w:trPr>
        <w:tc>
          <w:tcPr>
            <w:tcW w:w="567" w:type="dxa"/>
            <w:tcBorders>
              <w:top w:val="nil"/>
              <w:left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7C69DF">
        <w:trPr>
          <w:trHeight w:val="300"/>
        </w:trPr>
        <w:tc>
          <w:tcPr>
            <w:tcW w:w="567" w:type="dxa"/>
            <w:tcBorders>
              <w:top w:val="nil"/>
              <w:left w:val="nil"/>
              <w:bottom w:val="single" w:sz="4" w:space="0" w:color="auto"/>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single" w:sz="4" w:space="0" w:color="auto"/>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single" w:sz="4" w:space="0" w:color="auto"/>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bl>
    <w:p w14:paraId="4DCE9DC9" w14:textId="706DFF32" w:rsidR="00A7153C" w:rsidRDefault="00A7153C" w:rsidP="00A7153C">
      <w:pPr>
        <w:pStyle w:val="LabelTabel"/>
      </w:pPr>
      <w:r w:rsidRPr="00A7153C">
        <w:rPr>
          <w:b/>
        </w:rPr>
        <w:lastRenderedPageBreak/>
        <w:t>Tabel 3.1</w:t>
      </w:r>
      <w:r>
        <w:t xml:space="preserve"> (lanjutan)</w:t>
      </w:r>
    </w:p>
    <w:tbl>
      <w:tblPr>
        <w:tblW w:w="7938" w:type="dxa"/>
        <w:tblInd w:w="108" w:type="dxa"/>
        <w:tblLook w:val="04A0" w:firstRow="1" w:lastRow="0" w:firstColumn="1" w:lastColumn="0" w:noHBand="0" w:noVBand="1"/>
      </w:tblPr>
      <w:tblGrid>
        <w:gridCol w:w="567"/>
        <w:gridCol w:w="2127"/>
        <w:gridCol w:w="5244"/>
      </w:tblGrid>
      <w:tr w:rsidR="00A7153C" w:rsidRPr="00F37E3B" w14:paraId="3109B8F9" w14:textId="77777777" w:rsidTr="002E3077">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D3FF270" w14:textId="77777777" w:rsidR="00A7153C" w:rsidRPr="00F37E3B" w:rsidRDefault="00A7153C" w:rsidP="002E3077">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9447E11" w14:textId="77777777" w:rsidR="00A7153C" w:rsidRPr="00F37E3B" w:rsidRDefault="00A7153C" w:rsidP="002E3077">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43A521AD" w14:textId="77777777" w:rsidR="00A7153C" w:rsidRPr="00F37E3B" w:rsidRDefault="00A7153C" w:rsidP="002E3077">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7153C" w:rsidRPr="00F37E3B" w14:paraId="3130939F" w14:textId="77777777" w:rsidTr="002E3077">
        <w:trPr>
          <w:trHeight w:val="300"/>
        </w:trPr>
        <w:tc>
          <w:tcPr>
            <w:tcW w:w="567" w:type="dxa"/>
            <w:tcBorders>
              <w:top w:val="single" w:sz="4" w:space="0" w:color="auto"/>
              <w:left w:val="nil"/>
              <w:bottom w:val="nil"/>
              <w:right w:val="nil"/>
            </w:tcBorders>
            <w:shd w:val="clear" w:color="auto" w:fill="auto"/>
            <w:noWrap/>
            <w:hideMark/>
          </w:tcPr>
          <w:p w14:paraId="5D09FB1A" w14:textId="1BF4A743" w:rsidR="00A7153C" w:rsidRPr="00F37E3B" w:rsidRDefault="00A7153C" w:rsidP="002E3077">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single" w:sz="4" w:space="0" w:color="auto"/>
              <w:left w:val="nil"/>
              <w:bottom w:val="nil"/>
              <w:right w:val="nil"/>
            </w:tcBorders>
            <w:shd w:val="clear" w:color="auto" w:fill="auto"/>
            <w:noWrap/>
            <w:hideMark/>
          </w:tcPr>
          <w:p w14:paraId="62F2FBB2" w14:textId="7E8E43B5"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single" w:sz="4" w:space="0" w:color="auto"/>
              <w:left w:val="nil"/>
              <w:bottom w:val="nil"/>
              <w:right w:val="nil"/>
            </w:tcBorders>
            <w:shd w:val="clear" w:color="auto" w:fill="auto"/>
            <w:noWrap/>
            <w:hideMark/>
          </w:tcPr>
          <w:p w14:paraId="1EAEC10B" w14:textId="4C49AC0D"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Pr="00F37E3B">
              <w:rPr>
                <w:rFonts w:eastAsia="Times New Roman" w:cs="Times New Roman"/>
                <w:color w:val="000000"/>
                <w:szCs w:val="24"/>
                <w:lang w:val="en-US"/>
              </w:rPr>
              <w:t xml:space="preserve">istem memiliki jalur komunikasi menggunakan </w:t>
            </w:r>
            <w:r w:rsidRPr="006E6AE8">
              <w:rPr>
                <w:rFonts w:eastAsia="Times New Roman" w:cs="Times New Roman"/>
                <w:i/>
                <w:color w:val="000000"/>
                <w:szCs w:val="24"/>
                <w:lang w:val="en-US"/>
              </w:rPr>
              <w:t>websocket</w:t>
            </w:r>
          </w:p>
        </w:tc>
      </w:tr>
      <w:tr w:rsidR="00A7153C" w:rsidRPr="00F37E3B" w14:paraId="3E96F906" w14:textId="77777777" w:rsidTr="002E3077">
        <w:trPr>
          <w:trHeight w:val="300"/>
        </w:trPr>
        <w:tc>
          <w:tcPr>
            <w:tcW w:w="567" w:type="dxa"/>
            <w:tcBorders>
              <w:top w:val="nil"/>
              <w:left w:val="nil"/>
              <w:bottom w:val="nil"/>
              <w:right w:val="nil"/>
            </w:tcBorders>
            <w:shd w:val="clear" w:color="auto" w:fill="auto"/>
            <w:noWrap/>
            <w:hideMark/>
          </w:tcPr>
          <w:p w14:paraId="2F9BFF53" w14:textId="3FCF6BC9" w:rsidR="00A7153C" w:rsidRPr="00F37E3B" w:rsidRDefault="00A7153C" w:rsidP="002E3077">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0E9ECE59" w14:textId="6C6279DB"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7D5EF2D6" w14:textId="5BE553BA"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Pr="00F37E3B">
              <w:rPr>
                <w:rFonts w:eastAsia="Times New Roman" w:cs="Times New Roman"/>
                <w:color w:val="000000"/>
                <w:szCs w:val="24"/>
                <w:lang w:val="en-US"/>
              </w:rPr>
              <w:t xml:space="preserve">istem memiliki metode untuk memperoleh </w:t>
            </w:r>
            <w:r w:rsidRPr="006E6AE8">
              <w:rPr>
                <w:rFonts w:eastAsia="Times New Roman" w:cs="Times New Roman"/>
                <w:i/>
                <w:color w:val="000000"/>
                <w:szCs w:val="24"/>
                <w:lang w:val="en-US"/>
              </w:rPr>
              <w:t>signature</w:t>
            </w:r>
            <w:r w:rsidRPr="00F37E3B">
              <w:rPr>
                <w:rFonts w:eastAsia="Times New Roman" w:cs="Times New Roman"/>
                <w:color w:val="000000"/>
                <w:szCs w:val="24"/>
                <w:lang w:val="en-US"/>
              </w:rPr>
              <w:t xml:space="preserve"> untuk melakukan </w:t>
            </w:r>
            <w:r w:rsidRPr="006E6AE8">
              <w:rPr>
                <w:rFonts w:eastAsia="Times New Roman" w:cs="Times New Roman"/>
                <w:i/>
                <w:color w:val="000000"/>
                <w:szCs w:val="24"/>
                <w:lang w:val="en-US"/>
              </w:rPr>
              <w:t>subscribe</w:t>
            </w:r>
            <w:r w:rsidRPr="00F37E3B">
              <w:rPr>
                <w:rFonts w:eastAsia="Times New Roman" w:cs="Times New Roman"/>
                <w:color w:val="000000"/>
                <w:szCs w:val="24"/>
                <w:lang w:val="en-US"/>
              </w:rPr>
              <w:t xml:space="preserve"> ke </w:t>
            </w:r>
            <w:r w:rsidRPr="006E6AE8">
              <w:rPr>
                <w:rFonts w:eastAsia="Times New Roman" w:cs="Times New Roman"/>
                <w:i/>
                <w:color w:val="000000"/>
                <w:szCs w:val="24"/>
                <w:lang w:val="en-US"/>
              </w:rPr>
              <w:t>channel</w:t>
            </w:r>
            <w:r w:rsidRPr="00F37E3B">
              <w:rPr>
                <w:rFonts w:eastAsia="Times New Roman" w:cs="Times New Roman"/>
                <w:color w:val="000000"/>
                <w:szCs w:val="24"/>
                <w:lang w:val="en-US"/>
              </w:rPr>
              <w:t xml:space="preserve"> </w:t>
            </w:r>
            <w:r w:rsidRPr="006E6AE8">
              <w:rPr>
                <w:rFonts w:eastAsia="Times New Roman" w:cs="Times New Roman"/>
                <w:i/>
                <w:color w:val="000000"/>
                <w:szCs w:val="24"/>
                <w:lang w:val="en-US"/>
              </w:rPr>
              <w:t>websocket</w:t>
            </w:r>
          </w:p>
        </w:tc>
      </w:tr>
      <w:tr w:rsidR="00A7153C" w:rsidRPr="00F37E3B" w14:paraId="1DB58DE1" w14:textId="77777777" w:rsidTr="00A7153C">
        <w:trPr>
          <w:trHeight w:val="300"/>
        </w:trPr>
        <w:tc>
          <w:tcPr>
            <w:tcW w:w="567" w:type="dxa"/>
            <w:tcBorders>
              <w:top w:val="nil"/>
              <w:left w:val="nil"/>
              <w:right w:val="nil"/>
            </w:tcBorders>
            <w:shd w:val="clear" w:color="auto" w:fill="auto"/>
            <w:noWrap/>
            <w:hideMark/>
          </w:tcPr>
          <w:p w14:paraId="40DC29A1" w14:textId="66C70CE9" w:rsidR="00A7153C" w:rsidRPr="00F37E3B" w:rsidRDefault="00A7153C" w:rsidP="002E3077">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5935E625" w14:textId="2E11D712" w:rsidR="00A7153C" w:rsidRPr="00F37E3B" w:rsidRDefault="00A7153C" w:rsidP="002E3077">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3CAFF6C" w14:textId="7F3A866D"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Pr="00F37E3B">
              <w:rPr>
                <w:rFonts w:eastAsia="Times New Roman" w:cs="Times New Roman"/>
                <w:color w:val="000000"/>
                <w:szCs w:val="24"/>
                <w:lang w:val="en-US"/>
              </w:rPr>
              <w:t xml:space="preserve">istem memiliki metode untuk melakukan </w:t>
            </w: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r>
      <w:tr w:rsidR="00A7153C" w:rsidRPr="00F37E3B" w14:paraId="5E8E6594" w14:textId="77777777" w:rsidTr="00A7153C">
        <w:trPr>
          <w:trHeight w:val="300"/>
        </w:trPr>
        <w:tc>
          <w:tcPr>
            <w:tcW w:w="567" w:type="dxa"/>
            <w:tcBorders>
              <w:top w:val="nil"/>
              <w:left w:val="nil"/>
              <w:bottom w:val="single" w:sz="4" w:space="0" w:color="auto"/>
              <w:right w:val="nil"/>
            </w:tcBorders>
            <w:shd w:val="clear" w:color="auto" w:fill="auto"/>
            <w:noWrap/>
            <w:hideMark/>
          </w:tcPr>
          <w:p w14:paraId="5910BAB1" w14:textId="5FFA07C2" w:rsidR="00A7153C" w:rsidRPr="00F37E3B" w:rsidRDefault="00A7153C" w:rsidP="002E3077">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71D6FCDA" w14:textId="5EE19B12"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5FAF2E41" w14:textId="767BF778" w:rsidR="00A7153C" w:rsidRPr="00F37E3B" w:rsidRDefault="00A7153C" w:rsidP="002E307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Pr="00F37E3B">
              <w:rPr>
                <w:rFonts w:eastAsia="Times New Roman" w:cs="Times New Roman"/>
                <w:color w:val="000000"/>
                <w:szCs w:val="24"/>
                <w:lang w:val="en-US"/>
              </w:rPr>
              <w:t>istem memiliki metode oleh pintu untuk mengirim peringatan</w:t>
            </w:r>
          </w:p>
        </w:tc>
      </w:tr>
    </w:tbl>
    <w:p w14:paraId="56D89103" w14:textId="77777777" w:rsidR="00A7153C" w:rsidRDefault="00A7153C" w:rsidP="007C69DF"/>
    <w:p w14:paraId="2A0E05AA" w14:textId="4492B6E3" w:rsidR="00CE3A24" w:rsidRDefault="00746647" w:rsidP="00CE3A24">
      <w:pPr>
        <w:ind w:firstLine="720"/>
      </w:pPr>
      <w:r>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319" w:name="_Toc142072719"/>
      <w:bookmarkStart w:id="320" w:name="_Toc143519701"/>
      <w:bookmarkStart w:id="321" w:name="_Toc143519871"/>
      <w:bookmarkStart w:id="322" w:name="_Toc144760234"/>
      <w:bookmarkStart w:id="323" w:name="_Toc146148225"/>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183514">
        <w:rPr>
          <w:b/>
          <w:noProof/>
        </w:rPr>
        <w:t>2</w:t>
      </w:r>
      <w:r w:rsidRPr="005B0DD3">
        <w:rPr>
          <w:b/>
        </w:rPr>
        <w:fldChar w:fldCharType="end"/>
      </w:r>
      <w:r w:rsidR="001962E8">
        <w:t xml:space="preserve"> Kebutuhan </w:t>
      </w:r>
      <w:r w:rsidR="00AC5CF6">
        <w:t>non fungsional</w:t>
      </w:r>
      <w:bookmarkEnd w:id="319"/>
      <w:bookmarkEnd w:id="320"/>
      <w:bookmarkEnd w:id="321"/>
      <w:bookmarkEnd w:id="322"/>
      <w:bookmarkEnd w:id="323"/>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9D00FF7" w14:textId="53A74CBB" w:rsidR="001E0EE9" w:rsidRPr="001E0EE9" w:rsidRDefault="001E0EE9" w:rsidP="00B50DB0">
      <w:pPr>
        <w:pStyle w:val="SubBabIII"/>
        <w:ind w:hanging="720"/>
      </w:pPr>
      <w:bookmarkStart w:id="324" w:name="_Toc144760044"/>
      <w:bookmarkStart w:id="325" w:name="_Toc144819818"/>
      <w:bookmarkStart w:id="326" w:name="_Toc144820693"/>
      <w:bookmarkStart w:id="327" w:name="_Toc144836346"/>
      <w:bookmarkStart w:id="328" w:name="_Toc144992051"/>
      <w:bookmarkStart w:id="329" w:name="_Toc143523735"/>
      <w:bookmarkStart w:id="330" w:name="_Toc146148327"/>
      <w:r>
        <w:lastRenderedPageBreak/>
        <w:t xml:space="preserve">Perancangan Metode </w:t>
      </w:r>
      <w:r>
        <w:rPr>
          <w:i/>
        </w:rPr>
        <w:t>Access Control</w:t>
      </w:r>
      <w:bookmarkEnd w:id="324"/>
      <w:bookmarkEnd w:id="325"/>
      <w:bookmarkEnd w:id="326"/>
      <w:bookmarkEnd w:id="327"/>
      <w:bookmarkEnd w:id="328"/>
      <w:bookmarkEnd w:id="330"/>
    </w:p>
    <w:p w14:paraId="1EB85BC1" w14:textId="04A97DCC"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8D1D0A">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dari kunci fisik. Oleh karena itu pada penelitian ini dikembangkan metode lain untuk melakukan autentikasi akses. </w:t>
      </w:r>
    </w:p>
    <w:p w14:paraId="5437757A" w14:textId="084C2BB4"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291B06">
        <w:t xml:space="preserve"> Gambar 3.3</w:t>
      </w:r>
      <w:r>
        <w:t>.</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8">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331" w:name="_Ref146118029"/>
      <w:bookmarkStart w:id="332" w:name="_Toc144760139"/>
      <w:bookmarkStart w:id="333" w:name="_Toc146147937"/>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377CD8">
        <w:rPr>
          <w:b/>
          <w:noProof/>
        </w:rPr>
        <w:t>3</w:t>
      </w:r>
      <w:r w:rsidRPr="00DA65AD">
        <w:rPr>
          <w:b/>
        </w:rPr>
        <w:fldChar w:fldCharType="end"/>
      </w:r>
      <w:bookmarkEnd w:id="331"/>
      <w:r>
        <w:t xml:space="preserve"> Metode access control</w:t>
      </w:r>
      <w:bookmarkEnd w:id="332"/>
      <w:bookmarkEnd w:id="333"/>
    </w:p>
    <w:p w14:paraId="66EE06FA" w14:textId="77777777" w:rsidR="00DA65AD" w:rsidRDefault="00DA65AD" w:rsidP="00DA65AD">
      <w:pPr>
        <w:pStyle w:val="LabelGambar"/>
      </w:pPr>
    </w:p>
    <w:p w14:paraId="2AF20956" w14:textId="486D4E9F" w:rsidR="00DA65AD" w:rsidRDefault="00F67545" w:rsidP="00DA65AD">
      <w:pPr>
        <w:ind w:firstLine="709"/>
        <w:rPr>
          <w:lang w:eastAsia="id-ID"/>
        </w:rPr>
      </w:pPr>
      <w:r>
        <w:rPr>
          <w:lang w:eastAsia="id-ID"/>
        </w:rPr>
        <w:t xml:space="preserve">Pada </w:t>
      </w:r>
      <w:r w:rsidR="00291B06">
        <w:t>Gambar 3.3</w:t>
      </w:r>
      <w:r w:rsidR="001C195B">
        <w:rPr>
          <w:lang w:val="en-US" w:eastAsia="id-ID"/>
        </w:rPr>
        <w:t xml:space="preserve"> </w:t>
      </w:r>
      <w:r w:rsidR="00DA65AD">
        <w:rPr>
          <w:lang w:eastAsia="id-ID"/>
        </w:rPr>
        <w:t xml:space="preserve">terlihat proses verifikasi akses melibatkan 3 bagian yaitu perangkat kunci pintu, aplikasi </w:t>
      </w:r>
      <w:r w:rsidR="00DA65AD">
        <w:rPr>
          <w:i/>
          <w:lang w:eastAsia="id-ID"/>
        </w:rPr>
        <w:t>mobile</w:t>
      </w:r>
      <w:r w:rsidR="00DA65AD">
        <w:rPr>
          <w:lang w:eastAsia="id-ID"/>
        </w:rPr>
        <w:t xml:space="preserve"> dan </w:t>
      </w:r>
      <w:r w:rsidR="002F3522">
        <w:rPr>
          <w:i/>
          <w:lang w:eastAsia="id-ID"/>
        </w:rPr>
        <w:t>server</w:t>
      </w:r>
      <w:r w:rsidR="00DA65AD">
        <w:rPr>
          <w:lang w:eastAsia="id-ID"/>
        </w:rPr>
        <w:t xml:space="preserve"> menggunakan 3 langkah dengan penjelasan sebagai </w:t>
      </w:r>
      <w:r w:rsidR="001B45C0">
        <w:rPr>
          <w:lang w:eastAsia="id-ID"/>
        </w:rPr>
        <w:t>berikut:</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lastRenderedPageBreak/>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0A8B5716" w14:textId="77777777" w:rsidR="00DA65AD" w:rsidRDefault="00DA65AD" w:rsidP="00DA65AD">
      <w:pPr>
        <w:pStyle w:val="ListParagraph"/>
        <w:numPr>
          <w:ilvl w:val="0"/>
          <w:numId w:val="27"/>
        </w:numPr>
        <w:ind w:left="709" w:hanging="283"/>
        <w:rPr>
          <w:lang w:eastAsia="id-ID"/>
        </w:rPr>
      </w:pPr>
      <w:r>
        <w:rPr>
          <w:lang w:eastAsia="id-ID"/>
        </w:rPr>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334" w:name="_Toc144760045"/>
      <w:bookmarkStart w:id="335" w:name="_Toc144819819"/>
      <w:bookmarkStart w:id="336" w:name="_Toc144820694"/>
      <w:bookmarkStart w:id="337" w:name="_Toc144836347"/>
      <w:bookmarkStart w:id="338" w:name="_Toc144992052"/>
      <w:bookmarkStart w:id="339" w:name="_Toc146148328"/>
      <w:r>
        <w:t xml:space="preserve">Perancangan </w:t>
      </w:r>
      <w:r w:rsidRPr="000F2C5C">
        <w:rPr>
          <w:i/>
        </w:rPr>
        <w:t>Database</w:t>
      </w:r>
      <w:bookmarkEnd w:id="329"/>
      <w:bookmarkEnd w:id="334"/>
      <w:bookmarkEnd w:id="335"/>
      <w:bookmarkEnd w:id="336"/>
      <w:bookmarkEnd w:id="337"/>
      <w:bookmarkEnd w:id="338"/>
      <w:bookmarkEnd w:id="339"/>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1BD6A1EE" w:rsidR="00D50C20" w:rsidRDefault="00D50C20" w:rsidP="003800ED">
      <w:pPr>
        <w:ind w:firstLine="720"/>
      </w:pPr>
      <w:r>
        <w:t xml:space="preserve">Berdasarkan penelitian </w:t>
      </w:r>
      <w:r w:rsidR="0043210D">
        <w:rPr>
          <w:lang w:val="id-ID"/>
        </w:rPr>
        <w:t xml:space="preserve">yang dilakukan oleh N. Wicaksono dkk </w:t>
      </w:r>
      <w:r w:rsidR="0043210D">
        <w:rPr>
          <w:lang w:val="id-ID"/>
        </w:rPr>
        <w:fldChar w:fldCharType="begin" w:fldLock="1"/>
      </w:r>
      <w:r w:rsidR="0043210D">
        <w:rPr>
          <w:lang w:val="id-ID"/>
        </w:rPr>
        <w:instrText>ADDIN CSL_CITATION {"citationItems":[{"id":"ITEM-1","itemData":{"abstract":"Abstrak IoT (Internet Of Things) saat ini sedang berkembang dibuktikan dengan banyaknya penelitian yang membahas IoT. IoT terdiri dari dua komponen utama yaitu Internet dan Things yang saling terhubung, untuk mengumpulkan data dan informasi kedalam media penyimpanan data yang bisa diolah sesuai kepentingan. Namun terdapat tantangan dalam membangun media penyimpanan data IoT, yaitu volume data yang besar, bentuk dan format data yang beragam. Pada penelitian sebelumnya telah dikembangkan sebuah Framework media penyimpanan data IoT dari node sensor. Framework tersebut menggunakan NoSQL MongoDB sebagi media penyimpanan datanya. Pada penelitian ini, diusulkan sebuah IoT data storage NoSQL Hbase dengan menggunakan Framework MongoDB karena less scema dan writing speed yang bagus dalam pengujian performa random writing test. Penelitian ini menguji Hbase dan MongoDB dengan pengujian penyimpanan data dan pengujian kinerja. Untuk pengujian kinerja MongoDB unggul atas uji text pada parameter runtime sebesar 33s, throughput 1559 ops/s, CPU Usage 48%, Memory Usage 67%, dan Disk I/O 4354kb. Saat uji gambar hasil perbedaan berbeda sedikit keunggulan MongoDB pada parameter Runtime 64s, Throughput 90 ops/s, CPU Usage 46%, Memory Usage 84%, sedangkan saat uji gambar Hbase unggul pada parameter Disk I/O sebesar 109.462kb. Abstract IoT (Internet Of Things) is currently evolving as evidenced with many studies that discuss the IoT.","author":[{"dropping-particle":"","family":"Wicaksono","given":"Niki Yuniar","non-dropping-particle":"","parse-names":false,"suffix":""},{"dropping-particle":"","family":"Sakti Pramukantoro","given":"Eko","non-dropping-particle":"","parse-names":false,"suffix":""},{"dropping-particle":"","family":"Yahya","given":"Widhi","non-dropping-particle":"","parse-names":false,"suffix":""}],"id":"ITEM-1","issue":"12","issued":{"date-parts":[["2018"]]},"page":"6842-6848","title":"Perbandingan Kinerja Hbase dan MongoDB Sebagai Backend IoT Data Storage","type":"article-journal","volume":"2"},"uris":["http://www.mendeley.com/documents/?uuid=dbf70877-a55f-4539-97a0-d80ee43cd54a"]}],"mendeley":{"formattedCitation":"[22]","plainTextFormattedCitation":"[22]"},"properties":{"noteIndex":0},"schema":"https://github.com/citation-style-language/schema/raw/master/csl-citation.json"}</w:instrText>
      </w:r>
      <w:r w:rsidR="0043210D">
        <w:rPr>
          <w:lang w:val="id-ID"/>
        </w:rPr>
        <w:fldChar w:fldCharType="separate"/>
      </w:r>
      <w:r w:rsidR="0043210D" w:rsidRPr="0043210D">
        <w:rPr>
          <w:noProof/>
          <w:lang w:val="id-ID"/>
        </w:rPr>
        <w:t>[22]</w:t>
      </w:r>
      <w:r w:rsidR="0043210D">
        <w:rPr>
          <w:lang w:val="id-ID"/>
        </w:rPr>
        <w:fldChar w:fldCharType="end"/>
      </w:r>
      <w:r>
        <w:t xml:space="preserve"> </w:t>
      </w:r>
      <w:r w:rsidR="0043210D">
        <w:rPr>
          <w:lang w:val="id-ID"/>
        </w:rPr>
        <w:t>mengenai</w:t>
      </w:r>
      <w:r>
        <w:t xml:space="preserve"> </w:t>
      </w:r>
      <w:r w:rsidR="0043210D">
        <w:rPr>
          <w:lang w:val="id-ID"/>
        </w:rPr>
        <w:t>perbandingan</w:t>
      </w:r>
      <w:r>
        <w:t xml:space="preserve"> kinerja dari berbagai tipe dan jenis </w:t>
      </w:r>
      <w:r w:rsidRPr="00F00482">
        <w:rPr>
          <w:i/>
        </w:rPr>
        <w:t>database</w:t>
      </w:r>
      <w:r>
        <w:t xml:space="preserve"> didapatkan hasil penggunaan MySQL </w:t>
      </w:r>
      <w:r w:rsidR="003800ED">
        <w:t>mempunyai</w:t>
      </w:r>
      <w:r>
        <w:t xml:space="preserve"> kinerja yang bagus dalam hal waktu </w:t>
      </w:r>
      <w:r>
        <w:lastRenderedPageBreak/>
        <w:t xml:space="preserve">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ni dapat dilihat pada</w:t>
      </w:r>
      <w:r w:rsidR="001C195B">
        <w:t xml:space="preserve"> </w:t>
      </w:r>
      <w:r w:rsidR="00291B06">
        <w:t>Gambar 3.4</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9">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340" w:name="_Ref146118068"/>
      <w:bookmarkStart w:id="341" w:name="_Toc142072556"/>
      <w:bookmarkStart w:id="342" w:name="_Toc142073173"/>
      <w:bookmarkStart w:id="343" w:name="_Toc143519958"/>
      <w:bookmarkStart w:id="344" w:name="_Toc144760140"/>
      <w:bookmarkStart w:id="345" w:name="_Toc14614793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377CD8">
        <w:rPr>
          <w:b/>
          <w:noProof/>
        </w:rPr>
        <w:t>4</w:t>
      </w:r>
      <w:r w:rsidRPr="00A60489">
        <w:rPr>
          <w:b/>
        </w:rPr>
        <w:fldChar w:fldCharType="end"/>
      </w:r>
      <w:bookmarkEnd w:id="340"/>
      <w:r>
        <w:t xml:space="preserve"> ERD </w:t>
      </w:r>
      <w:r w:rsidR="00CA0592">
        <w:rPr>
          <w:i/>
        </w:rPr>
        <w:t>d</w:t>
      </w:r>
      <w:r w:rsidRPr="009258B0">
        <w:rPr>
          <w:i/>
        </w:rPr>
        <w:t>atabase</w:t>
      </w:r>
      <w:bookmarkEnd w:id="341"/>
      <w:bookmarkEnd w:id="342"/>
      <w:bookmarkEnd w:id="343"/>
      <w:bookmarkEnd w:id="344"/>
      <w:bookmarkEnd w:id="345"/>
    </w:p>
    <w:p w14:paraId="5E4767D1" w14:textId="77777777" w:rsidR="00A60489" w:rsidRDefault="00A60489" w:rsidP="00A60489"/>
    <w:p w14:paraId="0620296B" w14:textId="23C019F9" w:rsidR="00AC0474" w:rsidRPr="00404135" w:rsidRDefault="00982AF0" w:rsidP="0094678C">
      <w:pPr>
        <w:ind w:firstLine="720"/>
      </w:pPr>
      <w:r>
        <w:t xml:space="preserve">Pada </w:t>
      </w:r>
      <w:r w:rsidR="00291B06">
        <w:t>Gambar 3.4</w:t>
      </w:r>
      <w:r w:rsidR="001C195B">
        <w:t xml:space="preserve"> </w:t>
      </w:r>
      <w:r w:rsidR="0094678C">
        <w:t>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w:t>
      </w:r>
      <w:r w:rsidR="009A1E23">
        <w:lastRenderedPageBreak/>
        <w:t xml:space="preserve">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346" w:name="_Toc143523736"/>
      <w:bookmarkStart w:id="347" w:name="_Toc144760046"/>
      <w:bookmarkStart w:id="348" w:name="_Toc144819820"/>
      <w:bookmarkStart w:id="349" w:name="_Toc144820695"/>
      <w:bookmarkStart w:id="350" w:name="_Toc144836348"/>
      <w:bookmarkStart w:id="351" w:name="_Toc144992053"/>
      <w:bookmarkStart w:id="352" w:name="_Toc146148329"/>
      <w:r>
        <w:t xml:space="preserve">Perancangan </w:t>
      </w:r>
      <w:r w:rsidRPr="00653741">
        <w:rPr>
          <w:i/>
        </w:rPr>
        <w:t>Backend</w:t>
      </w:r>
      <w:r>
        <w:t xml:space="preserve"> API</w:t>
      </w:r>
      <w:bookmarkEnd w:id="346"/>
      <w:bookmarkEnd w:id="347"/>
      <w:bookmarkEnd w:id="348"/>
      <w:bookmarkEnd w:id="349"/>
      <w:bookmarkEnd w:id="350"/>
      <w:bookmarkEnd w:id="351"/>
      <w:bookmarkEnd w:id="352"/>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353" w:name="_Toc143523737"/>
      <w:bookmarkStart w:id="354" w:name="_Toc144760047"/>
      <w:bookmarkStart w:id="355" w:name="_Toc144819821"/>
      <w:bookmarkStart w:id="356" w:name="_Toc144820696"/>
      <w:bookmarkStart w:id="357" w:name="_Toc144836349"/>
      <w:bookmarkStart w:id="358" w:name="_Toc144992054"/>
      <w:bookmarkStart w:id="359" w:name="_Toc146148330"/>
      <w:r>
        <w:t xml:space="preserve">Diagram </w:t>
      </w:r>
      <w:r w:rsidRPr="00803A99">
        <w:rPr>
          <w:i/>
        </w:rPr>
        <w:t>Use Case</w:t>
      </w:r>
      <w:r>
        <w:t xml:space="preserve"> API</w:t>
      </w:r>
      <w:bookmarkEnd w:id="353"/>
      <w:bookmarkEnd w:id="354"/>
      <w:bookmarkEnd w:id="355"/>
      <w:bookmarkEnd w:id="356"/>
      <w:bookmarkEnd w:id="357"/>
      <w:bookmarkEnd w:id="358"/>
      <w:bookmarkEnd w:id="359"/>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w:t>
      </w:r>
      <w:r w:rsidR="008C1CF8">
        <w:lastRenderedPageBreak/>
        <w:t xml:space="preserve">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17C0C7C8" w:rsidR="002B284D" w:rsidRDefault="00B774BA" w:rsidP="0011062D">
      <w:pPr>
        <w:ind w:firstLine="720"/>
      </w:pPr>
      <w:r>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 xml:space="preserve">PI dapat dilihat pada </w:t>
      </w:r>
      <w:r w:rsidR="00291B06">
        <w:t>Gambar 3.5</w:t>
      </w:r>
      <w:r w:rsidR="0011062D">
        <w:t>.</w:t>
      </w:r>
    </w:p>
    <w:p w14:paraId="20F3402B" w14:textId="046A1A72" w:rsidR="007542F7" w:rsidRDefault="0038514D" w:rsidP="007542F7">
      <w:pPr>
        <w:jc w:val="center"/>
      </w:pPr>
      <w:r>
        <w:rPr>
          <w:noProof/>
          <w:lang w:val="en-US"/>
        </w:rPr>
        <w:drawing>
          <wp:inline distT="0" distB="0" distL="0" distR="0" wp14:anchorId="758540CE" wp14:editId="2EA888D2">
            <wp:extent cx="4019107" cy="4788612"/>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40">
                      <a:extLst>
                        <a:ext uri="{28A0092B-C50C-407E-A947-70E740481C1C}">
                          <a14:useLocalDpi xmlns:a14="http://schemas.microsoft.com/office/drawing/2010/main" val="0"/>
                        </a:ext>
                      </a:extLst>
                    </a:blip>
                    <a:stretch>
                      <a:fillRect/>
                    </a:stretch>
                  </pic:blipFill>
                  <pic:spPr>
                    <a:xfrm>
                      <a:off x="0" y="0"/>
                      <a:ext cx="4019944" cy="4789610"/>
                    </a:xfrm>
                    <a:prstGeom prst="rect">
                      <a:avLst/>
                    </a:prstGeom>
                  </pic:spPr>
                </pic:pic>
              </a:graphicData>
            </a:graphic>
          </wp:inline>
        </w:drawing>
      </w:r>
    </w:p>
    <w:p w14:paraId="07C898A6" w14:textId="57D8D867" w:rsidR="007542F7" w:rsidRDefault="00803A99" w:rsidP="00803A99">
      <w:pPr>
        <w:pStyle w:val="LabelGambar"/>
      </w:pPr>
      <w:bookmarkStart w:id="360" w:name="_Ref146118115"/>
      <w:bookmarkStart w:id="361" w:name="_Toc142072557"/>
      <w:bookmarkStart w:id="362" w:name="_Toc142073174"/>
      <w:bookmarkStart w:id="363" w:name="_Toc143519959"/>
      <w:bookmarkStart w:id="364" w:name="_Toc144760141"/>
      <w:bookmarkStart w:id="365" w:name="_Toc14614793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377CD8">
        <w:rPr>
          <w:b/>
          <w:noProof/>
        </w:rPr>
        <w:t>5</w:t>
      </w:r>
      <w:r w:rsidRPr="00803A99">
        <w:rPr>
          <w:b/>
        </w:rPr>
        <w:fldChar w:fldCharType="end"/>
      </w:r>
      <w:bookmarkEnd w:id="360"/>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361"/>
      <w:bookmarkEnd w:id="362"/>
      <w:bookmarkEnd w:id="363"/>
      <w:bookmarkEnd w:id="364"/>
      <w:bookmarkEnd w:id="365"/>
    </w:p>
    <w:p w14:paraId="2D7AF468" w14:textId="77777777" w:rsidR="00803A99" w:rsidRDefault="00803A99" w:rsidP="00803A99">
      <w:pPr>
        <w:pStyle w:val="LabelGambar"/>
      </w:pPr>
    </w:p>
    <w:p w14:paraId="43FFA35C" w14:textId="0840C261" w:rsidR="007401EB" w:rsidRDefault="00982AF0" w:rsidP="008D761F">
      <w:pPr>
        <w:ind w:firstLine="720"/>
      </w:pPr>
      <w:r>
        <w:t xml:space="preserve">Dapat dilihat pada </w:t>
      </w:r>
      <w:r w:rsidR="00291B06">
        <w:t>Gambar 3.5</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yang digunakan sebagai antarmuka sistem.</w:t>
      </w:r>
      <w:r w:rsidR="00291B06">
        <w:t xml:space="preserve"> Pada Gambar 3.5</w:t>
      </w:r>
      <w:r w:rsidR="008D761F">
        <w:t xml:space="preserve">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366" w:name="_Toc143523738"/>
      <w:bookmarkStart w:id="367" w:name="_Toc144760048"/>
      <w:bookmarkStart w:id="368" w:name="_Toc144819822"/>
      <w:bookmarkStart w:id="369" w:name="_Toc144820697"/>
      <w:bookmarkStart w:id="370" w:name="_Toc144836350"/>
      <w:bookmarkStart w:id="371" w:name="_Toc144992055"/>
      <w:bookmarkStart w:id="372" w:name="_Toc146148331"/>
      <w:r w:rsidRPr="00402C39">
        <w:rPr>
          <w:i/>
        </w:rPr>
        <w:t>Endpoint</w:t>
      </w:r>
      <w:r>
        <w:t xml:space="preserve"> </w:t>
      </w:r>
      <w:r w:rsidR="00D068FE">
        <w:t>API</w:t>
      </w:r>
      <w:bookmarkEnd w:id="366"/>
      <w:bookmarkEnd w:id="367"/>
      <w:bookmarkEnd w:id="368"/>
      <w:bookmarkEnd w:id="369"/>
      <w:bookmarkEnd w:id="370"/>
      <w:bookmarkEnd w:id="371"/>
      <w:bookmarkEnd w:id="372"/>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373" w:name="_Toc142072720"/>
      <w:bookmarkStart w:id="374" w:name="_Toc143519702"/>
      <w:bookmarkStart w:id="375" w:name="_Toc143519872"/>
      <w:bookmarkStart w:id="376" w:name="_Toc144760235"/>
      <w:bookmarkStart w:id="377" w:name="_Toc146148226"/>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183514">
        <w:rPr>
          <w:b/>
          <w:noProof/>
        </w:rPr>
        <w:t>3</w:t>
      </w:r>
      <w:r w:rsidRPr="00C65681">
        <w:rPr>
          <w:b/>
        </w:rPr>
        <w:fldChar w:fldCharType="end"/>
      </w:r>
      <w:r>
        <w:t xml:space="preserve"> </w:t>
      </w:r>
      <w:r w:rsidRPr="00C65681">
        <w:rPr>
          <w:i/>
        </w:rPr>
        <w:t xml:space="preserve">Endpoint </w:t>
      </w:r>
      <w:r w:rsidRPr="00D04E0B">
        <w:t>API</w:t>
      </w:r>
      <w:bookmarkEnd w:id="373"/>
      <w:bookmarkEnd w:id="374"/>
      <w:bookmarkEnd w:id="375"/>
      <w:bookmarkEnd w:id="376"/>
      <w:bookmarkEnd w:id="377"/>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291B06">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291B06">
        <w:trPr>
          <w:trHeight w:val="600"/>
        </w:trPr>
        <w:tc>
          <w:tcPr>
            <w:tcW w:w="851" w:type="dxa"/>
            <w:tcBorders>
              <w:bottom w:val="single" w:sz="4" w:space="0" w:color="auto"/>
            </w:tcBorders>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tcBorders>
              <w:bottom w:val="single" w:sz="4" w:space="0" w:color="auto"/>
            </w:tcBorders>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bl>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291B06" w:rsidRPr="005A0ABA" w14:paraId="5A13E7B2" w14:textId="77777777" w:rsidTr="00185E83">
        <w:trPr>
          <w:trHeight w:val="300"/>
        </w:trPr>
        <w:tc>
          <w:tcPr>
            <w:tcW w:w="851" w:type="dxa"/>
            <w:shd w:val="clear" w:color="auto" w:fill="auto"/>
            <w:vAlign w:val="center"/>
          </w:tcPr>
          <w:p w14:paraId="366A1867" w14:textId="167E9EF5" w:rsidR="00291B06" w:rsidRPr="00394B3D" w:rsidRDefault="00291B06"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F36EBC1" w14:textId="12A4E576" w:rsidR="00291B06" w:rsidRPr="00394B3D" w:rsidRDefault="00291B06"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18FF17C5" w14:textId="5B03AC25" w:rsidR="00291B06" w:rsidRPr="00394B3D" w:rsidRDefault="00291B06"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D3F8D14" w14:textId="36EFDDD6" w:rsidR="00291B06" w:rsidRPr="003821B2" w:rsidRDefault="00291B06"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291B06" w:rsidRPr="005A0ABA" w14:paraId="5CE26913" w14:textId="77777777" w:rsidTr="00185E83">
        <w:trPr>
          <w:trHeight w:val="300"/>
        </w:trPr>
        <w:tc>
          <w:tcPr>
            <w:tcW w:w="851" w:type="dxa"/>
            <w:shd w:val="clear" w:color="auto" w:fill="auto"/>
            <w:vAlign w:val="center"/>
          </w:tcPr>
          <w:p w14:paraId="5EEB60F9" w14:textId="2B1E1EC7" w:rsidR="00291B06" w:rsidRPr="00394B3D" w:rsidRDefault="00291B06"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06F41FBB" w14:textId="3D8F8F6F" w:rsidR="00291B06" w:rsidRPr="00394B3D" w:rsidRDefault="00291B06"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shd w:val="clear" w:color="auto" w:fill="auto"/>
            <w:vAlign w:val="center"/>
          </w:tcPr>
          <w:p w14:paraId="5E71F24B" w14:textId="477E78AE" w:rsidR="00291B06" w:rsidRPr="00394B3D" w:rsidRDefault="00291B06"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4690B46" w14:textId="59E87F81" w:rsidR="00291B06" w:rsidRPr="003821B2" w:rsidRDefault="00291B06"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299B56F7" w:rsidR="0075481F" w:rsidRDefault="006755D9" w:rsidP="00E469BE">
      <w:pPr>
        <w:ind w:firstLine="720"/>
      </w:pPr>
      <w:r>
        <w:t>Dapat dilihat pada T</w:t>
      </w:r>
      <w:r w:rsidR="00185E83">
        <w:t>abel 3.3</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w:t>
      </w:r>
      <w:r w:rsidR="00E469BE">
        <w:lastRenderedPageBreak/>
        <w:t xml:space="preserve">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378" w:name="_Toc143523739"/>
      <w:bookmarkStart w:id="379" w:name="_Toc144760049"/>
      <w:bookmarkStart w:id="380" w:name="_Toc144819823"/>
      <w:bookmarkStart w:id="381" w:name="_Toc144820698"/>
      <w:bookmarkStart w:id="382" w:name="_Toc144836351"/>
      <w:bookmarkStart w:id="383" w:name="_Toc144992056"/>
      <w:bookmarkStart w:id="384" w:name="_Toc146148332"/>
      <w:r>
        <w:t xml:space="preserve">API </w:t>
      </w:r>
      <w:r w:rsidR="004E6B71" w:rsidRPr="00402C39">
        <w:rPr>
          <w:i/>
        </w:rPr>
        <w:t>Login</w:t>
      </w:r>
      <w:bookmarkEnd w:id="378"/>
      <w:bookmarkEnd w:id="379"/>
      <w:bookmarkEnd w:id="380"/>
      <w:bookmarkEnd w:id="381"/>
      <w:bookmarkEnd w:id="382"/>
      <w:bookmarkEnd w:id="383"/>
      <w:bookmarkEnd w:id="384"/>
    </w:p>
    <w:p w14:paraId="796D1BDE" w14:textId="60053785"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w:t>
      </w:r>
      <w:r w:rsidR="00291B06">
        <w:t xml:space="preserve"> Gambar 3.6</w:t>
      </w:r>
      <w:r w:rsidR="00982AF0">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1">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85" w:name="_Ref146118144"/>
      <w:bookmarkStart w:id="386" w:name="_Toc142072558"/>
      <w:bookmarkStart w:id="387" w:name="_Toc142073175"/>
      <w:bookmarkStart w:id="388" w:name="_Toc143519960"/>
      <w:bookmarkStart w:id="389" w:name="_Toc144760142"/>
      <w:bookmarkStart w:id="390" w:name="_Toc146147940"/>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377CD8">
        <w:rPr>
          <w:b/>
          <w:noProof/>
        </w:rPr>
        <w:t>6</w:t>
      </w:r>
      <w:r w:rsidR="00BD0BAE" w:rsidRPr="00B741FC">
        <w:rPr>
          <w:b/>
          <w:noProof/>
        </w:rPr>
        <w:fldChar w:fldCharType="end"/>
      </w:r>
      <w:bookmarkEnd w:id="385"/>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86"/>
      <w:bookmarkEnd w:id="387"/>
      <w:bookmarkEnd w:id="388"/>
      <w:bookmarkEnd w:id="389"/>
      <w:bookmarkEnd w:id="390"/>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w:t>
      </w:r>
      <w:r w:rsidR="00387E05">
        <w:lastRenderedPageBreak/>
        <w:t xml:space="preserve">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91" w:name="_Toc143523740"/>
      <w:bookmarkStart w:id="392" w:name="_Toc144760050"/>
      <w:bookmarkStart w:id="393" w:name="_Toc144819824"/>
      <w:bookmarkStart w:id="394" w:name="_Toc144820699"/>
      <w:bookmarkStart w:id="395" w:name="_Toc144836352"/>
      <w:bookmarkStart w:id="396" w:name="_Toc144992057"/>
      <w:bookmarkStart w:id="397" w:name="_Toc146148333"/>
      <w:r>
        <w:t>API</w:t>
      </w:r>
      <w:r w:rsidR="004E6B71">
        <w:t xml:space="preserve"> </w:t>
      </w:r>
      <w:r w:rsidR="004E6B71" w:rsidRPr="00402C39">
        <w:rPr>
          <w:i/>
        </w:rPr>
        <w:t>Logout</w:t>
      </w:r>
      <w:bookmarkEnd w:id="391"/>
      <w:bookmarkEnd w:id="392"/>
      <w:bookmarkEnd w:id="393"/>
      <w:bookmarkEnd w:id="394"/>
      <w:bookmarkEnd w:id="395"/>
      <w:bookmarkEnd w:id="396"/>
      <w:bookmarkEnd w:id="397"/>
    </w:p>
    <w:p w14:paraId="6081DFA8" w14:textId="44731FE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w:t>
      </w:r>
      <w:r w:rsidR="00291B06">
        <w:t>Gambar 3.7</w:t>
      </w:r>
      <w:r w:rsidR="001C195B">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42">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98" w:name="_Ref146118166"/>
      <w:bookmarkStart w:id="399" w:name="_Toc142072559"/>
      <w:bookmarkStart w:id="400" w:name="_Toc142073176"/>
      <w:bookmarkStart w:id="401" w:name="_Toc143519961"/>
      <w:bookmarkStart w:id="402" w:name="_Toc144760143"/>
      <w:bookmarkStart w:id="403" w:name="_Toc14614794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377CD8">
        <w:rPr>
          <w:b/>
          <w:noProof/>
        </w:rPr>
        <w:t>7</w:t>
      </w:r>
      <w:r w:rsidRPr="005B7555">
        <w:rPr>
          <w:b/>
        </w:rPr>
        <w:fldChar w:fldCharType="end"/>
      </w:r>
      <w:bookmarkEnd w:id="398"/>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99"/>
      <w:bookmarkEnd w:id="400"/>
      <w:bookmarkEnd w:id="401"/>
      <w:bookmarkEnd w:id="402"/>
      <w:bookmarkEnd w:id="403"/>
    </w:p>
    <w:p w14:paraId="3F0AA863" w14:textId="77777777" w:rsidR="005B7555" w:rsidRDefault="005B7555" w:rsidP="005B7555">
      <w:pPr>
        <w:pStyle w:val="LabelGambar"/>
      </w:pPr>
    </w:p>
    <w:p w14:paraId="5E5E5EAD" w14:textId="185E0729" w:rsidR="00AC6828" w:rsidRDefault="00982AF0" w:rsidP="00AC6828">
      <w:pPr>
        <w:ind w:firstLine="720"/>
      </w:pPr>
      <w:r>
        <w:t xml:space="preserve">Pada </w:t>
      </w:r>
      <w:r w:rsidR="00291B06">
        <w:t xml:space="preserve">Gambar 3.7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404" w:name="_Toc143523741"/>
      <w:bookmarkStart w:id="405" w:name="_Toc144760051"/>
      <w:bookmarkStart w:id="406" w:name="_Toc144819825"/>
      <w:bookmarkStart w:id="407" w:name="_Toc144820700"/>
      <w:bookmarkStart w:id="408" w:name="_Toc144836353"/>
      <w:bookmarkStart w:id="409" w:name="_Toc144992058"/>
      <w:bookmarkStart w:id="410" w:name="_Toc146148334"/>
      <w:r>
        <w:t>API</w:t>
      </w:r>
      <w:r w:rsidR="004E6B71">
        <w:t xml:space="preserve"> Verifikasi </w:t>
      </w:r>
      <w:r w:rsidR="004E6B71" w:rsidRPr="00402C39">
        <w:rPr>
          <w:i/>
        </w:rPr>
        <w:t>Email</w:t>
      </w:r>
      <w:bookmarkEnd w:id="404"/>
      <w:bookmarkEnd w:id="405"/>
      <w:bookmarkEnd w:id="406"/>
      <w:bookmarkEnd w:id="407"/>
      <w:bookmarkEnd w:id="408"/>
      <w:bookmarkEnd w:id="409"/>
      <w:bookmarkEnd w:id="410"/>
    </w:p>
    <w:p w14:paraId="72E17979" w14:textId="1775DA07"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w:t>
      </w:r>
      <w:r w:rsidR="0022177E">
        <w:lastRenderedPageBreak/>
        <w:t xml:space="preserve">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w:t>
      </w:r>
      <w:r w:rsidR="00D53ACD">
        <w:t xml:space="preserve"> Gambar 3.8</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3">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411" w:name="_Ref146118189"/>
      <w:bookmarkStart w:id="412" w:name="_Toc142072560"/>
      <w:bookmarkStart w:id="413" w:name="_Toc142073177"/>
      <w:bookmarkStart w:id="414" w:name="_Toc143519962"/>
      <w:bookmarkStart w:id="415" w:name="_Toc144760144"/>
      <w:bookmarkStart w:id="416" w:name="_Toc14614794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377CD8">
        <w:rPr>
          <w:b/>
          <w:noProof/>
        </w:rPr>
        <w:t>8</w:t>
      </w:r>
      <w:r w:rsidR="004B6151" w:rsidRPr="00C01AFD">
        <w:rPr>
          <w:b/>
        </w:rPr>
        <w:fldChar w:fldCharType="end"/>
      </w:r>
      <w:bookmarkEnd w:id="411"/>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412"/>
      <w:bookmarkEnd w:id="413"/>
      <w:bookmarkEnd w:id="414"/>
      <w:bookmarkEnd w:id="415"/>
      <w:bookmarkEnd w:id="416"/>
    </w:p>
    <w:p w14:paraId="0127D4E8" w14:textId="77777777" w:rsidR="00C01AFD" w:rsidRDefault="00C01AFD" w:rsidP="00C01AFD">
      <w:pPr>
        <w:pStyle w:val="LabelGambar"/>
      </w:pPr>
    </w:p>
    <w:p w14:paraId="7185898F" w14:textId="32243A0D" w:rsidR="009644E9" w:rsidRDefault="00982AF0" w:rsidP="009644E9">
      <w:pPr>
        <w:ind w:firstLine="720"/>
      </w:pPr>
      <w:r>
        <w:t xml:space="preserve">Pada </w:t>
      </w:r>
      <w:r w:rsidR="00D53ACD">
        <w:t xml:space="preserve">Gambar 3.8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417" w:name="_Toc143523742"/>
      <w:bookmarkStart w:id="418" w:name="_Toc144760052"/>
      <w:bookmarkStart w:id="419" w:name="_Toc144819826"/>
      <w:bookmarkStart w:id="420" w:name="_Toc144820701"/>
      <w:bookmarkStart w:id="421" w:name="_Toc144836354"/>
      <w:bookmarkStart w:id="422" w:name="_Toc144992059"/>
      <w:bookmarkStart w:id="423" w:name="_Toc146148335"/>
      <w:r>
        <w:t>API</w:t>
      </w:r>
      <w:r w:rsidR="004E6B71">
        <w:t xml:space="preserve"> </w:t>
      </w:r>
      <w:r w:rsidR="004E6B71" w:rsidRPr="00D447FD">
        <w:rPr>
          <w:i/>
        </w:rPr>
        <w:t>Reset Password</w:t>
      </w:r>
      <w:bookmarkEnd w:id="417"/>
      <w:bookmarkEnd w:id="418"/>
      <w:bookmarkEnd w:id="419"/>
      <w:bookmarkEnd w:id="420"/>
      <w:bookmarkEnd w:id="421"/>
      <w:bookmarkEnd w:id="422"/>
      <w:bookmarkEnd w:id="423"/>
    </w:p>
    <w:p w14:paraId="5D7B0ECA" w14:textId="08B9D455"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w:t>
      </w:r>
      <w:r w:rsidR="00D53ACD">
        <w:t xml:space="preserve"> Gambar 3.9</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4">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424" w:name="_Ref146118209"/>
      <w:bookmarkStart w:id="425" w:name="_Toc142072561"/>
      <w:bookmarkStart w:id="426" w:name="_Toc142073178"/>
      <w:bookmarkStart w:id="427" w:name="_Toc143519963"/>
      <w:bookmarkStart w:id="428" w:name="_Toc144760145"/>
      <w:bookmarkStart w:id="429" w:name="_Toc14614794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377CD8">
        <w:rPr>
          <w:b/>
          <w:noProof/>
        </w:rPr>
        <w:t>9</w:t>
      </w:r>
      <w:r w:rsidRPr="00E65287">
        <w:rPr>
          <w:b/>
        </w:rPr>
        <w:fldChar w:fldCharType="end"/>
      </w:r>
      <w:bookmarkEnd w:id="424"/>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425"/>
      <w:bookmarkEnd w:id="426"/>
      <w:bookmarkEnd w:id="427"/>
      <w:bookmarkEnd w:id="428"/>
      <w:bookmarkEnd w:id="429"/>
    </w:p>
    <w:p w14:paraId="598DE699" w14:textId="77777777" w:rsidR="00E65287" w:rsidRDefault="00E65287" w:rsidP="00E65287">
      <w:pPr>
        <w:pStyle w:val="LabelGambar"/>
      </w:pPr>
    </w:p>
    <w:p w14:paraId="4FF43C22" w14:textId="186E7456" w:rsidR="003518AB" w:rsidRDefault="00F732AB" w:rsidP="00980EE5">
      <w:pPr>
        <w:ind w:firstLine="720"/>
      </w:pPr>
      <w:r>
        <w:t>Dapat dilihat p</w:t>
      </w:r>
      <w:r w:rsidR="00982AF0">
        <w:t xml:space="preserve">ada </w:t>
      </w:r>
      <w:r w:rsidR="00D53ACD">
        <w:t xml:space="preserve"> Gambar 3.9 </w:t>
      </w:r>
      <w:r w:rsidR="003518AB" w:rsidRPr="003518AB">
        <w:t xml:space="preserve">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430" w:name="_Toc143523743"/>
      <w:bookmarkStart w:id="431" w:name="_Toc144760053"/>
      <w:bookmarkStart w:id="432" w:name="_Toc144819827"/>
      <w:bookmarkStart w:id="433" w:name="_Toc144820702"/>
      <w:bookmarkStart w:id="434" w:name="_Toc144836355"/>
      <w:bookmarkStart w:id="435" w:name="_Toc144992060"/>
      <w:bookmarkStart w:id="436" w:name="_Toc146148336"/>
      <w:r>
        <w:lastRenderedPageBreak/>
        <w:t xml:space="preserve">API Ganti </w:t>
      </w:r>
      <w:r w:rsidRPr="00412987">
        <w:rPr>
          <w:i/>
        </w:rPr>
        <w:t>Password</w:t>
      </w:r>
      <w:bookmarkEnd w:id="430"/>
      <w:bookmarkEnd w:id="431"/>
      <w:bookmarkEnd w:id="432"/>
      <w:bookmarkEnd w:id="433"/>
      <w:bookmarkEnd w:id="434"/>
      <w:bookmarkEnd w:id="435"/>
      <w:bookmarkEnd w:id="436"/>
    </w:p>
    <w:p w14:paraId="633EC7CC" w14:textId="4D37B774"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w:t>
      </w:r>
      <w:r w:rsidR="00D53ACD">
        <w:t xml:space="preserve">Gambar 3.10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5">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437" w:name="_Ref146118229"/>
      <w:bookmarkStart w:id="438" w:name="_Toc142072562"/>
      <w:bookmarkStart w:id="439" w:name="_Toc142073179"/>
      <w:bookmarkStart w:id="440" w:name="_Toc143519964"/>
      <w:bookmarkStart w:id="441" w:name="_Toc144760146"/>
      <w:bookmarkStart w:id="442" w:name="_Toc14614794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377CD8">
        <w:rPr>
          <w:b/>
          <w:noProof/>
        </w:rPr>
        <w:t>10</w:t>
      </w:r>
      <w:r w:rsidRPr="004E66A3">
        <w:rPr>
          <w:b/>
        </w:rPr>
        <w:fldChar w:fldCharType="end"/>
      </w:r>
      <w:bookmarkEnd w:id="437"/>
      <w:r>
        <w:t xml:space="preserve"> </w:t>
      </w:r>
      <w:r w:rsidRPr="004E66A3">
        <w:rPr>
          <w:i/>
        </w:rPr>
        <w:t>Sequence</w:t>
      </w:r>
      <w:r w:rsidR="00CA0592">
        <w:t xml:space="preserve"> d</w:t>
      </w:r>
      <w:r w:rsidRPr="00F046ED">
        <w:t xml:space="preserve">iagram </w:t>
      </w:r>
      <w:r>
        <w:t xml:space="preserve">API </w:t>
      </w:r>
      <w:r w:rsidR="00CA0592">
        <w:t xml:space="preserve">ganti </w:t>
      </w:r>
      <w:r w:rsidR="00CA0592" w:rsidRPr="00520621">
        <w:rPr>
          <w:i/>
        </w:rPr>
        <w:t>p</w:t>
      </w:r>
      <w:r w:rsidRPr="00520621">
        <w:rPr>
          <w:i/>
        </w:rPr>
        <w:t>assword</w:t>
      </w:r>
      <w:bookmarkEnd w:id="438"/>
      <w:bookmarkEnd w:id="439"/>
      <w:bookmarkEnd w:id="440"/>
      <w:bookmarkEnd w:id="441"/>
      <w:bookmarkEnd w:id="442"/>
    </w:p>
    <w:p w14:paraId="3F450767" w14:textId="77777777" w:rsidR="004E66A3" w:rsidRDefault="004E66A3" w:rsidP="004E66A3">
      <w:pPr>
        <w:pStyle w:val="LabelGambar"/>
      </w:pPr>
    </w:p>
    <w:p w14:paraId="7E862F1C" w14:textId="0E218272" w:rsidR="00112F54" w:rsidRDefault="00982AF0" w:rsidP="0032203D">
      <w:pPr>
        <w:ind w:firstLine="720"/>
      </w:pPr>
      <w:r>
        <w:t xml:space="preserve">Dapat dilihat pada </w:t>
      </w:r>
      <w:r w:rsidR="00D53ACD">
        <w:t xml:space="preserve">Gambar 3.10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443" w:name="_Toc143523744"/>
      <w:bookmarkStart w:id="444" w:name="_Toc144760054"/>
      <w:bookmarkStart w:id="445" w:name="_Toc144819828"/>
      <w:bookmarkStart w:id="446" w:name="_Toc144820703"/>
      <w:bookmarkStart w:id="447" w:name="_Toc144836356"/>
      <w:bookmarkStart w:id="448" w:name="_Toc144992061"/>
      <w:bookmarkStart w:id="449" w:name="_Toc146148337"/>
      <w:r>
        <w:t xml:space="preserve">API </w:t>
      </w:r>
      <w:r w:rsidR="00A42D35">
        <w:t>Ganti Profil</w:t>
      </w:r>
      <w:bookmarkEnd w:id="443"/>
      <w:bookmarkEnd w:id="444"/>
      <w:bookmarkEnd w:id="445"/>
      <w:bookmarkEnd w:id="446"/>
      <w:bookmarkEnd w:id="447"/>
      <w:bookmarkEnd w:id="448"/>
      <w:bookmarkEnd w:id="449"/>
    </w:p>
    <w:p w14:paraId="28C210DD" w14:textId="1474883C"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il dapat dilihat pada</w:t>
      </w:r>
      <w:r w:rsidR="00D53ACD">
        <w:t xml:space="preserve"> Gambar 3.11</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6">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450" w:name="_Ref146118249"/>
      <w:bookmarkStart w:id="451" w:name="_Toc142072563"/>
      <w:bookmarkStart w:id="452" w:name="_Toc142073180"/>
      <w:bookmarkStart w:id="453" w:name="_Toc143519965"/>
      <w:bookmarkStart w:id="454" w:name="_Toc144760147"/>
      <w:bookmarkStart w:id="455" w:name="_Toc14614794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377CD8">
        <w:rPr>
          <w:b/>
          <w:noProof/>
        </w:rPr>
        <w:t>11</w:t>
      </w:r>
      <w:r w:rsidRPr="006A23F8">
        <w:rPr>
          <w:b/>
        </w:rPr>
        <w:fldChar w:fldCharType="end"/>
      </w:r>
      <w:bookmarkEnd w:id="450"/>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451"/>
      <w:bookmarkEnd w:id="452"/>
      <w:bookmarkEnd w:id="453"/>
      <w:bookmarkEnd w:id="454"/>
      <w:bookmarkEnd w:id="455"/>
    </w:p>
    <w:p w14:paraId="2FD674B2" w14:textId="77777777" w:rsidR="00D259BF" w:rsidRDefault="00D259BF" w:rsidP="006A23F8">
      <w:pPr>
        <w:pStyle w:val="LabelGambar"/>
      </w:pPr>
    </w:p>
    <w:p w14:paraId="76955DD6" w14:textId="41688B44" w:rsidR="000B70BA" w:rsidRDefault="00982AF0" w:rsidP="000B70BA">
      <w:pPr>
        <w:ind w:firstLine="720"/>
      </w:pPr>
      <w:r>
        <w:t xml:space="preserve">Dapat dilihat pada </w:t>
      </w:r>
      <w:r w:rsidR="00D53ACD">
        <w:t xml:space="preserve">Gambar 3.11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456" w:name="_Toc143523745"/>
      <w:bookmarkStart w:id="457" w:name="_Toc144760055"/>
      <w:bookmarkStart w:id="458" w:name="_Toc144819829"/>
      <w:bookmarkStart w:id="459" w:name="_Toc144820704"/>
      <w:bookmarkStart w:id="460" w:name="_Toc144836357"/>
      <w:bookmarkStart w:id="461" w:name="_Toc144992062"/>
      <w:bookmarkStart w:id="462" w:name="_Toc146148338"/>
      <w:r>
        <w:t>API Lihat</w:t>
      </w:r>
      <w:r w:rsidR="00A42D35">
        <w:t xml:space="preserve"> Avatar</w:t>
      </w:r>
      <w:bookmarkEnd w:id="456"/>
      <w:bookmarkEnd w:id="457"/>
      <w:bookmarkEnd w:id="458"/>
      <w:bookmarkEnd w:id="459"/>
      <w:bookmarkEnd w:id="460"/>
      <w:bookmarkEnd w:id="461"/>
      <w:bookmarkEnd w:id="462"/>
    </w:p>
    <w:p w14:paraId="4604479E" w14:textId="5E4C040F"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 xml:space="preserve">da </w:t>
      </w:r>
      <w:r w:rsidR="00D53ACD">
        <w:t xml:space="preserve">Gambar 3.12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7">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463" w:name="_Ref146118274"/>
      <w:bookmarkStart w:id="464" w:name="_Toc142072564"/>
      <w:bookmarkStart w:id="465" w:name="_Toc142073181"/>
      <w:bookmarkStart w:id="466" w:name="_Toc143519966"/>
      <w:bookmarkStart w:id="467" w:name="_Toc144760148"/>
      <w:bookmarkStart w:id="468" w:name="_Toc14614794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377CD8">
        <w:rPr>
          <w:b/>
          <w:noProof/>
        </w:rPr>
        <w:t>12</w:t>
      </w:r>
      <w:r w:rsidRPr="00FB6BA3">
        <w:rPr>
          <w:b/>
        </w:rPr>
        <w:fldChar w:fldCharType="end"/>
      </w:r>
      <w:bookmarkEnd w:id="463"/>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464"/>
      <w:bookmarkEnd w:id="465"/>
      <w:bookmarkEnd w:id="466"/>
      <w:bookmarkEnd w:id="467"/>
      <w:bookmarkEnd w:id="468"/>
    </w:p>
    <w:p w14:paraId="27E1BF96" w14:textId="77777777" w:rsidR="006937D0" w:rsidRDefault="006937D0" w:rsidP="00FB6BA3">
      <w:pPr>
        <w:pStyle w:val="LabelGambar"/>
      </w:pPr>
    </w:p>
    <w:p w14:paraId="1F8418B7" w14:textId="68C87329" w:rsidR="00CC203E" w:rsidRDefault="00982AF0" w:rsidP="001A5821">
      <w:pPr>
        <w:ind w:firstLine="720"/>
      </w:pPr>
      <w:r>
        <w:lastRenderedPageBreak/>
        <w:t xml:space="preserve">Dapat dilihat pada </w:t>
      </w:r>
      <w:r w:rsidR="00D53ACD">
        <w:t xml:space="preserve">Gambar 3.12 </w:t>
      </w:r>
      <w:r w:rsidR="00CC203E">
        <w:t xml:space="preserve">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469" w:name="_Toc143523746"/>
      <w:bookmarkStart w:id="470" w:name="_Toc144760056"/>
      <w:bookmarkStart w:id="471" w:name="_Toc144819830"/>
      <w:bookmarkStart w:id="472" w:name="_Toc144820705"/>
      <w:bookmarkStart w:id="473" w:name="_Toc144836358"/>
      <w:bookmarkStart w:id="474" w:name="_Toc144992063"/>
      <w:bookmarkStart w:id="475" w:name="_Toc146148339"/>
      <w:r>
        <w:t>API Ganti Avatar</w:t>
      </w:r>
      <w:bookmarkEnd w:id="469"/>
      <w:bookmarkEnd w:id="470"/>
      <w:bookmarkEnd w:id="471"/>
      <w:bookmarkEnd w:id="472"/>
      <w:bookmarkEnd w:id="473"/>
      <w:bookmarkEnd w:id="474"/>
      <w:bookmarkEnd w:id="475"/>
    </w:p>
    <w:p w14:paraId="266CD2C5" w14:textId="71E30960"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 xml:space="preserve">ar dapat dilihat pada </w:t>
      </w:r>
      <w:r w:rsidR="00D53ACD">
        <w:t xml:space="preserve">Gambar 3.13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8">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476" w:name="_Ref146118310"/>
      <w:bookmarkStart w:id="477" w:name="_Toc142072565"/>
      <w:bookmarkStart w:id="478" w:name="_Toc142073182"/>
      <w:bookmarkStart w:id="479" w:name="_Toc143519967"/>
      <w:bookmarkStart w:id="480" w:name="_Toc144760149"/>
      <w:bookmarkStart w:id="481" w:name="_Toc14614794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377CD8">
        <w:rPr>
          <w:b/>
          <w:noProof/>
        </w:rPr>
        <w:t>13</w:t>
      </w:r>
      <w:r w:rsidRPr="0058001E">
        <w:rPr>
          <w:b/>
        </w:rPr>
        <w:fldChar w:fldCharType="end"/>
      </w:r>
      <w:bookmarkEnd w:id="476"/>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477"/>
      <w:bookmarkEnd w:id="478"/>
      <w:bookmarkEnd w:id="479"/>
      <w:bookmarkEnd w:id="480"/>
      <w:bookmarkEnd w:id="481"/>
    </w:p>
    <w:p w14:paraId="2E71F1C3" w14:textId="77777777" w:rsidR="0058001E" w:rsidRDefault="0058001E" w:rsidP="0058001E">
      <w:pPr>
        <w:pStyle w:val="LabelGambar"/>
      </w:pPr>
    </w:p>
    <w:p w14:paraId="5D1799A0" w14:textId="161E4185" w:rsidR="00467788" w:rsidRDefault="00982AF0" w:rsidP="00467788">
      <w:pPr>
        <w:ind w:firstLine="720"/>
      </w:pPr>
      <w:r>
        <w:t xml:space="preserve">Dapat dilihat pada </w:t>
      </w:r>
      <w:r w:rsidR="00D53ACD">
        <w:t xml:space="preserve">Gambar 3.13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482" w:name="_Toc143523747"/>
      <w:bookmarkStart w:id="483" w:name="_Toc144760057"/>
      <w:bookmarkStart w:id="484" w:name="_Toc144819831"/>
      <w:bookmarkStart w:id="485" w:name="_Toc144820706"/>
      <w:bookmarkStart w:id="486" w:name="_Toc144836359"/>
      <w:bookmarkStart w:id="487" w:name="_Toc144992064"/>
      <w:bookmarkStart w:id="488" w:name="_Toc146148340"/>
      <w:r>
        <w:t>API Verifikasi Akses</w:t>
      </w:r>
      <w:bookmarkEnd w:id="482"/>
      <w:bookmarkEnd w:id="483"/>
      <w:bookmarkEnd w:id="484"/>
      <w:bookmarkEnd w:id="485"/>
      <w:bookmarkEnd w:id="486"/>
      <w:bookmarkEnd w:id="487"/>
      <w:bookmarkEnd w:id="488"/>
    </w:p>
    <w:p w14:paraId="1D09B33F" w14:textId="398A3249"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 xml:space="preserve">es dapat dilihat pada </w:t>
      </w:r>
      <w:r w:rsidR="00D53ACD">
        <w:t xml:space="preserve">Gambar 3.14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9">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489" w:name="_Ref146118340"/>
      <w:bookmarkStart w:id="490" w:name="_Toc142072566"/>
      <w:bookmarkStart w:id="491" w:name="_Toc142073183"/>
      <w:bookmarkStart w:id="492" w:name="_Toc143519968"/>
      <w:bookmarkStart w:id="493" w:name="_Toc144760150"/>
      <w:bookmarkStart w:id="494" w:name="_Toc14614794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377CD8">
        <w:rPr>
          <w:b/>
          <w:noProof/>
        </w:rPr>
        <w:t>14</w:t>
      </w:r>
      <w:r w:rsidRPr="003222A8">
        <w:rPr>
          <w:b/>
        </w:rPr>
        <w:fldChar w:fldCharType="end"/>
      </w:r>
      <w:bookmarkEnd w:id="489"/>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490"/>
      <w:bookmarkEnd w:id="491"/>
      <w:bookmarkEnd w:id="492"/>
      <w:bookmarkEnd w:id="493"/>
      <w:bookmarkEnd w:id="494"/>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495" w:name="_Toc143523748"/>
      <w:bookmarkStart w:id="496" w:name="_Toc144760058"/>
      <w:bookmarkStart w:id="497" w:name="_Toc144819832"/>
      <w:bookmarkStart w:id="498" w:name="_Toc144820707"/>
      <w:bookmarkStart w:id="499" w:name="_Toc144836360"/>
      <w:bookmarkStart w:id="500" w:name="_Toc144992065"/>
      <w:bookmarkStart w:id="501" w:name="_Toc146148341"/>
      <w:r>
        <w:t>API Daftar Akses</w:t>
      </w:r>
      <w:bookmarkEnd w:id="495"/>
      <w:bookmarkEnd w:id="496"/>
      <w:bookmarkEnd w:id="497"/>
      <w:bookmarkEnd w:id="498"/>
      <w:bookmarkEnd w:id="499"/>
      <w:bookmarkEnd w:id="500"/>
      <w:bookmarkEnd w:id="501"/>
    </w:p>
    <w:p w14:paraId="3A2AFE02" w14:textId="2191E54B"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 xml:space="preserve">es dapat dilihat pada </w:t>
      </w:r>
      <w:r w:rsidR="00D53ACD">
        <w:t xml:space="preserve">Gambar 3.15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50">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502" w:name="_Ref146118353"/>
      <w:bookmarkStart w:id="503" w:name="_Toc142072567"/>
      <w:bookmarkStart w:id="504" w:name="_Toc142073184"/>
      <w:bookmarkStart w:id="505" w:name="_Toc143519969"/>
      <w:bookmarkStart w:id="506" w:name="_Toc144760151"/>
      <w:bookmarkStart w:id="507" w:name="_Toc14614794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377CD8">
        <w:rPr>
          <w:b/>
          <w:noProof/>
        </w:rPr>
        <w:t>15</w:t>
      </w:r>
      <w:r w:rsidRPr="000E48F9">
        <w:rPr>
          <w:b/>
        </w:rPr>
        <w:fldChar w:fldCharType="end"/>
      </w:r>
      <w:bookmarkEnd w:id="502"/>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503"/>
      <w:bookmarkEnd w:id="504"/>
      <w:bookmarkEnd w:id="505"/>
      <w:bookmarkEnd w:id="506"/>
      <w:bookmarkEnd w:id="507"/>
    </w:p>
    <w:p w14:paraId="69414AD8" w14:textId="77777777" w:rsidR="000E48F9" w:rsidRDefault="000E48F9" w:rsidP="000E48F9">
      <w:pPr>
        <w:pStyle w:val="LabelGambar"/>
      </w:pPr>
    </w:p>
    <w:p w14:paraId="6A3ED574" w14:textId="01E94A40" w:rsidR="0089306B" w:rsidRDefault="00982AF0" w:rsidP="0089306B">
      <w:pPr>
        <w:ind w:firstLine="720"/>
      </w:pPr>
      <w:r>
        <w:t xml:space="preserve">Dapat dilihat pada </w:t>
      </w:r>
      <w:r w:rsidR="00D53ACD">
        <w:t xml:space="preserve">Gambar 3.15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508" w:name="_Toc143523749"/>
      <w:bookmarkStart w:id="509" w:name="_Toc144760059"/>
      <w:bookmarkStart w:id="510" w:name="_Toc144819833"/>
      <w:bookmarkStart w:id="511" w:name="_Toc144820708"/>
      <w:bookmarkStart w:id="512" w:name="_Toc144836361"/>
      <w:bookmarkStart w:id="513" w:name="_Toc144992066"/>
      <w:bookmarkStart w:id="514" w:name="_Toc146148342"/>
      <w:r>
        <w:t xml:space="preserve">API </w:t>
      </w:r>
      <w:r w:rsidR="00BF6B0B">
        <w:t>Riwayat</w:t>
      </w:r>
      <w:r>
        <w:t xml:space="preserve"> Akses</w:t>
      </w:r>
      <w:bookmarkEnd w:id="508"/>
      <w:bookmarkEnd w:id="509"/>
      <w:bookmarkEnd w:id="510"/>
      <w:bookmarkEnd w:id="511"/>
      <w:bookmarkEnd w:id="512"/>
      <w:bookmarkEnd w:id="513"/>
      <w:bookmarkEnd w:id="514"/>
    </w:p>
    <w:p w14:paraId="5C3BDFD9" w14:textId="3D595743"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 xml:space="preserve">wayat akses dapat dilihat pada </w:t>
      </w:r>
      <w:r w:rsidR="00D53ACD">
        <w:t xml:space="preserve">Gambar 3.16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51">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515" w:name="_Ref146118371"/>
      <w:bookmarkStart w:id="516" w:name="_Toc142072568"/>
      <w:bookmarkStart w:id="517" w:name="_Toc142073185"/>
      <w:bookmarkStart w:id="518" w:name="_Toc143519970"/>
      <w:bookmarkStart w:id="519" w:name="_Toc144760152"/>
      <w:bookmarkStart w:id="520" w:name="_Toc14614795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377CD8">
        <w:rPr>
          <w:b/>
          <w:noProof/>
        </w:rPr>
        <w:t>16</w:t>
      </w:r>
      <w:r w:rsidRPr="00D243F3">
        <w:rPr>
          <w:b/>
        </w:rPr>
        <w:fldChar w:fldCharType="end"/>
      </w:r>
      <w:bookmarkEnd w:id="515"/>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516"/>
      <w:bookmarkEnd w:id="517"/>
      <w:bookmarkEnd w:id="518"/>
      <w:bookmarkEnd w:id="519"/>
      <w:bookmarkEnd w:id="520"/>
    </w:p>
    <w:p w14:paraId="66C4649A" w14:textId="77777777" w:rsidR="00D243F3" w:rsidRDefault="00D243F3" w:rsidP="00D243F3">
      <w:pPr>
        <w:pStyle w:val="LabelGambar"/>
      </w:pPr>
    </w:p>
    <w:p w14:paraId="753B7C5B" w14:textId="646D64AF" w:rsidR="00926D56" w:rsidRDefault="00982AF0" w:rsidP="00457179">
      <w:pPr>
        <w:ind w:firstLine="720"/>
      </w:pPr>
      <w:r>
        <w:t xml:space="preserve">Dapat dilihat pada </w:t>
      </w:r>
      <w:r w:rsidR="00D53ACD">
        <w:t xml:space="preserve">Gambar 3.16 </w:t>
      </w:r>
      <w:r w:rsidR="00926D56">
        <w:t xml:space="preserve">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521" w:name="_Toc143523750"/>
      <w:bookmarkStart w:id="522" w:name="_Toc144760060"/>
      <w:bookmarkStart w:id="523" w:name="_Toc144819834"/>
      <w:bookmarkStart w:id="524" w:name="_Toc144820709"/>
      <w:bookmarkStart w:id="525" w:name="_Toc144836362"/>
      <w:bookmarkStart w:id="526" w:name="_Toc144992067"/>
      <w:bookmarkStart w:id="527" w:name="_Toc146148343"/>
      <w:r>
        <w:lastRenderedPageBreak/>
        <w:t>API Daftar Pintu</w:t>
      </w:r>
      <w:bookmarkEnd w:id="521"/>
      <w:bookmarkEnd w:id="522"/>
      <w:bookmarkEnd w:id="523"/>
      <w:bookmarkEnd w:id="524"/>
      <w:bookmarkEnd w:id="525"/>
      <w:bookmarkEnd w:id="526"/>
      <w:bookmarkEnd w:id="527"/>
    </w:p>
    <w:p w14:paraId="139B42DA" w14:textId="45041253"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 xml:space="preserve">aftar pintu dapat dilihat pada </w:t>
      </w:r>
      <w:r w:rsidR="00D53ACD">
        <w:t xml:space="preserve">Gambar 3.17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52">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528" w:name="_Ref146118393"/>
      <w:bookmarkStart w:id="529" w:name="_Toc142072569"/>
      <w:bookmarkStart w:id="530" w:name="_Toc142073186"/>
      <w:bookmarkStart w:id="531" w:name="_Toc143519971"/>
      <w:bookmarkStart w:id="532" w:name="_Toc144760153"/>
      <w:bookmarkStart w:id="533" w:name="_Toc14614795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377CD8">
        <w:rPr>
          <w:b/>
          <w:noProof/>
        </w:rPr>
        <w:t>17</w:t>
      </w:r>
      <w:r w:rsidRPr="006B6A8F">
        <w:rPr>
          <w:b/>
        </w:rPr>
        <w:fldChar w:fldCharType="end"/>
      </w:r>
      <w:bookmarkEnd w:id="528"/>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529"/>
      <w:bookmarkEnd w:id="530"/>
      <w:bookmarkEnd w:id="531"/>
      <w:bookmarkEnd w:id="532"/>
      <w:bookmarkEnd w:id="533"/>
    </w:p>
    <w:p w14:paraId="0ABF699E" w14:textId="77777777" w:rsidR="006B6A8F" w:rsidRDefault="006B6A8F" w:rsidP="006B6A8F">
      <w:pPr>
        <w:pStyle w:val="LabelGambar"/>
      </w:pPr>
    </w:p>
    <w:p w14:paraId="09E494A4" w14:textId="0CAAAFBB" w:rsidR="0089306B" w:rsidRDefault="00982AF0" w:rsidP="0089306B">
      <w:pPr>
        <w:ind w:firstLine="720"/>
      </w:pPr>
      <w:r>
        <w:t xml:space="preserve">Dapat dilihat pada </w:t>
      </w:r>
      <w:r w:rsidR="00D53ACD">
        <w:t xml:space="preserve">Gambar 3.17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534" w:name="_Toc143523751"/>
      <w:bookmarkStart w:id="535" w:name="_Toc144760061"/>
      <w:bookmarkStart w:id="536" w:name="_Toc144819835"/>
      <w:bookmarkStart w:id="537" w:name="_Toc144820710"/>
      <w:bookmarkStart w:id="538" w:name="_Toc144836363"/>
      <w:bookmarkStart w:id="539" w:name="_Toc144992068"/>
      <w:bookmarkStart w:id="540" w:name="_Toc146148344"/>
      <w:r>
        <w:t xml:space="preserve">API </w:t>
      </w:r>
      <w:r w:rsidRPr="00CE68A9">
        <w:rPr>
          <w:i/>
        </w:rPr>
        <w:t>Remote</w:t>
      </w:r>
      <w:r>
        <w:t xml:space="preserve"> Pintu</w:t>
      </w:r>
      <w:bookmarkEnd w:id="534"/>
      <w:bookmarkEnd w:id="535"/>
      <w:bookmarkEnd w:id="536"/>
      <w:bookmarkEnd w:id="537"/>
      <w:bookmarkEnd w:id="538"/>
      <w:bookmarkEnd w:id="539"/>
      <w:bookmarkEnd w:id="540"/>
    </w:p>
    <w:p w14:paraId="5DABDC5F" w14:textId="617D21A3"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w:t>
      </w:r>
      <w:r w:rsidR="00D53ACD">
        <w:t>Gambar 3.18</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53">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541" w:name="_Ref146118417"/>
      <w:bookmarkStart w:id="542" w:name="_Toc142072570"/>
      <w:bookmarkStart w:id="543" w:name="_Toc142073187"/>
      <w:bookmarkStart w:id="544" w:name="_Toc143519972"/>
      <w:bookmarkStart w:id="545" w:name="_Toc144760154"/>
      <w:bookmarkStart w:id="546" w:name="_Toc14614795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377CD8">
        <w:rPr>
          <w:b/>
          <w:noProof/>
        </w:rPr>
        <w:t>18</w:t>
      </w:r>
      <w:r w:rsidRPr="0048427D">
        <w:rPr>
          <w:b/>
        </w:rPr>
        <w:fldChar w:fldCharType="end"/>
      </w:r>
      <w:bookmarkEnd w:id="541"/>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542"/>
      <w:bookmarkEnd w:id="543"/>
      <w:bookmarkEnd w:id="544"/>
      <w:bookmarkEnd w:id="545"/>
      <w:bookmarkEnd w:id="546"/>
    </w:p>
    <w:p w14:paraId="21748B0F" w14:textId="77777777" w:rsidR="0048427D" w:rsidRDefault="0048427D" w:rsidP="0048427D">
      <w:pPr>
        <w:pStyle w:val="LabelGambar"/>
      </w:pPr>
    </w:p>
    <w:p w14:paraId="51D03101" w14:textId="3C93C66B" w:rsidR="00063342" w:rsidRDefault="00926D56" w:rsidP="008D0239">
      <w:pPr>
        <w:ind w:firstLine="720"/>
      </w:pPr>
      <w:r>
        <w:t xml:space="preserve">Dapat dilihat pada </w:t>
      </w:r>
      <w:r w:rsidR="00D53ACD">
        <w:t>Gambar 3.18</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547" w:name="_Toc143523752"/>
      <w:bookmarkStart w:id="548" w:name="_Toc144760062"/>
      <w:bookmarkStart w:id="549" w:name="_Toc144819836"/>
      <w:bookmarkStart w:id="550" w:name="_Toc144820711"/>
      <w:bookmarkStart w:id="551" w:name="_Toc144836364"/>
      <w:bookmarkStart w:id="552" w:name="_Toc144992069"/>
      <w:bookmarkStart w:id="553" w:name="_Toc146148345"/>
      <w:r>
        <w:t xml:space="preserve">API </w:t>
      </w:r>
      <w:r w:rsidRPr="0031513B">
        <w:rPr>
          <w:i/>
        </w:rPr>
        <w:t>Door Login</w:t>
      </w:r>
      <w:bookmarkEnd w:id="547"/>
      <w:bookmarkEnd w:id="548"/>
      <w:bookmarkEnd w:id="549"/>
      <w:bookmarkEnd w:id="550"/>
      <w:bookmarkEnd w:id="551"/>
      <w:bookmarkEnd w:id="552"/>
      <w:bookmarkEnd w:id="553"/>
    </w:p>
    <w:p w14:paraId="5BE51E36" w14:textId="15EEC8DF"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w:t>
      </w:r>
      <w:r w:rsidR="00D53ACD">
        <w:t>Gambar 3.19</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4">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554" w:name="_Ref146118444"/>
      <w:bookmarkStart w:id="555" w:name="_Toc142072571"/>
      <w:bookmarkStart w:id="556" w:name="_Toc142073188"/>
      <w:bookmarkStart w:id="557" w:name="_Toc143519973"/>
      <w:bookmarkStart w:id="558" w:name="_Toc144760155"/>
      <w:bookmarkStart w:id="559" w:name="_Toc14614795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377CD8">
        <w:rPr>
          <w:b/>
          <w:noProof/>
        </w:rPr>
        <w:t>19</w:t>
      </w:r>
      <w:r w:rsidRPr="00383720">
        <w:rPr>
          <w:b/>
        </w:rPr>
        <w:fldChar w:fldCharType="end"/>
      </w:r>
      <w:bookmarkEnd w:id="554"/>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555"/>
      <w:bookmarkEnd w:id="556"/>
      <w:bookmarkEnd w:id="557"/>
      <w:bookmarkEnd w:id="558"/>
      <w:bookmarkEnd w:id="559"/>
    </w:p>
    <w:p w14:paraId="0F60A27E" w14:textId="77777777" w:rsidR="00CC010A" w:rsidRDefault="00CC010A" w:rsidP="00383720">
      <w:pPr>
        <w:pStyle w:val="LabelGambar"/>
      </w:pPr>
    </w:p>
    <w:p w14:paraId="659DEE6C" w14:textId="055E85B9" w:rsidR="00F11985" w:rsidRDefault="00982AF0" w:rsidP="00C4084A">
      <w:pPr>
        <w:ind w:firstLine="720"/>
      </w:pPr>
      <w:r>
        <w:t xml:space="preserve">Dapat dilihat pada </w:t>
      </w:r>
      <w:r w:rsidR="00D53ACD">
        <w:t>Gambar 3.19</w:t>
      </w:r>
      <w:r w:rsidR="001C195B">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560" w:name="_Toc143523753"/>
      <w:bookmarkStart w:id="561" w:name="_Toc144760063"/>
      <w:bookmarkStart w:id="562" w:name="_Toc144819837"/>
      <w:bookmarkStart w:id="563" w:name="_Toc144820712"/>
      <w:bookmarkStart w:id="564" w:name="_Toc144836365"/>
      <w:bookmarkStart w:id="565" w:name="_Toc144992070"/>
      <w:bookmarkStart w:id="566" w:name="_Toc146148346"/>
      <w:r>
        <w:t xml:space="preserve">API </w:t>
      </w:r>
      <w:r w:rsidRPr="0031513B">
        <w:rPr>
          <w:i/>
        </w:rPr>
        <w:t>Door Logout</w:t>
      </w:r>
      <w:bookmarkEnd w:id="560"/>
      <w:bookmarkEnd w:id="561"/>
      <w:bookmarkEnd w:id="562"/>
      <w:bookmarkEnd w:id="563"/>
      <w:bookmarkEnd w:id="564"/>
      <w:bookmarkEnd w:id="565"/>
      <w:bookmarkEnd w:id="566"/>
    </w:p>
    <w:p w14:paraId="67D66E0D" w14:textId="358D86D2"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w:t>
      </w:r>
      <w:r w:rsidR="00D53ACD">
        <w:t>Gambar 3.20</w:t>
      </w:r>
      <w:r w:rsidR="001C195B">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5">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567" w:name="_Ref146118464"/>
      <w:bookmarkStart w:id="568" w:name="_Toc142072572"/>
      <w:bookmarkStart w:id="569" w:name="_Toc142073189"/>
      <w:bookmarkStart w:id="570" w:name="_Toc143519974"/>
      <w:bookmarkStart w:id="571" w:name="_Toc144760156"/>
      <w:bookmarkStart w:id="572" w:name="_Toc14614795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377CD8">
        <w:rPr>
          <w:b/>
          <w:noProof/>
        </w:rPr>
        <w:t>20</w:t>
      </w:r>
      <w:r w:rsidRPr="00DE456F">
        <w:rPr>
          <w:b/>
        </w:rPr>
        <w:fldChar w:fldCharType="end"/>
      </w:r>
      <w:bookmarkEnd w:id="567"/>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568"/>
      <w:bookmarkEnd w:id="569"/>
      <w:bookmarkEnd w:id="570"/>
      <w:bookmarkEnd w:id="571"/>
      <w:bookmarkEnd w:id="572"/>
    </w:p>
    <w:p w14:paraId="5998E4E5" w14:textId="316D0D26" w:rsidR="00C4084A" w:rsidRDefault="00982AF0" w:rsidP="00C4084A">
      <w:pPr>
        <w:ind w:firstLine="720"/>
      </w:pPr>
      <w:r>
        <w:lastRenderedPageBreak/>
        <w:t xml:space="preserve">Pada </w:t>
      </w:r>
      <w:r w:rsidR="00D53ACD">
        <w:t>Gambar 3.20</w:t>
      </w:r>
      <w:r w:rsidR="001C195B">
        <w:t xml:space="preserve"> </w:t>
      </w:r>
      <w:r w:rsidR="00C4084A">
        <w:t xml:space="preserve">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573" w:name="_Toc143523754"/>
      <w:bookmarkStart w:id="574" w:name="_Toc144760064"/>
      <w:bookmarkStart w:id="575" w:name="_Toc144819838"/>
      <w:bookmarkStart w:id="576" w:name="_Toc144820713"/>
      <w:bookmarkStart w:id="577" w:name="_Toc144836366"/>
      <w:bookmarkStart w:id="578" w:name="_Toc144992071"/>
      <w:bookmarkStart w:id="579" w:name="_Toc146148347"/>
      <w:r>
        <w:t xml:space="preserve">API </w:t>
      </w:r>
      <w:r w:rsidRPr="0031513B">
        <w:rPr>
          <w:i/>
        </w:rPr>
        <w:t>Door Register</w:t>
      </w:r>
      <w:bookmarkEnd w:id="573"/>
      <w:bookmarkEnd w:id="574"/>
      <w:bookmarkEnd w:id="575"/>
      <w:bookmarkEnd w:id="576"/>
      <w:bookmarkEnd w:id="577"/>
      <w:bookmarkEnd w:id="578"/>
      <w:bookmarkEnd w:id="579"/>
    </w:p>
    <w:p w14:paraId="10B36E44" w14:textId="0557BACF"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w:t>
      </w:r>
      <w:r w:rsidR="00D53ACD">
        <w:t>Gambar 3.21</w:t>
      </w:r>
      <w:r w:rsidR="001C195B">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6">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580" w:name="_Ref146118495"/>
      <w:bookmarkStart w:id="581" w:name="_Toc142072573"/>
      <w:bookmarkStart w:id="582" w:name="_Toc142073190"/>
      <w:bookmarkStart w:id="583" w:name="_Toc143519975"/>
      <w:bookmarkStart w:id="584" w:name="_Toc144760157"/>
      <w:bookmarkStart w:id="585" w:name="_Toc14614795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377CD8">
        <w:rPr>
          <w:b/>
          <w:noProof/>
        </w:rPr>
        <w:t>21</w:t>
      </w:r>
      <w:r w:rsidRPr="00D15684">
        <w:rPr>
          <w:b/>
        </w:rPr>
        <w:fldChar w:fldCharType="end"/>
      </w:r>
      <w:bookmarkEnd w:id="580"/>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581"/>
      <w:bookmarkEnd w:id="582"/>
      <w:bookmarkEnd w:id="583"/>
      <w:bookmarkEnd w:id="584"/>
      <w:bookmarkEnd w:id="585"/>
    </w:p>
    <w:p w14:paraId="33EC81B9" w14:textId="77777777" w:rsidR="004258B1" w:rsidRDefault="004258B1" w:rsidP="00D15684">
      <w:pPr>
        <w:pStyle w:val="LabelGambar"/>
      </w:pPr>
    </w:p>
    <w:p w14:paraId="22EB167B" w14:textId="7EC45D03" w:rsidR="00D5555E" w:rsidRDefault="00982AF0" w:rsidP="00454AF7">
      <w:pPr>
        <w:ind w:firstLine="720"/>
      </w:pPr>
      <w:r>
        <w:lastRenderedPageBreak/>
        <w:t xml:space="preserve">Dapat dilihat pada </w:t>
      </w:r>
      <w:r w:rsidR="00D53ACD">
        <w:t>Gambar 3.21</w:t>
      </w:r>
      <w:r w:rsidR="001C195B">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586" w:name="_Toc143523755"/>
      <w:bookmarkStart w:id="587" w:name="_Toc144760065"/>
      <w:bookmarkStart w:id="588" w:name="_Toc144819839"/>
      <w:bookmarkStart w:id="589" w:name="_Toc144820714"/>
      <w:bookmarkStart w:id="590" w:name="_Toc144836367"/>
      <w:bookmarkStart w:id="591" w:name="_Toc144992072"/>
      <w:bookmarkStart w:id="592" w:name="_Toc146148348"/>
      <w:r>
        <w:t xml:space="preserve">API </w:t>
      </w:r>
      <w:r w:rsidRPr="0031513B">
        <w:rPr>
          <w:i/>
        </w:rPr>
        <w:t>Door Signature</w:t>
      </w:r>
      <w:bookmarkEnd w:id="586"/>
      <w:bookmarkEnd w:id="587"/>
      <w:bookmarkEnd w:id="588"/>
      <w:bookmarkEnd w:id="589"/>
      <w:bookmarkEnd w:id="590"/>
      <w:bookmarkEnd w:id="591"/>
      <w:bookmarkEnd w:id="592"/>
    </w:p>
    <w:p w14:paraId="55C2D56D" w14:textId="5C82D622"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w:t>
      </w:r>
      <w:r w:rsidR="00982AF0" w:rsidRPr="001C195B">
        <w:t xml:space="preserve"> </w:t>
      </w:r>
      <w:r w:rsidR="00D53ACD">
        <w:t>Gambar 3.22</w:t>
      </w:r>
      <w:r w:rsidR="001C195B">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7">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593" w:name="_Ref146118522"/>
      <w:bookmarkStart w:id="594" w:name="_Toc142072574"/>
      <w:bookmarkStart w:id="595" w:name="_Toc142073191"/>
      <w:bookmarkStart w:id="596" w:name="_Toc143519976"/>
      <w:bookmarkStart w:id="597" w:name="_Toc144760158"/>
      <w:bookmarkStart w:id="598" w:name="_Toc14614795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377CD8">
        <w:rPr>
          <w:b/>
          <w:noProof/>
        </w:rPr>
        <w:t>22</w:t>
      </w:r>
      <w:r w:rsidRPr="000401CE">
        <w:rPr>
          <w:b/>
        </w:rPr>
        <w:fldChar w:fldCharType="end"/>
      </w:r>
      <w:bookmarkEnd w:id="593"/>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594"/>
      <w:bookmarkEnd w:id="595"/>
      <w:bookmarkEnd w:id="596"/>
      <w:bookmarkEnd w:id="597"/>
      <w:bookmarkEnd w:id="598"/>
    </w:p>
    <w:p w14:paraId="70456AA1" w14:textId="77777777" w:rsidR="00892039" w:rsidRDefault="00892039" w:rsidP="000401CE">
      <w:pPr>
        <w:pStyle w:val="LabelGambar"/>
      </w:pPr>
    </w:p>
    <w:p w14:paraId="2F623128" w14:textId="729D27A2" w:rsidR="0066412D" w:rsidRDefault="0082636A" w:rsidP="004C2AF5">
      <w:pPr>
        <w:ind w:firstLine="720"/>
      </w:pPr>
      <w:r>
        <w:t xml:space="preserve">Dapat dilihat pada </w:t>
      </w:r>
      <w:r w:rsidR="00D53ACD">
        <w:t>Gambar 3.22</w:t>
      </w:r>
      <w:r w:rsidR="001C195B">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lastRenderedPageBreak/>
        <w:t>office</w:t>
      </w:r>
      <w:r w:rsidR="00F839ED">
        <w:t>-</w:t>
      </w:r>
      <w:r w:rsidR="00F839ED" w:rsidRPr="0040740A">
        <w:rPr>
          <w:i/>
        </w:rPr>
        <w:t>id</w:t>
      </w:r>
      <w:r w:rsidR="00F839ED">
        <w:t xml:space="preserve"> 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599" w:name="_Toc143523756"/>
      <w:bookmarkStart w:id="600" w:name="_Toc144760066"/>
      <w:bookmarkStart w:id="601" w:name="_Toc144819840"/>
      <w:bookmarkStart w:id="602" w:name="_Toc144820715"/>
      <w:bookmarkStart w:id="603" w:name="_Toc144836368"/>
      <w:bookmarkStart w:id="604" w:name="_Toc144992073"/>
      <w:bookmarkStart w:id="605" w:name="_Toc146148349"/>
      <w:r>
        <w:t xml:space="preserve">API </w:t>
      </w:r>
      <w:r w:rsidRPr="008B0387">
        <w:rPr>
          <w:i/>
        </w:rPr>
        <w:t>Door</w:t>
      </w:r>
      <w:r>
        <w:t xml:space="preserve"> </w:t>
      </w:r>
      <w:r w:rsidRPr="008B0387">
        <w:rPr>
          <w:i/>
        </w:rPr>
        <w:t>Update</w:t>
      </w:r>
      <w:r>
        <w:t xml:space="preserve"> </w:t>
      </w:r>
      <w:r w:rsidRPr="0040740A">
        <w:t>Status</w:t>
      </w:r>
      <w:bookmarkEnd w:id="599"/>
      <w:bookmarkEnd w:id="600"/>
      <w:bookmarkEnd w:id="601"/>
      <w:bookmarkEnd w:id="602"/>
      <w:bookmarkEnd w:id="603"/>
      <w:bookmarkEnd w:id="604"/>
      <w:bookmarkEnd w:id="605"/>
    </w:p>
    <w:p w14:paraId="5FB149C3" w14:textId="26F8F50A"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w:t>
      </w:r>
      <w:r w:rsidR="00D53ACD">
        <w:t>Gambar 3.23</w:t>
      </w:r>
      <w:r w:rsidR="001C195B">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8">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606" w:name="_Ref146118545"/>
      <w:bookmarkStart w:id="607" w:name="_Toc142072575"/>
      <w:bookmarkStart w:id="608" w:name="_Toc142073192"/>
      <w:bookmarkStart w:id="609" w:name="_Toc143519977"/>
      <w:bookmarkStart w:id="610" w:name="_Toc144760159"/>
      <w:bookmarkStart w:id="611" w:name="_Toc14614795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377CD8">
        <w:rPr>
          <w:b/>
          <w:noProof/>
        </w:rPr>
        <w:t>23</w:t>
      </w:r>
      <w:r w:rsidRPr="00316F6C">
        <w:rPr>
          <w:b/>
        </w:rPr>
        <w:fldChar w:fldCharType="end"/>
      </w:r>
      <w:bookmarkEnd w:id="606"/>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607"/>
      <w:bookmarkEnd w:id="608"/>
      <w:bookmarkEnd w:id="609"/>
      <w:bookmarkEnd w:id="610"/>
      <w:bookmarkEnd w:id="611"/>
    </w:p>
    <w:p w14:paraId="46795210" w14:textId="77777777" w:rsidR="00426018" w:rsidRDefault="00426018" w:rsidP="00316F6C">
      <w:pPr>
        <w:pStyle w:val="LabelGambar"/>
      </w:pPr>
    </w:p>
    <w:p w14:paraId="78420411" w14:textId="31562AB6" w:rsidR="002221D2" w:rsidRDefault="00982AF0" w:rsidP="006937D0">
      <w:pPr>
        <w:ind w:firstLine="720"/>
      </w:pPr>
      <w:r>
        <w:t xml:space="preserve">Terlihat pada </w:t>
      </w:r>
      <w:r w:rsidR="00D53ACD">
        <w:t>Gambar 3.23</w:t>
      </w:r>
      <w:r w:rsidR="001C195B">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612" w:name="_Toc143523757"/>
      <w:bookmarkStart w:id="613" w:name="_Toc144760067"/>
      <w:bookmarkStart w:id="614" w:name="_Toc144819841"/>
      <w:bookmarkStart w:id="615" w:name="_Toc144820716"/>
      <w:bookmarkStart w:id="616" w:name="_Toc144836369"/>
      <w:bookmarkStart w:id="617" w:name="_Toc144992074"/>
      <w:bookmarkStart w:id="618" w:name="_Toc146148350"/>
      <w:r>
        <w:t xml:space="preserve">API </w:t>
      </w:r>
      <w:r w:rsidRPr="0023341D">
        <w:t>Door Alert</w:t>
      </w:r>
      <w:bookmarkEnd w:id="612"/>
      <w:bookmarkEnd w:id="613"/>
      <w:bookmarkEnd w:id="614"/>
      <w:bookmarkEnd w:id="615"/>
      <w:bookmarkEnd w:id="616"/>
      <w:bookmarkEnd w:id="617"/>
      <w:bookmarkEnd w:id="618"/>
    </w:p>
    <w:p w14:paraId="6A22FDCF" w14:textId="252F94A2"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w:t>
      </w:r>
      <w:r w:rsidR="00D53ACD">
        <w:t>Gambar 3.24</w:t>
      </w:r>
      <w:r w:rsidR="001C195B">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9">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619" w:name="_Ref146118563"/>
      <w:bookmarkStart w:id="620" w:name="_Toc142072576"/>
      <w:bookmarkStart w:id="621" w:name="_Toc142073193"/>
      <w:bookmarkStart w:id="622" w:name="_Toc143519978"/>
      <w:bookmarkStart w:id="623" w:name="_Toc144760160"/>
      <w:bookmarkStart w:id="624" w:name="_Toc14614795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377CD8">
        <w:rPr>
          <w:b/>
          <w:noProof/>
        </w:rPr>
        <w:t>24</w:t>
      </w:r>
      <w:r w:rsidRPr="00A36D2A">
        <w:rPr>
          <w:b/>
        </w:rPr>
        <w:fldChar w:fldCharType="end"/>
      </w:r>
      <w:bookmarkEnd w:id="619"/>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620"/>
      <w:bookmarkEnd w:id="621"/>
      <w:bookmarkEnd w:id="622"/>
      <w:bookmarkEnd w:id="623"/>
      <w:bookmarkEnd w:id="624"/>
    </w:p>
    <w:p w14:paraId="19674FCB" w14:textId="77777777" w:rsidR="00A36D2A" w:rsidRDefault="00A36D2A" w:rsidP="00A36D2A">
      <w:pPr>
        <w:pStyle w:val="LabelGambar"/>
      </w:pPr>
    </w:p>
    <w:p w14:paraId="7EBC4568" w14:textId="12E90BF6" w:rsidR="00E469BE" w:rsidRDefault="00A36D2A" w:rsidP="002B2B1A">
      <w:pPr>
        <w:ind w:firstLine="720"/>
      </w:pPr>
      <w:r>
        <w:t xml:space="preserve">Dapat dilihat </w:t>
      </w:r>
      <w:r w:rsidR="00982AF0">
        <w:t xml:space="preserve">pada </w:t>
      </w:r>
      <w:r w:rsidR="00D53ACD">
        <w:t>Gambar 3.24</w:t>
      </w:r>
      <w:r w:rsidR="001C195B">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625" w:name="_Toc143523758"/>
      <w:bookmarkStart w:id="626" w:name="_Toc144760068"/>
      <w:bookmarkStart w:id="627" w:name="_Toc144819842"/>
      <w:bookmarkStart w:id="628" w:name="_Toc144820717"/>
      <w:bookmarkStart w:id="629" w:name="_Toc144836370"/>
      <w:bookmarkStart w:id="630" w:name="_Toc144992075"/>
      <w:bookmarkStart w:id="631" w:name="_Toc146148351"/>
      <w:r>
        <w:t>Perancangan Penjadwalan</w:t>
      </w:r>
      <w:bookmarkEnd w:id="625"/>
      <w:bookmarkEnd w:id="626"/>
      <w:bookmarkEnd w:id="627"/>
      <w:bookmarkEnd w:id="628"/>
      <w:bookmarkEnd w:id="629"/>
      <w:bookmarkEnd w:id="630"/>
      <w:bookmarkEnd w:id="631"/>
    </w:p>
    <w:p w14:paraId="5C27DD10" w14:textId="2E34F25D" w:rsidR="006F1CCE" w:rsidRDefault="00F51043" w:rsidP="00457179">
      <w:pPr>
        <w:ind w:firstLine="720"/>
      </w:pPr>
      <w:r>
        <w:t xml:space="preserve">Penjadwalan </w:t>
      </w:r>
      <w:r w:rsidR="00D06B72">
        <w:rPr>
          <w:lang w:val="id-ID"/>
        </w:rPr>
        <w:t xml:space="preserve">dapat </w:t>
      </w:r>
      <w:r>
        <w:t>digunakan untuk</w:t>
      </w:r>
      <w:r w:rsidR="00D06B72">
        <w:rPr>
          <w:lang w:val="id-ID"/>
        </w:rPr>
        <w:t xml:space="preserve"> membuka kunci pintu sesuai dengan waktu yang telah ditentukan. </w:t>
      </w:r>
      <w:r w:rsidR="00EF1A82">
        <w:t>P</w:t>
      </w:r>
      <w:r w:rsidR="00D06B72">
        <w:rPr>
          <w:lang w:val="id-ID"/>
        </w:rPr>
        <w:t>roses p</w:t>
      </w:r>
      <w:r w:rsidR="00EF1A82">
        <w:t xml:space="preserve">enjadwalan bekerja dengan menggunakan </w:t>
      </w:r>
      <w:r w:rsidR="00EF1A82" w:rsidRPr="00E02BCE">
        <w:rPr>
          <w:i/>
        </w:rPr>
        <w:lastRenderedPageBreak/>
        <w:t>kernel</w:t>
      </w:r>
      <w:r w:rsidR="00EF1A82">
        <w:t xml:space="preserve"> yang disediakan 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632" w:name="_Toc143523759"/>
      <w:bookmarkStart w:id="633" w:name="_Toc144760069"/>
      <w:bookmarkStart w:id="634" w:name="_Toc144819843"/>
      <w:bookmarkStart w:id="635" w:name="_Toc144820718"/>
      <w:bookmarkStart w:id="636" w:name="_Toc144836371"/>
      <w:bookmarkStart w:id="637" w:name="_Toc144992076"/>
      <w:bookmarkStart w:id="638" w:name="_Toc146148352"/>
      <w:r>
        <w:t>Pengecekan Jadwal</w:t>
      </w:r>
      <w:bookmarkEnd w:id="632"/>
      <w:bookmarkEnd w:id="633"/>
      <w:bookmarkEnd w:id="634"/>
      <w:bookmarkEnd w:id="635"/>
      <w:bookmarkEnd w:id="636"/>
      <w:bookmarkEnd w:id="637"/>
      <w:bookmarkEnd w:id="638"/>
    </w:p>
    <w:p w14:paraId="7DD15B0D" w14:textId="32A6C1FE"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 xml:space="preserve">ekan jadwal dapat dilihat pada </w:t>
      </w:r>
      <w:r w:rsidR="00D53ACD">
        <w:t>Gambar 3.25</w:t>
      </w:r>
      <w:r w:rsidR="001C195B">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60">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639" w:name="_Ref146118596"/>
      <w:bookmarkStart w:id="640" w:name="_Toc142072577"/>
      <w:bookmarkStart w:id="641" w:name="_Toc142073194"/>
      <w:bookmarkStart w:id="642" w:name="_Toc143519979"/>
      <w:bookmarkStart w:id="643" w:name="_Toc144760161"/>
      <w:bookmarkStart w:id="644" w:name="_Toc14614795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377CD8">
        <w:rPr>
          <w:b/>
          <w:noProof/>
        </w:rPr>
        <w:t>25</w:t>
      </w:r>
      <w:r w:rsidRPr="005F53EE">
        <w:rPr>
          <w:b/>
        </w:rPr>
        <w:fldChar w:fldCharType="end"/>
      </w:r>
      <w:bookmarkEnd w:id="639"/>
      <w:r>
        <w:t xml:space="preserve"> </w:t>
      </w:r>
      <w:r w:rsidRPr="005F53EE">
        <w:rPr>
          <w:i/>
        </w:rPr>
        <w:t>Sequence</w:t>
      </w:r>
      <w:r>
        <w:t xml:space="preserve"> </w:t>
      </w:r>
      <w:r w:rsidR="00A46CA8">
        <w:t>diagram pengecekan j</w:t>
      </w:r>
      <w:r w:rsidRPr="00743D33">
        <w:t>adwal</w:t>
      </w:r>
      <w:bookmarkEnd w:id="640"/>
      <w:bookmarkEnd w:id="641"/>
      <w:bookmarkEnd w:id="642"/>
      <w:bookmarkEnd w:id="643"/>
      <w:bookmarkEnd w:id="644"/>
    </w:p>
    <w:p w14:paraId="03031144" w14:textId="77777777" w:rsidR="004C2AF5" w:rsidRDefault="004C2AF5" w:rsidP="005F53EE">
      <w:pPr>
        <w:pStyle w:val="LabelGambar"/>
      </w:pPr>
    </w:p>
    <w:p w14:paraId="7C52C440" w14:textId="2809BA23" w:rsidR="00041382" w:rsidRDefault="00982AF0" w:rsidP="00041382">
      <w:pPr>
        <w:ind w:firstLine="720"/>
      </w:pPr>
      <w:r>
        <w:t>Terlihat pada</w:t>
      </w:r>
      <w:r w:rsidRPr="001C195B">
        <w:t xml:space="preserve"> </w:t>
      </w:r>
      <w:r w:rsidR="00D53ACD">
        <w:t>Gambar 3.25</w:t>
      </w:r>
      <w:r w:rsidR="001C195B">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w:t>
      </w:r>
      <w:r w:rsidR="00041382">
        <w:lastRenderedPageBreak/>
        <w:t>untuk mengam</w:t>
      </w:r>
      <w:r w:rsidR="009922B0">
        <w:t>bil data yang sesuai dengan mem</w:t>
      </w:r>
      <w:r w:rsidR="00041382">
        <w:t>p</w:t>
      </w:r>
      <w:r w:rsidR="009922B0">
        <w:t>er</w:t>
      </w:r>
      <w:r w:rsidR="00041382">
        <w:t xml:space="preserve">hatikan tanggal, waktu dan 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645" w:name="_Toc143523760"/>
      <w:bookmarkStart w:id="646" w:name="_Toc144760070"/>
      <w:bookmarkStart w:id="647" w:name="_Toc144819844"/>
      <w:bookmarkStart w:id="648" w:name="_Toc144820719"/>
      <w:bookmarkStart w:id="649" w:name="_Toc144836372"/>
      <w:bookmarkStart w:id="650" w:name="_Toc144992077"/>
      <w:bookmarkStart w:id="651" w:name="_Toc146148353"/>
      <w:r>
        <w:t>Atur Ulang</w:t>
      </w:r>
      <w:r w:rsidR="004A1521">
        <w:t xml:space="preserve"> Jadwal</w:t>
      </w:r>
      <w:bookmarkEnd w:id="645"/>
      <w:bookmarkEnd w:id="646"/>
      <w:bookmarkEnd w:id="647"/>
      <w:bookmarkEnd w:id="648"/>
      <w:bookmarkEnd w:id="649"/>
      <w:bookmarkEnd w:id="650"/>
      <w:bookmarkEnd w:id="651"/>
    </w:p>
    <w:p w14:paraId="14047025" w14:textId="642563EE"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 xml:space="preserve">lang jadwal dapat dilihat pada </w:t>
      </w:r>
      <w:r w:rsidR="00D53ACD">
        <w:t>Gambar 3.26</w:t>
      </w:r>
      <w:r w:rsidR="001C195B">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61">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652" w:name="_Ref146118615"/>
      <w:bookmarkStart w:id="653" w:name="_Toc142072578"/>
      <w:bookmarkStart w:id="654" w:name="_Toc142073195"/>
      <w:bookmarkStart w:id="655" w:name="_Toc143519980"/>
      <w:bookmarkStart w:id="656" w:name="_Toc144760162"/>
      <w:bookmarkStart w:id="657" w:name="_Toc14614796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377CD8">
        <w:rPr>
          <w:b/>
          <w:noProof/>
        </w:rPr>
        <w:t>26</w:t>
      </w:r>
      <w:r w:rsidRPr="00A51208">
        <w:rPr>
          <w:b/>
        </w:rPr>
        <w:fldChar w:fldCharType="end"/>
      </w:r>
      <w:bookmarkEnd w:id="652"/>
      <w:r>
        <w:t xml:space="preserve"> </w:t>
      </w:r>
      <w:r w:rsidRPr="00A51208">
        <w:rPr>
          <w:i/>
        </w:rPr>
        <w:t>Sequence</w:t>
      </w:r>
      <w:r w:rsidR="00A46CA8">
        <w:t xml:space="preserve"> d</w:t>
      </w:r>
      <w:r>
        <w:t xml:space="preserve">iagram </w:t>
      </w:r>
      <w:r w:rsidR="00A46CA8">
        <w:t>atur ulang j</w:t>
      </w:r>
      <w:r w:rsidRPr="00F91662">
        <w:t>adwal</w:t>
      </w:r>
      <w:bookmarkEnd w:id="653"/>
      <w:bookmarkEnd w:id="654"/>
      <w:bookmarkEnd w:id="655"/>
      <w:bookmarkEnd w:id="656"/>
      <w:bookmarkEnd w:id="657"/>
    </w:p>
    <w:p w14:paraId="27BA0724" w14:textId="77777777" w:rsidR="004C2AF5" w:rsidRDefault="004C2AF5" w:rsidP="00A51208">
      <w:pPr>
        <w:pStyle w:val="LabelGambar"/>
      </w:pPr>
    </w:p>
    <w:p w14:paraId="6C4D7173" w14:textId="2FF8550C" w:rsidR="00F72D85" w:rsidRDefault="00982AF0" w:rsidP="00005397">
      <w:pPr>
        <w:ind w:firstLine="720"/>
      </w:pPr>
      <w:r>
        <w:t xml:space="preserve">Dapat dilihat pada </w:t>
      </w:r>
      <w:r w:rsidR="00D53ACD">
        <w:t>Gambar 3.26</w:t>
      </w:r>
      <w:r w:rsidR="001C195B">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w:t>
      </w:r>
      <w:r w:rsidR="00005397">
        <w:lastRenderedPageBreak/>
        <w:t xml:space="preserve">tabel </w:t>
      </w:r>
      <w:r w:rsidR="00005397" w:rsidRPr="00687688">
        <w:rPr>
          <w:i/>
        </w:rPr>
        <w:t>schedules</w:t>
      </w:r>
      <w:r w:rsidR="00005397">
        <w:t xml:space="preserve"> yaitu jadwal yang sudah dilaksanakan dan tidak berulang, 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658" w:name="_Toc143523761"/>
      <w:bookmarkStart w:id="659" w:name="_Toc144760071"/>
      <w:bookmarkStart w:id="660" w:name="_Toc144819845"/>
      <w:bookmarkStart w:id="661" w:name="_Toc144820720"/>
      <w:bookmarkStart w:id="662" w:name="_Toc144836373"/>
      <w:bookmarkStart w:id="663" w:name="_Toc144992078"/>
      <w:bookmarkStart w:id="664" w:name="_Toc146148354"/>
      <w:r>
        <w:t xml:space="preserve">Perancangan Komunikasi </w:t>
      </w:r>
      <w:r w:rsidR="005E72E0" w:rsidRPr="00D06B72">
        <w:t>Websocket</w:t>
      </w:r>
      <w:bookmarkEnd w:id="658"/>
      <w:bookmarkEnd w:id="659"/>
      <w:bookmarkEnd w:id="660"/>
      <w:bookmarkEnd w:id="661"/>
      <w:bookmarkEnd w:id="662"/>
      <w:bookmarkEnd w:id="663"/>
      <w:bookmarkEnd w:id="664"/>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0F1E7378"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 xml:space="preserve">asi seperti yang terlihat pada </w:t>
      </w:r>
      <w:r w:rsidR="00D53ACD">
        <w:t>Gambar 3.27</w:t>
      </w:r>
      <w:r w:rsidR="001C195B">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2">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665" w:name="_Ref146118633"/>
      <w:bookmarkStart w:id="666" w:name="_Toc142072579"/>
      <w:bookmarkStart w:id="667" w:name="_Toc142073196"/>
      <w:bookmarkStart w:id="668" w:name="_Toc143519981"/>
      <w:bookmarkStart w:id="669" w:name="_Toc144760163"/>
      <w:bookmarkStart w:id="670" w:name="_Toc14614796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377CD8">
        <w:rPr>
          <w:b/>
          <w:noProof/>
        </w:rPr>
        <w:t>27</w:t>
      </w:r>
      <w:r w:rsidRPr="00C9016A">
        <w:rPr>
          <w:b/>
        </w:rPr>
        <w:fldChar w:fldCharType="end"/>
      </w:r>
      <w:bookmarkEnd w:id="665"/>
      <w:r>
        <w:t xml:space="preserve"> </w:t>
      </w:r>
      <w:r w:rsidR="00A46CA8">
        <w:t>Konfigurasi w</w:t>
      </w:r>
      <w:r w:rsidRPr="00640618">
        <w:t>ebsocket</w:t>
      </w:r>
      <w:bookmarkEnd w:id="666"/>
      <w:bookmarkEnd w:id="667"/>
      <w:bookmarkEnd w:id="668"/>
      <w:bookmarkEnd w:id="669"/>
      <w:bookmarkEnd w:id="670"/>
    </w:p>
    <w:p w14:paraId="32C3830D" w14:textId="77777777" w:rsidR="00C9016A" w:rsidRDefault="00C9016A" w:rsidP="00C9016A">
      <w:pPr>
        <w:pStyle w:val="LabelGambar"/>
      </w:pPr>
    </w:p>
    <w:p w14:paraId="79810DE3" w14:textId="17400B6E" w:rsidR="00C24898" w:rsidRDefault="00982AF0" w:rsidP="00366C4B">
      <w:pPr>
        <w:ind w:firstLine="720"/>
      </w:pPr>
      <w:r>
        <w:t xml:space="preserve">Dapat dilihat pada </w:t>
      </w:r>
      <w:r w:rsidR="00D53ACD">
        <w:t>Gambar 3.27</w:t>
      </w:r>
      <w:r w:rsidR="001C195B">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lastRenderedPageBreak/>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671" w:name="_Toc143523762"/>
      <w:bookmarkStart w:id="672" w:name="_Toc144760072"/>
      <w:bookmarkStart w:id="673" w:name="_Toc144819846"/>
      <w:bookmarkStart w:id="674" w:name="_Toc144820721"/>
      <w:bookmarkStart w:id="675" w:name="_Toc144836374"/>
      <w:bookmarkStart w:id="676" w:name="_Toc144992079"/>
      <w:bookmarkStart w:id="677" w:name="_Toc146148355"/>
      <w:r>
        <w:t>Perancangan</w:t>
      </w:r>
      <w:r w:rsidR="001C0DEF">
        <w:t xml:space="preserve"> </w:t>
      </w:r>
      <w:r w:rsidR="005B7488" w:rsidRPr="004522B7">
        <w:rPr>
          <w:i/>
        </w:rPr>
        <w:t>Server</w:t>
      </w:r>
      <w:bookmarkEnd w:id="671"/>
      <w:bookmarkEnd w:id="672"/>
      <w:bookmarkEnd w:id="673"/>
      <w:bookmarkEnd w:id="674"/>
      <w:bookmarkEnd w:id="675"/>
      <w:bookmarkEnd w:id="676"/>
      <w:bookmarkEnd w:id="677"/>
    </w:p>
    <w:p w14:paraId="45E57B1E" w14:textId="2F9A3C1F"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 xml:space="preserve">pat dilihat pada </w:t>
      </w:r>
      <w:r w:rsidR="00D53ACD">
        <w:t>Gambar 3.28</w:t>
      </w:r>
      <w:r w:rsidR="001C195B">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678" w:name="_Ref146118650"/>
      <w:bookmarkStart w:id="679" w:name="_Toc142072580"/>
      <w:bookmarkStart w:id="680" w:name="_Toc142073197"/>
      <w:bookmarkStart w:id="681" w:name="_Toc143519982"/>
      <w:bookmarkStart w:id="682" w:name="_Toc144760164"/>
      <w:bookmarkStart w:id="683" w:name="_Toc14614796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377CD8">
        <w:rPr>
          <w:b/>
          <w:noProof/>
        </w:rPr>
        <w:t>28</w:t>
      </w:r>
      <w:r w:rsidRPr="00D00996">
        <w:rPr>
          <w:b/>
        </w:rPr>
        <w:fldChar w:fldCharType="end"/>
      </w:r>
      <w:bookmarkEnd w:id="678"/>
      <w:r>
        <w:t xml:space="preserve"> </w:t>
      </w:r>
      <w:r w:rsidRPr="00634E22">
        <w:t xml:space="preserve">Konfigurasi </w:t>
      </w:r>
      <w:r w:rsidR="00A46CA8">
        <w:rPr>
          <w:i/>
        </w:rPr>
        <w:t>s</w:t>
      </w:r>
      <w:r w:rsidRPr="004522B7">
        <w:rPr>
          <w:i/>
        </w:rPr>
        <w:t>erver</w:t>
      </w:r>
      <w:bookmarkEnd w:id="679"/>
      <w:bookmarkEnd w:id="680"/>
      <w:bookmarkEnd w:id="681"/>
      <w:bookmarkEnd w:id="682"/>
      <w:bookmarkEnd w:id="683"/>
    </w:p>
    <w:p w14:paraId="02F19C88" w14:textId="77777777" w:rsidR="00D00996" w:rsidRDefault="00D00996" w:rsidP="00D00996">
      <w:pPr>
        <w:pStyle w:val="LabelGambar"/>
        <w:rPr>
          <w:rFonts w:eastAsia="Calibri" w:cs="Times New Roman"/>
          <w:szCs w:val="24"/>
          <w:lang w:val="en-US"/>
        </w:rPr>
      </w:pPr>
    </w:p>
    <w:p w14:paraId="3D213A2F" w14:textId="67E09B5D" w:rsidR="007B0619" w:rsidRDefault="00982AF0" w:rsidP="008E70DE">
      <w:pPr>
        <w:ind w:firstLine="720"/>
      </w:pPr>
      <w:r>
        <w:rPr>
          <w:lang w:val="en-US"/>
        </w:rPr>
        <w:t xml:space="preserve">Dapat dilihat pada </w:t>
      </w:r>
      <w:r w:rsidR="00D53ACD">
        <w:t>Gambar 3.28</w:t>
      </w:r>
      <w:r w:rsidR="001C195B">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lastRenderedPageBreak/>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 xml:space="preserve">g proses jika terjadi </w:t>
      </w:r>
      <w:r w:rsidR="00BC6452">
        <w:lastRenderedPageBreak/>
        <w:t>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first" r:id="rId64"/>
          <w:pgSz w:w="11906" w:h="16838" w:code="9"/>
          <w:pgMar w:top="1701" w:right="1701" w:bottom="1701" w:left="1701" w:header="709" w:footer="709" w:gutter="567"/>
          <w:pgNumType w:start="17"/>
          <w:cols w:space="708"/>
          <w:titlePg/>
          <w:docGrid w:linePitch="360"/>
        </w:sectPr>
      </w:pPr>
      <w:bookmarkStart w:id="684" w:name="_Toc106612753"/>
      <w:bookmarkStart w:id="685" w:name="_Toc133873644"/>
      <w:bookmarkStart w:id="686" w:name="_Toc143523763"/>
    </w:p>
    <w:p w14:paraId="313B4795" w14:textId="3739B26D" w:rsidR="00610909" w:rsidRPr="00610909" w:rsidRDefault="00610909" w:rsidP="00ED0F28">
      <w:pPr>
        <w:pStyle w:val="HeadingI"/>
        <w:rPr>
          <w:rFonts w:eastAsia="Calibri"/>
          <w:bCs/>
          <w:szCs w:val="28"/>
        </w:rPr>
      </w:pPr>
      <w:bookmarkStart w:id="687" w:name="_Toc144760073"/>
      <w:bookmarkStart w:id="688" w:name="_Toc144819847"/>
      <w:bookmarkStart w:id="689" w:name="_Toc144820722"/>
      <w:bookmarkStart w:id="690" w:name="_Toc144836375"/>
      <w:bookmarkStart w:id="691" w:name="_Toc144992080"/>
      <w:bookmarkStart w:id="692" w:name="_Toc146148356"/>
      <w:r w:rsidRPr="00610909">
        <w:lastRenderedPageBreak/>
        <w:t>BAB IV</w:t>
      </w:r>
      <w:bookmarkStart w:id="693" w:name="_Toc144820723"/>
      <w:bookmarkEnd w:id="684"/>
      <w:bookmarkEnd w:id="685"/>
      <w:bookmarkEnd w:id="686"/>
      <w:bookmarkEnd w:id="687"/>
      <w:bookmarkEnd w:id="688"/>
      <w:bookmarkEnd w:id="689"/>
      <w:r w:rsidR="002148CE">
        <w:br/>
      </w:r>
      <w:r w:rsidRPr="00610909">
        <w:rPr>
          <w:rFonts w:eastAsia="Calibri"/>
          <w:bCs/>
          <w:szCs w:val="28"/>
        </w:rPr>
        <w:t>HASIL DAN PEMBAHASAN</w:t>
      </w:r>
      <w:bookmarkEnd w:id="690"/>
      <w:bookmarkEnd w:id="691"/>
      <w:bookmarkEnd w:id="692"/>
      <w:bookmarkEnd w:id="693"/>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694" w:name="_Toc143523764"/>
      <w:bookmarkStart w:id="695" w:name="_Toc144760074"/>
      <w:bookmarkStart w:id="696" w:name="_Toc144819848"/>
      <w:bookmarkStart w:id="697" w:name="_Toc144820724"/>
      <w:bookmarkStart w:id="698" w:name="_Toc144836376"/>
      <w:bookmarkStart w:id="699" w:name="_Toc144992081"/>
      <w:bookmarkStart w:id="700" w:name="_Toc146148357"/>
      <w:r>
        <w:t xml:space="preserve">Kajian Hasil </w:t>
      </w:r>
      <w:r w:rsidR="000C1E3E">
        <w:t>Perancangan</w:t>
      </w:r>
      <w:bookmarkEnd w:id="694"/>
      <w:bookmarkEnd w:id="695"/>
      <w:bookmarkEnd w:id="696"/>
      <w:bookmarkEnd w:id="697"/>
      <w:bookmarkEnd w:id="698"/>
      <w:bookmarkEnd w:id="699"/>
      <w:bookmarkEnd w:id="70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701" w:name="_Toc143523765"/>
      <w:bookmarkStart w:id="702" w:name="_Toc144760075"/>
      <w:bookmarkStart w:id="703" w:name="_Toc144819849"/>
      <w:bookmarkStart w:id="704" w:name="_Toc144820725"/>
      <w:bookmarkStart w:id="705" w:name="_Toc144836377"/>
      <w:bookmarkStart w:id="706" w:name="_Toc144992082"/>
      <w:bookmarkStart w:id="707" w:name="_Toc146148358"/>
      <w:r>
        <w:t xml:space="preserve">API </w:t>
      </w:r>
      <w:r w:rsidR="000D2119" w:rsidRPr="00CC4BE1">
        <w:rPr>
          <w:i/>
        </w:rPr>
        <w:t>Login</w:t>
      </w:r>
      <w:bookmarkEnd w:id="701"/>
      <w:bookmarkEnd w:id="702"/>
      <w:bookmarkEnd w:id="703"/>
      <w:bookmarkEnd w:id="704"/>
      <w:bookmarkEnd w:id="705"/>
      <w:bookmarkEnd w:id="706"/>
      <w:bookmarkEnd w:id="707"/>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708" w:name="_Toc142072581"/>
      <w:bookmarkStart w:id="709" w:name="_Toc142073198"/>
      <w:bookmarkStart w:id="710" w:name="_Toc143519983"/>
      <w:bookmarkStart w:id="711" w:name="_Toc144760165"/>
      <w:bookmarkStart w:id="712" w:name="_Toc14614796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1</w:t>
      </w:r>
      <w:r w:rsidRPr="00CC4BE1">
        <w:rPr>
          <w:b/>
        </w:rPr>
        <w:fldChar w:fldCharType="end"/>
      </w:r>
      <w:r>
        <w:t xml:space="preserve"> </w:t>
      </w:r>
      <w:r w:rsidRPr="00E71D19">
        <w:t xml:space="preserve">Hasil API </w:t>
      </w:r>
      <w:r w:rsidR="00856DED">
        <w:rPr>
          <w:i/>
        </w:rPr>
        <w:t>l</w:t>
      </w:r>
      <w:r w:rsidRPr="00CC4BE1">
        <w:rPr>
          <w:i/>
        </w:rPr>
        <w:t>ogin</w:t>
      </w:r>
      <w:bookmarkEnd w:id="708"/>
      <w:bookmarkEnd w:id="709"/>
      <w:bookmarkEnd w:id="710"/>
      <w:bookmarkEnd w:id="711"/>
      <w:bookmarkEnd w:id="712"/>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713" w:name="_Toc142072582"/>
      <w:bookmarkStart w:id="714" w:name="_Toc142073199"/>
      <w:bookmarkStart w:id="715" w:name="_Toc143519984"/>
      <w:bookmarkStart w:id="716" w:name="_Toc144760166"/>
      <w:bookmarkStart w:id="717" w:name="_Toc14614796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183514">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713"/>
      <w:bookmarkEnd w:id="714"/>
      <w:bookmarkEnd w:id="715"/>
      <w:bookmarkEnd w:id="716"/>
      <w:bookmarkEnd w:id="717"/>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718" w:name="_Toc142072583"/>
      <w:bookmarkStart w:id="719" w:name="_Toc142073200"/>
      <w:bookmarkStart w:id="720" w:name="_Toc143519985"/>
      <w:bookmarkStart w:id="721" w:name="_Toc144760167"/>
      <w:bookmarkStart w:id="722" w:name="_Toc14614796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183514">
        <w:rPr>
          <w:b/>
          <w:noProof/>
        </w:rPr>
        <w:t>3</w:t>
      </w:r>
      <w:r w:rsidRPr="00C429BD">
        <w:rPr>
          <w:b/>
        </w:rPr>
        <w:fldChar w:fldCharType="end"/>
      </w:r>
      <w:r>
        <w:t xml:space="preserve"> </w:t>
      </w:r>
      <w:r w:rsidR="00856DED" w:rsidRPr="00993681">
        <w:rPr>
          <w:i/>
        </w:rPr>
        <w:t>Email</w:t>
      </w:r>
      <w:r w:rsidR="00856DED">
        <w:t xml:space="preserve"> k</w:t>
      </w:r>
      <w:r w:rsidRPr="00375298">
        <w:t>ode OTP</w:t>
      </w:r>
      <w:bookmarkEnd w:id="718"/>
      <w:bookmarkEnd w:id="719"/>
      <w:bookmarkEnd w:id="720"/>
      <w:bookmarkEnd w:id="721"/>
      <w:bookmarkEnd w:id="722"/>
    </w:p>
    <w:p w14:paraId="484E638A" w14:textId="12DFD23C" w:rsidR="000D2119" w:rsidRDefault="003D142C" w:rsidP="000D2119">
      <w:pPr>
        <w:pStyle w:val="SubBabIVI"/>
        <w:ind w:left="709" w:hanging="709"/>
      </w:pPr>
      <w:bookmarkStart w:id="723" w:name="_Toc143523766"/>
      <w:bookmarkStart w:id="724" w:name="_Toc144760076"/>
      <w:bookmarkStart w:id="725" w:name="_Toc144819850"/>
      <w:bookmarkStart w:id="726" w:name="_Toc144820726"/>
      <w:bookmarkStart w:id="727" w:name="_Toc144836378"/>
      <w:bookmarkStart w:id="728" w:name="_Toc144992083"/>
      <w:bookmarkStart w:id="729" w:name="_Toc146148359"/>
      <w:r>
        <w:lastRenderedPageBreak/>
        <w:t xml:space="preserve">API </w:t>
      </w:r>
      <w:r w:rsidR="002A242B" w:rsidRPr="005D7ACB">
        <w:rPr>
          <w:i/>
        </w:rPr>
        <w:t>Logout</w:t>
      </w:r>
      <w:bookmarkEnd w:id="723"/>
      <w:bookmarkEnd w:id="724"/>
      <w:bookmarkEnd w:id="725"/>
      <w:bookmarkEnd w:id="726"/>
      <w:bookmarkEnd w:id="727"/>
      <w:bookmarkEnd w:id="728"/>
      <w:bookmarkEnd w:id="729"/>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730" w:name="_Toc142072584"/>
      <w:bookmarkStart w:id="731" w:name="_Toc142073201"/>
      <w:bookmarkStart w:id="732" w:name="_Toc143519986"/>
      <w:bookmarkStart w:id="733" w:name="_Toc144760168"/>
      <w:bookmarkStart w:id="734" w:name="_Toc14614796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183514">
        <w:rPr>
          <w:b/>
          <w:noProof/>
        </w:rPr>
        <w:t>4</w:t>
      </w:r>
      <w:r w:rsidRPr="005D7ACB">
        <w:rPr>
          <w:b/>
        </w:rPr>
        <w:fldChar w:fldCharType="end"/>
      </w:r>
      <w:r>
        <w:t xml:space="preserve"> </w:t>
      </w:r>
      <w:r w:rsidRPr="00E751E1">
        <w:t xml:space="preserve">Hasil API </w:t>
      </w:r>
      <w:r w:rsidR="00856DED">
        <w:rPr>
          <w:i/>
        </w:rPr>
        <w:t>l</w:t>
      </w:r>
      <w:r w:rsidRPr="005D7ACB">
        <w:rPr>
          <w:i/>
        </w:rPr>
        <w:t>ogout</w:t>
      </w:r>
      <w:bookmarkEnd w:id="730"/>
      <w:bookmarkEnd w:id="731"/>
      <w:bookmarkEnd w:id="732"/>
      <w:bookmarkEnd w:id="733"/>
      <w:bookmarkEnd w:id="734"/>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735" w:name="_Toc143523767"/>
      <w:bookmarkStart w:id="736" w:name="_Toc144760077"/>
      <w:bookmarkStart w:id="737" w:name="_Toc144819851"/>
      <w:bookmarkStart w:id="738" w:name="_Toc144820727"/>
      <w:bookmarkStart w:id="739" w:name="_Toc144836379"/>
      <w:bookmarkStart w:id="740" w:name="_Toc144992084"/>
      <w:bookmarkStart w:id="741" w:name="_Toc146148360"/>
      <w:r>
        <w:t xml:space="preserve">API </w:t>
      </w:r>
      <w:r w:rsidR="002A242B">
        <w:t>Verifikasi Email</w:t>
      </w:r>
      <w:bookmarkEnd w:id="735"/>
      <w:bookmarkEnd w:id="736"/>
      <w:bookmarkEnd w:id="737"/>
      <w:bookmarkEnd w:id="738"/>
      <w:bookmarkEnd w:id="739"/>
      <w:bookmarkEnd w:id="740"/>
      <w:bookmarkEnd w:id="741"/>
    </w:p>
    <w:p w14:paraId="517259CE" w14:textId="78DC3782"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742" w:name="_Toc142072585"/>
      <w:bookmarkStart w:id="743" w:name="_Toc142073202"/>
      <w:bookmarkStart w:id="744" w:name="_Toc143519987"/>
      <w:bookmarkStart w:id="745" w:name="_Toc144760169"/>
      <w:bookmarkStart w:id="746" w:name="_Toc14614796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5</w:t>
      </w:r>
      <w:r w:rsidRPr="007F1E09">
        <w:rPr>
          <w:b/>
        </w:rPr>
        <w:fldChar w:fldCharType="end"/>
      </w:r>
      <w:r>
        <w:t xml:space="preserve"> </w:t>
      </w:r>
      <w:r w:rsidR="00856DED">
        <w:t xml:space="preserve">Hasil API verifikasi </w:t>
      </w:r>
      <w:r w:rsidR="00856DED" w:rsidRPr="00993681">
        <w:rPr>
          <w:i/>
        </w:rPr>
        <w:t>e</w:t>
      </w:r>
      <w:r w:rsidRPr="00993681">
        <w:rPr>
          <w:i/>
        </w:rPr>
        <w:t>mail</w:t>
      </w:r>
      <w:bookmarkEnd w:id="742"/>
      <w:bookmarkEnd w:id="743"/>
      <w:bookmarkEnd w:id="744"/>
      <w:bookmarkEnd w:id="745"/>
      <w:bookmarkEnd w:id="746"/>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747" w:name="_Toc142072586"/>
      <w:bookmarkStart w:id="748" w:name="_Toc142073203"/>
      <w:bookmarkStart w:id="749" w:name="_Toc143519988"/>
      <w:bookmarkStart w:id="750" w:name="_Toc144760170"/>
      <w:bookmarkStart w:id="751" w:name="_Toc14614796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183514">
        <w:rPr>
          <w:b/>
          <w:noProof/>
        </w:rPr>
        <w:t>6</w:t>
      </w:r>
      <w:r w:rsidRPr="007F1E09">
        <w:rPr>
          <w:b/>
        </w:rPr>
        <w:fldChar w:fldCharType="end"/>
      </w:r>
      <w:r>
        <w:t xml:space="preserve"> </w:t>
      </w:r>
      <w:r w:rsidR="00856DED">
        <w:t>Kode OTP k</w:t>
      </w:r>
      <w:r w:rsidRPr="00F9049B">
        <w:t>adaluarsa</w:t>
      </w:r>
      <w:bookmarkEnd w:id="747"/>
      <w:bookmarkEnd w:id="748"/>
      <w:bookmarkEnd w:id="749"/>
      <w:bookmarkEnd w:id="750"/>
      <w:bookmarkEnd w:id="751"/>
    </w:p>
    <w:p w14:paraId="386118B9" w14:textId="682F9C29" w:rsidR="002A242B" w:rsidRDefault="003D142C" w:rsidP="000D2119">
      <w:pPr>
        <w:pStyle w:val="SubBabIVI"/>
        <w:ind w:left="709" w:hanging="709"/>
      </w:pPr>
      <w:bookmarkStart w:id="752" w:name="_Toc143523768"/>
      <w:bookmarkStart w:id="753" w:name="_Toc144760078"/>
      <w:bookmarkStart w:id="754" w:name="_Toc144819852"/>
      <w:bookmarkStart w:id="755" w:name="_Toc144820728"/>
      <w:bookmarkStart w:id="756" w:name="_Toc144836380"/>
      <w:bookmarkStart w:id="757" w:name="_Toc144992085"/>
      <w:bookmarkStart w:id="758" w:name="_Toc146148361"/>
      <w:r>
        <w:lastRenderedPageBreak/>
        <w:t xml:space="preserve">API </w:t>
      </w:r>
      <w:r w:rsidR="002A242B" w:rsidRPr="00C146E0">
        <w:rPr>
          <w:i/>
        </w:rPr>
        <w:t>Reset</w:t>
      </w:r>
      <w:r w:rsidR="002A242B">
        <w:t xml:space="preserve"> </w:t>
      </w:r>
      <w:r w:rsidR="002A242B" w:rsidRPr="00C146E0">
        <w:rPr>
          <w:i/>
        </w:rPr>
        <w:t>Password</w:t>
      </w:r>
      <w:bookmarkEnd w:id="752"/>
      <w:bookmarkEnd w:id="753"/>
      <w:bookmarkEnd w:id="754"/>
      <w:bookmarkEnd w:id="755"/>
      <w:bookmarkEnd w:id="756"/>
      <w:bookmarkEnd w:id="757"/>
      <w:bookmarkEnd w:id="758"/>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759" w:name="_Toc142072587"/>
      <w:bookmarkStart w:id="760" w:name="_Toc142073204"/>
      <w:bookmarkStart w:id="761" w:name="_Toc143519989"/>
      <w:bookmarkStart w:id="762" w:name="_Toc144760171"/>
      <w:bookmarkStart w:id="763" w:name="_Toc14614796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759"/>
      <w:bookmarkEnd w:id="760"/>
      <w:bookmarkEnd w:id="761"/>
      <w:bookmarkEnd w:id="762"/>
      <w:bookmarkEnd w:id="763"/>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764" w:name="_Toc142072588"/>
      <w:bookmarkStart w:id="765" w:name="_Toc142073205"/>
      <w:bookmarkStart w:id="766" w:name="_Toc143519990"/>
      <w:bookmarkStart w:id="767" w:name="_Toc144760172"/>
      <w:bookmarkStart w:id="768" w:name="_Toc14614797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183514">
        <w:rPr>
          <w:b/>
          <w:noProof/>
        </w:rPr>
        <w:t>8</w:t>
      </w:r>
      <w:r w:rsidRPr="00C146E0">
        <w:rPr>
          <w:b/>
        </w:rPr>
        <w:fldChar w:fldCharType="end"/>
      </w:r>
      <w:r>
        <w:t xml:space="preserve"> </w:t>
      </w:r>
      <w:r w:rsidRPr="006677C3">
        <w:rPr>
          <w:i/>
        </w:rPr>
        <w:t>Email</w:t>
      </w:r>
      <w:r w:rsidRPr="0001160C">
        <w:t xml:space="preserve"> </w:t>
      </w:r>
      <w:r w:rsidR="00856DED">
        <w:rPr>
          <w:i/>
        </w:rPr>
        <w:t>r</w:t>
      </w:r>
      <w:r w:rsidRPr="00412987">
        <w:rPr>
          <w:i/>
        </w:rPr>
        <w:t>eset</w:t>
      </w:r>
      <w:r w:rsidRPr="0001160C">
        <w:t xml:space="preserve"> </w:t>
      </w:r>
      <w:r w:rsidR="00856DED">
        <w:rPr>
          <w:i/>
        </w:rPr>
        <w:t>p</w:t>
      </w:r>
      <w:r w:rsidRPr="00412987">
        <w:rPr>
          <w:i/>
        </w:rPr>
        <w:t>assword</w:t>
      </w:r>
      <w:bookmarkEnd w:id="764"/>
      <w:bookmarkEnd w:id="765"/>
      <w:bookmarkEnd w:id="766"/>
      <w:bookmarkEnd w:id="767"/>
      <w:bookmarkEnd w:id="768"/>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769" w:name="_Toc143523769"/>
      <w:bookmarkStart w:id="770" w:name="_Toc144760079"/>
      <w:bookmarkStart w:id="771" w:name="_Toc144819853"/>
      <w:bookmarkStart w:id="772" w:name="_Toc144820729"/>
      <w:bookmarkStart w:id="773" w:name="_Toc144836381"/>
      <w:bookmarkStart w:id="774" w:name="_Toc144992086"/>
      <w:bookmarkStart w:id="775" w:name="_Toc146148362"/>
      <w:r>
        <w:t xml:space="preserve">API </w:t>
      </w:r>
      <w:r w:rsidR="002A242B">
        <w:t xml:space="preserve">Ganti </w:t>
      </w:r>
      <w:r w:rsidR="002A242B" w:rsidRPr="00E5324F">
        <w:rPr>
          <w:i/>
        </w:rPr>
        <w:t>Password</w:t>
      </w:r>
      <w:bookmarkEnd w:id="769"/>
      <w:bookmarkEnd w:id="770"/>
      <w:bookmarkEnd w:id="771"/>
      <w:bookmarkEnd w:id="772"/>
      <w:bookmarkEnd w:id="773"/>
      <w:bookmarkEnd w:id="774"/>
      <w:bookmarkEnd w:id="775"/>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776" w:name="_Toc142072589"/>
      <w:bookmarkStart w:id="777" w:name="_Toc142073206"/>
      <w:bookmarkStart w:id="778" w:name="_Toc143519991"/>
      <w:bookmarkStart w:id="779" w:name="_Toc144760173"/>
      <w:bookmarkStart w:id="780" w:name="_Toc14614797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183514">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776"/>
      <w:bookmarkEnd w:id="777"/>
      <w:bookmarkEnd w:id="778"/>
      <w:bookmarkEnd w:id="779"/>
      <w:bookmarkEnd w:id="780"/>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781" w:name="_Toc143523770"/>
      <w:bookmarkStart w:id="782" w:name="_Toc144760080"/>
      <w:bookmarkStart w:id="783" w:name="_Toc144819854"/>
      <w:bookmarkStart w:id="784" w:name="_Toc144820730"/>
      <w:bookmarkStart w:id="785" w:name="_Toc144836382"/>
      <w:bookmarkStart w:id="786" w:name="_Toc144992087"/>
      <w:bookmarkStart w:id="787" w:name="_Toc146148363"/>
      <w:r>
        <w:lastRenderedPageBreak/>
        <w:t xml:space="preserve">API </w:t>
      </w:r>
      <w:r w:rsidR="002A242B">
        <w:t>Ganti Profil</w:t>
      </w:r>
      <w:bookmarkEnd w:id="781"/>
      <w:bookmarkEnd w:id="782"/>
      <w:bookmarkEnd w:id="783"/>
      <w:bookmarkEnd w:id="784"/>
      <w:bookmarkEnd w:id="785"/>
      <w:bookmarkEnd w:id="786"/>
      <w:bookmarkEnd w:id="787"/>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788" w:name="_Toc142072590"/>
      <w:bookmarkStart w:id="789" w:name="_Toc142073207"/>
      <w:bookmarkStart w:id="790" w:name="_Toc143519992"/>
      <w:bookmarkStart w:id="791" w:name="_Toc144760174"/>
      <w:bookmarkStart w:id="792" w:name="_Toc14614797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183514">
        <w:rPr>
          <w:b/>
          <w:noProof/>
        </w:rPr>
        <w:t>10</w:t>
      </w:r>
      <w:r w:rsidRPr="003F1C17">
        <w:rPr>
          <w:b/>
        </w:rPr>
        <w:fldChar w:fldCharType="end"/>
      </w:r>
      <w:r>
        <w:t xml:space="preserve"> </w:t>
      </w:r>
      <w:r w:rsidR="00856DED">
        <w:t>API ganti p</w:t>
      </w:r>
      <w:r w:rsidRPr="00FD24BB">
        <w:t>rofil</w:t>
      </w:r>
      <w:bookmarkEnd w:id="788"/>
      <w:bookmarkEnd w:id="789"/>
      <w:bookmarkEnd w:id="790"/>
      <w:bookmarkEnd w:id="791"/>
      <w:bookmarkEnd w:id="792"/>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793" w:name="_Toc143523771"/>
      <w:bookmarkStart w:id="794" w:name="_Toc144760081"/>
      <w:bookmarkStart w:id="795" w:name="_Toc144819855"/>
      <w:bookmarkStart w:id="796" w:name="_Toc144820731"/>
      <w:bookmarkStart w:id="797" w:name="_Toc144836383"/>
      <w:bookmarkStart w:id="798" w:name="_Toc144992088"/>
      <w:bookmarkStart w:id="799" w:name="_Toc146148364"/>
      <w:r>
        <w:t xml:space="preserve">API </w:t>
      </w:r>
      <w:r w:rsidR="002A242B">
        <w:t>Lihat Avatar</w:t>
      </w:r>
      <w:bookmarkEnd w:id="793"/>
      <w:bookmarkEnd w:id="794"/>
      <w:bookmarkEnd w:id="795"/>
      <w:bookmarkEnd w:id="796"/>
      <w:bookmarkEnd w:id="797"/>
      <w:bookmarkEnd w:id="798"/>
      <w:bookmarkEnd w:id="799"/>
    </w:p>
    <w:p w14:paraId="3C9FEAF6" w14:textId="1EEF9031"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103ADB">
        <w:t>4.11</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800" w:name="_Toc142072591"/>
      <w:bookmarkStart w:id="801" w:name="_Toc142073208"/>
      <w:bookmarkStart w:id="802" w:name="_Toc143519993"/>
      <w:bookmarkStart w:id="803" w:name="_Toc144760175"/>
      <w:bookmarkStart w:id="804" w:name="_Toc14614797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183514">
        <w:rPr>
          <w:b/>
          <w:noProof/>
        </w:rPr>
        <w:t>11</w:t>
      </w:r>
      <w:r w:rsidRPr="00DC58BC">
        <w:rPr>
          <w:b/>
        </w:rPr>
        <w:fldChar w:fldCharType="end"/>
      </w:r>
      <w:r>
        <w:t xml:space="preserve"> </w:t>
      </w:r>
      <w:r w:rsidR="00856DED">
        <w:t>Hasil API lihat a</w:t>
      </w:r>
      <w:r w:rsidRPr="00140A26">
        <w:t>vatar</w:t>
      </w:r>
      <w:bookmarkEnd w:id="800"/>
      <w:bookmarkEnd w:id="801"/>
      <w:bookmarkEnd w:id="802"/>
      <w:bookmarkEnd w:id="803"/>
      <w:bookmarkEnd w:id="804"/>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805" w:name="_Toc143523772"/>
      <w:bookmarkStart w:id="806" w:name="_Toc144760082"/>
      <w:bookmarkStart w:id="807" w:name="_Toc144819856"/>
      <w:bookmarkStart w:id="808" w:name="_Toc144820732"/>
      <w:bookmarkStart w:id="809" w:name="_Toc144836384"/>
      <w:bookmarkStart w:id="810" w:name="_Toc144992089"/>
      <w:bookmarkStart w:id="811" w:name="_Toc146148365"/>
      <w:r>
        <w:t xml:space="preserve">API </w:t>
      </w:r>
      <w:r w:rsidR="002A242B">
        <w:t>Ganti Avatar</w:t>
      </w:r>
      <w:bookmarkEnd w:id="805"/>
      <w:bookmarkEnd w:id="806"/>
      <w:bookmarkEnd w:id="807"/>
      <w:bookmarkEnd w:id="808"/>
      <w:bookmarkEnd w:id="809"/>
      <w:bookmarkEnd w:id="810"/>
      <w:bookmarkEnd w:id="811"/>
    </w:p>
    <w:p w14:paraId="13DF7A1E" w14:textId="5008ECE4"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812" w:name="_Toc142072592"/>
      <w:bookmarkStart w:id="813" w:name="_Toc142073209"/>
      <w:bookmarkStart w:id="814" w:name="_Toc143519994"/>
      <w:bookmarkStart w:id="815" w:name="_Toc144760176"/>
      <w:bookmarkStart w:id="816" w:name="_Toc14614797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183514">
        <w:rPr>
          <w:b/>
          <w:noProof/>
        </w:rPr>
        <w:t>12</w:t>
      </w:r>
      <w:r w:rsidRPr="007619C6">
        <w:rPr>
          <w:b/>
        </w:rPr>
        <w:fldChar w:fldCharType="end"/>
      </w:r>
      <w:r>
        <w:t xml:space="preserve"> </w:t>
      </w:r>
      <w:r w:rsidR="00856DED">
        <w:t>Hasil API ganti a</w:t>
      </w:r>
      <w:r w:rsidRPr="00CD1EF1">
        <w:t>vatar</w:t>
      </w:r>
      <w:bookmarkEnd w:id="812"/>
      <w:bookmarkEnd w:id="813"/>
      <w:bookmarkEnd w:id="814"/>
      <w:bookmarkEnd w:id="815"/>
      <w:bookmarkEnd w:id="816"/>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817" w:name="_Toc143523773"/>
      <w:bookmarkStart w:id="818" w:name="_Toc144760083"/>
      <w:bookmarkStart w:id="819" w:name="_Toc144819857"/>
      <w:bookmarkStart w:id="820" w:name="_Toc144820733"/>
      <w:bookmarkStart w:id="821" w:name="_Toc144836385"/>
      <w:bookmarkStart w:id="822" w:name="_Toc144992090"/>
      <w:bookmarkStart w:id="823" w:name="_Toc146148366"/>
      <w:r>
        <w:t xml:space="preserve">API </w:t>
      </w:r>
      <w:r w:rsidR="002A242B">
        <w:t>Verifikasi Akses</w:t>
      </w:r>
      <w:bookmarkEnd w:id="817"/>
      <w:bookmarkEnd w:id="818"/>
      <w:bookmarkEnd w:id="819"/>
      <w:bookmarkEnd w:id="820"/>
      <w:bookmarkEnd w:id="821"/>
      <w:bookmarkEnd w:id="822"/>
      <w:bookmarkEnd w:id="823"/>
    </w:p>
    <w:p w14:paraId="4E2E9198" w14:textId="50CBC1CA"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103ADB">
        <w:t>ambar 4.13</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824" w:name="_Toc142072593"/>
      <w:bookmarkStart w:id="825" w:name="_Toc142073210"/>
      <w:bookmarkStart w:id="826" w:name="_Toc143519995"/>
      <w:bookmarkStart w:id="827" w:name="_Toc144760177"/>
      <w:bookmarkStart w:id="828" w:name="_Toc14614797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183514">
        <w:rPr>
          <w:b/>
          <w:noProof/>
        </w:rPr>
        <w:t>13</w:t>
      </w:r>
      <w:r w:rsidRPr="004423E9">
        <w:rPr>
          <w:b/>
        </w:rPr>
        <w:fldChar w:fldCharType="end"/>
      </w:r>
      <w:r>
        <w:t xml:space="preserve"> </w:t>
      </w:r>
      <w:r w:rsidR="00856DED">
        <w:t>Hasil API verifikasi a</w:t>
      </w:r>
      <w:r w:rsidRPr="00AB3124">
        <w:t>kses</w:t>
      </w:r>
      <w:bookmarkEnd w:id="824"/>
      <w:bookmarkEnd w:id="825"/>
      <w:bookmarkEnd w:id="826"/>
      <w:bookmarkEnd w:id="827"/>
      <w:bookmarkEnd w:id="828"/>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829" w:name="_Toc143523774"/>
      <w:bookmarkStart w:id="830" w:name="_Toc144760084"/>
      <w:bookmarkStart w:id="831" w:name="_Toc144819858"/>
      <w:bookmarkStart w:id="832" w:name="_Toc144820734"/>
      <w:bookmarkStart w:id="833" w:name="_Toc144836386"/>
      <w:bookmarkStart w:id="834" w:name="_Toc144992091"/>
      <w:bookmarkStart w:id="835" w:name="_Toc146148367"/>
      <w:r>
        <w:t>API Daftar Akses</w:t>
      </w:r>
      <w:bookmarkEnd w:id="829"/>
      <w:bookmarkEnd w:id="830"/>
      <w:bookmarkEnd w:id="831"/>
      <w:bookmarkEnd w:id="832"/>
      <w:bookmarkEnd w:id="833"/>
      <w:bookmarkEnd w:id="834"/>
      <w:bookmarkEnd w:id="835"/>
    </w:p>
    <w:p w14:paraId="7B161E73" w14:textId="2C29A9C9"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836" w:name="_Toc142072594"/>
      <w:bookmarkStart w:id="837" w:name="_Toc142073211"/>
      <w:bookmarkStart w:id="838" w:name="_Toc143519996"/>
      <w:bookmarkStart w:id="839" w:name="_Toc144760178"/>
      <w:bookmarkStart w:id="840" w:name="_Toc14614797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183514">
        <w:rPr>
          <w:b/>
          <w:noProof/>
        </w:rPr>
        <w:t>14</w:t>
      </w:r>
      <w:r w:rsidRPr="00D46CD0">
        <w:rPr>
          <w:b/>
        </w:rPr>
        <w:fldChar w:fldCharType="end"/>
      </w:r>
      <w:r>
        <w:t xml:space="preserve"> </w:t>
      </w:r>
      <w:r w:rsidR="00856DED">
        <w:t>Hasil API daftar a</w:t>
      </w:r>
      <w:r w:rsidRPr="00DE2D65">
        <w:t>kses</w:t>
      </w:r>
      <w:bookmarkEnd w:id="836"/>
      <w:bookmarkEnd w:id="837"/>
      <w:bookmarkEnd w:id="838"/>
      <w:bookmarkEnd w:id="839"/>
      <w:bookmarkEnd w:id="840"/>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841" w:name="_Toc143523775"/>
      <w:bookmarkStart w:id="842" w:name="_Toc144760085"/>
      <w:bookmarkStart w:id="843" w:name="_Toc144819859"/>
      <w:bookmarkStart w:id="844" w:name="_Toc144820735"/>
      <w:bookmarkStart w:id="845" w:name="_Toc144836387"/>
      <w:bookmarkStart w:id="846" w:name="_Toc144992092"/>
      <w:bookmarkStart w:id="847" w:name="_Toc146148368"/>
      <w:r>
        <w:t>API Riwayat Akses</w:t>
      </w:r>
      <w:bookmarkEnd w:id="841"/>
      <w:bookmarkEnd w:id="842"/>
      <w:bookmarkEnd w:id="843"/>
      <w:bookmarkEnd w:id="844"/>
      <w:bookmarkEnd w:id="845"/>
      <w:bookmarkEnd w:id="846"/>
      <w:bookmarkEnd w:id="847"/>
    </w:p>
    <w:p w14:paraId="71083278" w14:textId="544F01A3"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848" w:name="_Toc142072595"/>
      <w:bookmarkStart w:id="849" w:name="_Toc142073212"/>
      <w:bookmarkStart w:id="850" w:name="_Toc143519997"/>
      <w:bookmarkStart w:id="851" w:name="_Toc144760179"/>
      <w:bookmarkStart w:id="852" w:name="_Toc14614797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183514">
        <w:rPr>
          <w:b/>
          <w:noProof/>
        </w:rPr>
        <w:t>15</w:t>
      </w:r>
      <w:r w:rsidRPr="00357723">
        <w:rPr>
          <w:b/>
        </w:rPr>
        <w:fldChar w:fldCharType="end"/>
      </w:r>
      <w:r>
        <w:t xml:space="preserve"> </w:t>
      </w:r>
      <w:r w:rsidR="00856DED">
        <w:t>API riwayat a</w:t>
      </w:r>
      <w:r w:rsidRPr="00A94AB7">
        <w:t>kses</w:t>
      </w:r>
      <w:bookmarkEnd w:id="848"/>
      <w:bookmarkEnd w:id="849"/>
      <w:bookmarkEnd w:id="850"/>
      <w:bookmarkEnd w:id="851"/>
      <w:bookmarkEnd w:id="852"/>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853" w:name="_Toc143523776"/>
      <w:bookmarkStart w:id="854" w:name="_Toc144760086"/>
      <w:bookmarkStart w:id="855" w:name="_Toc144819860"/>
      <w:bookmarkStart w:id="856" w:name="_Toc144820736"/>
      <w:bookmarkStart w:id="857" w:name="_Toc144836388"/>
      <w:bookmarkStart w:id="858" w:name="_Toc144992093"/>
      <w:bookmarkStart w:id="859" w:name="_Toc146148369"/>
      <w:r>
        <w:t xml:space="preserve">API </w:t>
      </w:r>
      <w:r w:rsidR="002A242B">
        <w:t>Daftar Pintu</w:t>
      </w:r>
      <w:bookmarkEnd w:id="853"/>
      <w:bookmarkEnd w:id="854"/>
      <w:bookmarkEnd w:id="855"/>
      <w:bookmarkEnd w:id="856"/>
      <w:bookmarkEnd w:id="857"/>
      <w:bookmarkEnd w:id="858"/>
      <w:bookmarkEnd w:id="859"/>
    </w:p>
    <w:p w14:paraId="1B51D4F6" w14:textId="2322904D" w:rsidR="00D04AB0" w:rsidRDefault="00A17CC6" w:rsidP="006677C3">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w:t>
      </w:r>
    </w:p>
    <w:p w14:paraId="1D1DDCF5" w14:textId="5DFE5224" w:rsidR="00A17CC6" w:rsidRDefault="00DE3952" w:rsidP="00EA5266">
      <w:pPr>
        <w:jc w:val="center"/>
      </w:pPr>
      <w:r>
        <w:rPr>
          <w:noProof/>
          <w:lang w:val="en-US"/>
        </w:rPr>
        <w:lastRenderedPageBreak/>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860" w:name="_Toc142072596"/>
      <w:bookmarkStart w:id="861" w:name="_Toc142073213"/>
      <w:bookmarkStart w:id="862" w:name="_Toc143519998"/>
      <w:bookmarkStart w:id="863" w:name="_Toc144760180"/>
      <w:bookmarkStart w:id="864" w:name="_Toc14614797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183514">
        <w:rPr>
          <w:b/>
          <w:noProof/>
        </w:rPr>
        <w:t>16</w:t>
      </w:r>
      <w:r w:rsidRPr="00253124">
        <w:rPr>
          <w:b/>
        </w:rPr>
        <w:fldChar w:fldCharType="end"/>
      </w:r>
      <w:r>
        <w:t xml:space="preserve"> </w:t>
      </w:r>
      <w:r w:rsidRPr="00C535ED">
        <w:t>Hasil AP</w:t>
      </w:r>
      <w:r w:rsidR="00856DED">
        <w:t>I daftar p</w:t>
      </w:r>
      <w:r w:rsidRPr="00C535ED">
        <w:t>intu</w:t>
      </w:r>
      <w:bookmarkEnd w:id="860"/>
      <w:bookmarkEnd w:id="861"/>
      <w:bookmarkEnd w:id="862"/>
      <w:bookmarkEnd w:id="863"/>
      <w:bookmarkEnd w:id="864"/>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865" w:name="_Toc143523777"/>
      <w:bookmarkStart w:id="866" w:name="_Toc144760087"/>
      <w:bookmarkStart w:id="867" w:name="_Toc144819861"/>
      <w:bookmarkStart w:id="868" w:name="_Toc144820737"/>
      <w:bookmarkStart w:id="869" w:name="_Toc144836389"/>
      <w:bookmarkStart w:id="870" w:name="_Toc144992094"/>
      <w:bookmarkStart w:id="871" w:name="_Toc146148370"/>
      <w:r>
        <w:t xml:space="preserve">API </w:t>
      </w:r>
      <w:r w:rsidR="002A242B" w:rsidRPr="00985CC1">
        <w:rPr>
          <w:i/>
        </w:rPr>
        <w:t>Remote</w:t>
      </w:r>
      <w:r w:rsidR="002A242B">
        <w:t xml:space="preserve"> Pintu</w:t>
      </w:r>
      <w:bookmarkEnd w:id="865"/>
      <w:bookmarkEnd w:id="866"/>
      <w:bookmarkEnd w:id="867"/>
      <w:bookmarkEnd w:id="868"/>
      <w:bookmarkEnd w:id="869"/>
      <w:bookmarkEnd w:id="870"/>
      <w:bookmarkEnd w:id="871"/>
    </w:p>
    <w:p w14:paraId="79CEEA4B" w14:textId="7FA7CAD8"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872" w:name="_Toc142072597"/>
      <w:bookmarkStart w:id="873" w:name="_Toc142073214"/>
      <w:bookmarkStart w:id="874" w:name="_Toc143519999"/>
      <w:bookmarkStart w:id="875" w:name="_Toc144760181"/>
      <w:bookmarkStart w:id="876" w:name="_Toc14614797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183514">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872"/>
      <w:bookmarkEnd w:id="873"/>
      <w:bookmarkEnd w:id="874"/>
      <w:bookmarkEnd w:id="875"/>
      <w:bookmarkEnd w:id="876"/>
    </w:p>
    <w:p w14:paraId="5749284D" w14:textId="77777777" w:rsidR="00F91132" w:rsidRDefault="00F91132" w:rsidP="00F91132">
      <w:pPr>
        <w:pStyle w:val="LabelGambar"/>
      </w:pPr>
    </w:p>
    <w:p w14:paraId="155E08A5" w14:textId="749B9B3D" w:rsidR="00CC0CF9" w:rsidRDefault="00F91132" w:rsidP="00CC0CF9">
      <w:pPr>
        <w:ind w:firstLine="709"/>
        <w:rPr>
          <w:lang w:val="id-ID"/>
        </w:rPr>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31DC95C" w14:textId="77777777" w:rsidR="00103ADB" w:rsidRPr="00103ADB" w:rsidRDefault="00103ADB" w:rsidP="00CC0CF9">
      <w:pPr>
        <w:ind w:firstLine="709"/>
        <w:rPr>
          <w:lang w:val="id-ID"/>
        </w:rPr>
      </w:pP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976198" cy="2797517"/>
                    </a:xfrm>
                    <a:prstGeom prst="rect">
                      <a:avLst/>
                    </a:prstGeom>
                  </pic:spPr>
                </pic:pic>
              </a:graphicData>
            </a:graphic>
          </wp:inline>
        </w:drawing>
      </w:r>
    </w:p>
    <w:p w14:paraId="7AA9415E" w14:textId="08C2C93C" w:rsidR="00856DED" w:rsidRPr="00103ADB" w:rsidRDefault="00B77DD3" w:rsidP="00103ADB">
      <w:pPr>
        <w:pStyle w:val="LabelGambar"/>
        <w:rPr>
          <w:i/>
          <w:lang w:val="id-ID"/>
        </w:rPr>
      </w:pPr>
      <w:bookmarkStart w:id="877" w:name="_Toc142072598"/>
      <w:bookmarkStart w:id="878" w:name="_Toc142073215"/>
      <w:bookmarkStart w:id="879" w:name="_Toc143520000"/>
      <w:bookmarkStart w:id="880" w:name="_Toc144760182"/>
      <w:bookmarkStart w:id="881" w:name="_Toc14614798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183514">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877"/>
      <w:bookmarkEnd w:id="878"/>
      <w:bookmarkEnd w:id="879"/>
      <w:bookmarkEnd w:id="880"/>
      <w:bookmarkEnd w:id="881"/>
    </w:p>
    <w:p w14:paraId="65BB8796" w14:textId="2A65159B" w:rsidR="00FF574D" w:rsidRDefault="004F033F" w:rsidP="00FF574D">
      <w:pPr>
        <w:ind w:firstLine="709"/>
      </w:pPr>
      <w:r>
        <w:lastRenderedPageBreak/>
        <w:t>Gambar 4.18</w:t>
      </w:r>
      <w:r w:rsidR="00103ADB">
        <w:rPr>
          <w:lang w:val="id-ID"/>
        </w:rPr>
        <w:t xml:space="preserve"> </w:t>
      </w:r>
      <w:r w:rsidR="00FF574D">
        <w:t xml:space="preserve">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882" w:name="_Toc143523778"/>
      <w:bookmarkStart w:id="883" w:name="_Toc144760088"/>
      <w:bookmarkStart w:id="884" w:name="_Toc144819862"/>
      <w:bookmarkStart w:id="885" w:name="_Toc144820738"/>
      <w:bookmarkStart w:id="886" w:name="_Toc144836390"/>
      <w:bookmarkStart w:id="887" w:name="_Toc144992095"/>
      <w:bookmarkStart w:id="888" w:name="_Toc146148371"/>
      <w:r>
        <w:t xml:space="preserve">API </w:t>
      </w:r>
      <w:r w:rsidR="002A242B" w:rsidRPr="00ED60F7">
        <w:rPr>
          <w:i/>
        </w:rPr>
        <w:t>Door Login</w:t>
      </w:r>
      <w:bookmarkEnd w:id="882"/>
      <w:bookmarkEnd w:id="883"/>
      <w:bookmarkEnd w:id="884"/>
      <w:bookmarkEnd w:id="885"/>
      <w:bookmarkEnd w:id="886"/>
      <w:bookmarkEnd w:id="887"/>
      <w:bookmarkEnd w:id="888"/>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889" w:name="_Toc142072599"/>
      <w:bookmarkStart w:id="890" w:name="_Toc142073216"/>
      <w:bookmarkStart w:id="891" w:name="_Toc143520001"/>
      <w:bookmarkStart w:id="892" w:name="_Toc144760183"/>
      <w:bookmarkStart w:id="893" w:name="_Toc14614798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183514">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889"/>
      <w:bookmarkEnd w:id="890"/>
      <w:bookmarkEnd w:id="891"/>
      <w:bookmarkEnd w:id="892"/>
      <w:bookmarkEnd w:id="893"/>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894" w:name="_Toc143523779"/>
      <w:bookmarkStart w:id="895" w:name="_Toc144760089"/>
      <w:bookmarkStart w:id="896" w:name="_Toc144819863"/>
      <w:bookmarkStart w:id="897" w:name="_Toc144820739"/>
      <w:bookmarkStart w:id="898" w:name="_Toc144836391"/>
      <w:bookmarkStart w:id="899" w:name="_Toc144992096"/>
      <w:bookmarkStart w:id="900" w:name="_Toc146148372"/>
      <w:r>
        <w:lastRenderedPageBreak/>
        <w:t xml:space="preserve">API </w:t>
      </w:r>
      <w:r w:rsidR="002A242B" w:rsidRPr="00991C79">
        <w:rPr>
          <w:i/>
        </w:rPr>
        <w:t>Door</w:t>
      </w:r>
      <w:r w:rsidR="002A242B">
        <w:t xml:space="preserve"> </w:t>
      </w:r>
      <w:r w:rsidR="002A242B" w:rsidRPr="00991C79">
        <w:rPr>
          <w:i/>
        </w:rPr>
        <w:t>Logout</w:t>
      </w:r>
      <w:bookmarkEnd w:id="894"/>
      <w:bookmarkEnd w:id="895"/>
      <w:bookmarkEnd w:id="896"/>
      <w:bookmarkEnd w:id="897"/>
      <w:bookmarkEnd w:id="898"/>
      <w:bookmarkEnd w:id="899"/>
      <w:bookmarkEnd w:id="900"/>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901" w:name="_Toc142072600"/>
      <w:bookmarkStart w:id="902" w:name="_Toc142073217"/>
      <w:bookmarkStart w:id="903" w:name="_Toc143520002"/>
      <w:bookmarkStart w:id="904" w:name="_Toc144760184"/>
      <w:bookmarkStart w:id="905" w:name="_Toc14614798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183514">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901"/>
      <w:bookmarkEnd w:id="902"/>
      <w:bookmarkEnd w:id="903"/>
      <w:bookmarkEnd w:id="904"/>
      <w:bookmarkEnd w:id="905"/>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906" w:name="_Toc143523780"/>
      <w:bookmarkStart w:id="907" w:name="_Toc144760090"/>
      <w:bookmarkStart w:id="908" w:name="_Toc144819864"/>
      <w:bookmarkStart w:id="909" w:name="_Toc144820740"/>
      <w:bookmarkStart w:id="910" w:name="_Toc144836392"/>
      <w:bookmarkStart w:id="911" w:name="_Toc144992097"/>
      <w:bookmarkStart w:id="912" w:name="_Toc146148373"/>
      <w:r>
        <w:t xml:space="preserve">API </w:t>
      </w:r>
      <w:r w:rsidR="002A242B" w:rsidRPr="00463A90">
        <w:rPr>
          <w:i/>
        </w:rPr>
        <w:t>Door</w:t>
      </w:r>
      <w:r w:rsidR="002A242B">
        <w:t xml:space="preserve"> </w:t>
      </w:r>
      <w:r w:rsidR="002A242B" w:rsidRPr="00463A90">
        <w:rPr>
          <w:i/>
        </w:rPr>
        <w:t>Register</w:t>
      </w:r>
      <w:bookmarkEnd w:id="906"/>
      <w:bookmarkEnd w:id="907"/>
      <w:bookmarkEnd w:id="908"/>
      <w:bookmarkEnd w:id="909"/>
      <w:bookmarkEnd w:id="910"/>
      <w:bookmarkEnd w:id="911"/>
      <w:bookmarkEnd w:id="912"/>
    </w:p>
    <w:p w14:paraId="53B48A5B" w14:textId="04004D14"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52588B">
        <w:t>ambar 4.2</w:t>
      </w:r>
      <w:r w:rsidR="0052588B">
        <w:rPr>
          <w:lang w:val="id-ID"/>
        </w:rPr>
        <w:t>1</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913" w:name="_Toc142072601"/>
      <w:bookmarkStart w:id="914" w:name="_Toc142073218"/>
      <w:bookmarkStart w:id="915" w:name="_Toc143520003"/>
      <w:bookmarkStart w:id="916" w:name="_Toc144760185"/>
      <w:bookmarkStart w:id="917" w:name="_Toc14614798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183514">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913"/>
      <w:bookmarkEnd w:id="914"/>
      <w:bookmarkEnd w:id="915"/>
      <w:bookmarkEnd w:id="916"/>
      <w:bookmarkEnd w:id="917"/>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918" w:name="_Toc143523781"/>
      <w:bookmarkStart w:id="919" w:name="_Toc144760091"/>
      <w:bookmarkStart w:id="920" w:name="_Toc144819865"/>
      <w:bookmarkStart w:id="921" w:name="_Toc144820741"/>
      <w:bookmarkStart w:id="922" w:name="_Toc144836393"/>
      <w:bookmarkStart w:id="923" w:name="_Toc144992098"/>
      <w:bookmarkStart w:id="924" w:name="_Toc146148374"/>
      <w:r>
        <w:t xml:space="preserve">API </w:t>
      </w:r>
      <w:r w:rsidRPr="00890B5F">
        <w:rPr>
          <w:i/>
        </w:rPr>
        <w:t>Door</w:t>
      </w:r>
      <w:r>
        <w:t xml:space="preserve"> </w:t>
      </w:r>
      <w:r w:rsidRPr="00890B5F">
        <w:rPr>
          <w:i/>
        </w:rPr>
        <w:t>Signature</w:t>
      </w:r>
      <w:bookmarkEnd w:id="918"/>
      <w:bookmarkEnd w:id="919"/>
      <w:bookmarkEnd w:id="920"/>
      <w:bookmarkEnd w:id="921"/>
      <w:bookmarkEnd w:id="922"/>
      <w:bookmarkEnd w:id="923"/>
      <w:bookmarkEnd w:id="924"/>
    </w:p>
    <w:p w14:paraId="26CA6E86" w14:textId="4AD3B243"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925" w:name="_Toc142072602"/>
      <w:bookmarkStart w:id="926" w:name="_Toc142073219"/>
      <w:bookmarkStart w:id="927" w:name="_Toc143520004"/>
      <w:bookmarkStart w:id="928" w:name="_Toc144760186"/>
      <w:bookmarkStart w:id="929" w:name="_Toc14614798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183514">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925"/>
      <w:bookmarkEnd w:id="926"/>
      <w:bookmarkEnd w:id="927"/>
      <w:bookmarkEnd w:id="928"/>
      <w:bookmarkEnd w:id="929"/>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930" w:name="_Toc143523782"/>
      <w:bookmarkStart w:id="931" w:name="_Toc144760092"/>
      <w:bookmarkStart w:id="932" w:name="_Toc144819866"/>
      <w:bookmarkStart w:id="933" w:name="_Toc144820742"/>
      <w:bookmarkStart w:id="934" w:name="_Toc144836394"/>
      <w:bookmarkStart w:id="935" w:name="_Toc144992099"/>
      <w:bookmarkStart w:id="936" w:name="_Toc146148375"/>
      <w:r>
        <w:t xml:space="preserve">API </w:t>
      </w:r>
      <w:r w:rsidR="002A242B" w:rsidRPr="004F1064">
        <w:rPr>
          <w:i/>
        </w:rPr>
        <w:t>Door</w:t>
      </w:r>
      <w:r w:rsidR="002A242B">
        <w:t xml:space="preserve"> </w:t>
      </w:r>
      <w:r w:rsidR="002A242B" w:rsidRPr="004F1064">
        <w:rPr>
          <w:i/>
        </w:rPr>
        <w:t>Update</w:t>
      </w:r>
      <w:r w:rsidR="002A242B">
        <w:t xml:space="preserve"> Status</w:t>
      </w:r>
      <w:bookmarkEnd w:id="930"/>
      <w:bookmarkEnd w:id="931"/>
      <w:bookmarkEnd w:id="932"/>
      <w:bookmarkEnd w:id="933"/>
      <w:bookmarkEnd w:id="934"/>
      <w:bookmarkEnd w:id="935"/>
      <w:bookmarkEnd w:id="936"/>
    </w:p>
    <w:p w14:paraId="77622C46" w14:textId="2BD70828"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937" w:name="_Toc142072603"/>
      <w:bookmarkStart w:id="938" w:name="_Toc142073220"/>
      <w:bookmarkStart w:id="939" w:name="_Toc143520005"/>
      <w:bookmarkStart w:id="940" w:name="_Toc144760187"/>
      <w:bookmarkStart w:id="941" w:name="_Toc14614798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183514">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937"/>
      <w:bookmarkEnd w:id="938"/>
      <w:bookmarkEnd w:id="939"/>
      <w:bookmarkEnd w:id="940"/>
      <w:bookmarkEnd w:id="941"/>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942" w:name="_Toc143523783"/>
      <w:bookmarkStart w:id="943" w:name="_Toc144760093"/>
      <w:bookmarkStart w:id="944" w:name="_Toc144819867"/>
      <w:bookmarkStart w:id="945" w:name="_Toc144820743"/>
      <w:bookmarkStart w:id="946" w:name="_Toc144836395"/>
      <w:bookmarkStart w:id="947" w:name="_Toc144992100"/>
      <w:bookmarkStart w:id="948" w:name="_Toc146148376"/>
      <w:r>
        <w:t xml:space="preserve">API </w:t>
      </w:r>
      <w:r w:rsidR="002A242B" w:rsidRPr="006B35EA">
        <w:rPr>
          <w:i/>
        </w:rPr>
        <w:t>Door</w:t>
      </w:r>
      <w:r w:rsidR="002A242B">
        <w:t xml:space="preserve"> </w:t>
      </w:r>
      <w:r w:rsidR="002A242B" w:rsidRPr="006B35EA">
        <w:rPr>
          <w:i/>
        </w:rPr>
        <w:t>Alert</w:t>
      </w:r>
      <w:bookmarkEnd w:id="942"/>
      <w:bookmarkEnd w:id="943"/>
      <w:bookmarkEnd w:id="944"/>
      <w:bookmarkEnd w:id="945"/>
      <w:bookmarkEnd w:id="946"/>
      <w:bookmarkEnd w:id="947"/>
      <w:bookmarkEnd w:id="948"/>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949" w:name="_Toc142072604"/>
      <w:bookmarkStart w:id="950" w:name="_Toc142073221"/>
      <w:bookmarkStart w:id="951" w:name="_Toc143520006"/>
      <w:bookmarkStart w:id="952" w:name="_Toc144760188"/>
      <w:bookmarkStart w:id="953" w:name="_Toc14614798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183514">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949"/>
      <w:bookmarkEnd w:id="950"/>
      <w:bookmarkEnd w:id="951"/>
      <w:bookmarkEnd w:id="952"/>
      <w:bookmarkEnd w:id="953"/>
    </w:p>
    <w:p w14:paraId="77CE9AEE" w14:textId="77777777" w:rsidR="00607DDC" w:rsidRDefault="00607DDC" w:rsidP="00607DDC">
      <w:pPr>
        <w:pStyle w:val="LabelGambar"/>
      </w:pPr>
    </w:p>
    <w:p w14:paraId="4CB3A296" w14:textId="2A8E488A" w:rsidR="0030762D" w:rsidRDefault="00607DDC" w:rsidP="00A359A7">
      <w:pPr>
        <w:ind w:firstLine="709"/>
        <w:rPr>
          <w:lang w:val="id-ID"/>
        </w:rPr>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7360AC96" w14:textId="77777777" w:rsidR="0052588B" w:rsidRPr="0052588B" w:rsidRDefault="0052588B" w:rsidP="00A359A7">
      <w:pPr>
        <w:ind w:firstLine="709"/>
        <w:rPr>
          <w:lang w:val="id-ID"/>
        </w:rPr>
      </w:pP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954" w:name="_Toc142072605"/>
      <w:bookmarkStart w:id="955" w:name="_Toc142073222"/>
      <w:bookmarkStart w:id="956" w:name="_Toc143520007"/>
      <w:bookmarkStart w:id="957" w:name="_Toc144760189"/>
      <w:bookmarkStart w:id="958" w:name="_Toc14614798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183514">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954"/>
      <w:bookmarkEnd w:id="955"/>
      <w:bookmarkEnd w:id="956"/>
      <w:bookmarkEnd w:id="957"/>
      <w:bookmarkEnd w:id="958"/>
    </w:p>
    <w:p w14:paraId="7C8781EE" w14:textId="77777777" w:rsidR="004A1EC3" w:rsidRDefault="004A1EC3" w:rsidP="004A1EC3">
      <w:pPr>
        <w:pStyle w:val="LabelGambar"/>
      </w:pPr>
    </w:p>
    <w:p w14:paraId="71C042F7" w14:textId="6270CD6A" w:rsidR="00E9196F" w:rsidRDefault="00F95AF1" w:rsidP="00E9196F">
      <w:pPr>
        <w:ind w:firstLine="709"/>
      </w:pPr>
      <w:r>
        <w:lastRenderedPageBreak/>
        <w:t>Gam</w:t>
      </w:r>
      <w:r w:rsidR="001260D4">
        <w:t>bar 4.25</w:t>
      </w:r>
      <w:r w:rsidR="0052588B">
        <w:rPr>
          <w:lang w:val="id-ID"/>
        </w:rPr>
        <w:t xml:space="preserve"> </w:t>
      </w:r>
      <w:r w:rsidR="00E9196F">
        <w:t xml:space="preserve">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959" w:name="_Toc143523784"/>
      <w:bookmarkStart w:id="960" w:name="_Toc144760094"/>
      <w:bookmarkStart w:id="961" w:name="_Toc144819868"/>
      <w:bookmarkStart w:id="962" w:name="_Toc144820744"/>
      <w:bookmarkStart w:id="963" w:name="_Toc144836396"/>
      <w:bookmarkStart w:id="964" w:name="_Toc144992101"/>
      <w:bookmarkStart w:id="965" w:name="_Toc146148377"/>
      <w:r>
        <w:t>Pengecekan Jadwal</w:t>
      </w:r>
      <w:bookmarkEnd w:id="959"/>
      <w:bookmarkEnd w:id="960"/>
      <w:bookmarkEnd w:id="961"/>
      <w:bookmarkEnd w:id="962"/>
      <w:bookmarkEnd w:id="963"/>
      <w:bookmarkEnd w:id="964"/>
      <w:bookmarkEnd w:id="965"/>
    </w:p>
    <w:p w14:paraId="6CA19C0D" w14:textId="67A21E7D" w:rsidR="00E9196F" w:rsidRDefault="005A3E74" w:rsidP="005A3E74">
      <w:pPr>
        <w:ind w:firstLine="709"/>
        <w:rPr>
          <w:lang w:val="id-ID"/>
        </w:rPr>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1C853773" w14:textId="77777777" w:rsidR="0052588B" w:rsidRPr="0052588B" w:rsidRDefault="0052588B" w:rsidP="005A3E74">
      <w:pPr>
        <w:ind w:firstLine="709"/>
        <w:rPr>
          <w:lang w:val="id-ID"/>
        </w:rPr>
      </w:pP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966" w:name="_Toc142072606"/>
      <w:bookmarkStart w:id="967" w:name="_Toc142073223"/>
      <w:bookmarkStart w:id="968" w:name="_Toc143520008"/>
      <w:bookmarkStart w:id="969" w:name="_Toc144760190"/>
      <w:bookmarkStart w:id="970" w:name="_Toc14614798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183514">
        <w:rPr>
          <w:b/>
          <w:noProof/>
        </w:rPr>
        <w:t>26</w:t>
      </w:r>
      <w:r w:rsidRPr="00AE1428">
        <w:rPr>
          <w:b/>
        </w:rPr>
        <w:fldChar w:fldCharType="end"/>
      </w:r>
      <w:r w:rsidR="00EA5266">
        <w:t xml:space="preserve"> Pengecekan j</w:t>
      </w:r>
      <w:r>
        <w:t>adwal</w:t>
      </w:r>
      <w:bookmarkEnd w:id="966"/>
      <w:bookmarkEnd w:id="967"/>
      <w:bookmarkEnd w:id="968"/>
      <w:bookmarkEnd w:id="969"/>
      <w:bookmarkEnd w:id="970"/>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w:t>
      </w:r>
      <w:r w:rsidR="00426C9A">
        <w:lastRenderedPageBreak/>
        <w:t xml:space="preserve">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971" w:name="_Toc143523785"/>
      <w:bookmarkStart w:id="972" w:name="_Toc144760095"/>
      <w:bookmarkStart w:id="973" w:name="_Toc144819869"/>
      <w:bookmarkStart w:id="974" w:name="_Toc144820745"/>
      <w:bookmarkStart w:id="975" w:name="_Toc144836397"/>
      <w:bookmarkStart w:id="976" w:name="_Toc144992102"/>
      <w:bookmarkStart w:id="977" w:name="_Toc146148378"/>
      <w:r>
        <w:t>Atur Ulang Jadwal</w:t>
      </w:r>
      <w:bookmarkEnd w:id="971"/>
      <w:bookmarkEnd w:id="972"/>
      <w:bookmarkEnd w:id="973"/>
      <w:bookmarkEnd w:id="974"/>
      <w:bookmarkEnd w:id="975"/>
      <w:bookmarkEnd w:id="976"/>
      <w:bookmarkEnd w:id="977"/>
    </w:p>
    <w:p w14:paraId="2012BECA" w14:textId="77616FDC" w:rsidR="002D3287" w:rsidRDefault="002D3287" w:rsidP="002D3287">
      <w:pPr>
        <w:ind w:firstLine="709"/>
        <w:rPr>
          <w:lang w:val="id-ID"/>
        </w:rPr>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3DACE562" w14:textId="77777777" w:rsidR="0052588B" w:rsidRPr="0052588B" w:rsidRDefault="0052588B" w:rsidP="002D3287">
      <w:pPr>
        <w:ind w:firstLine="709"/>
        <w:rPr>
          <w:lang w:val="id-ID"/>
        </w:rPr>
      </w:pP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978" w:name="_Toc142072607"/>
      <w:bookmarkStart w:id="979" w:name="_Toc142073224"/>
      <w:bookmarkStart w:id="980" w:name="_Toc143520009"/>
      <w:bookmarkStart w:id="981" w:name="_Toc144760191"/>
      <w:bookmarkStart w:id="982" w:name="_Toc14614798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183514">
        <w:rPr>
          <w:b/>
          <w:noProof/>
        </w:rPr>
        <w:t>27</w:t>
      </w:r>
      <w:r w:rsidRPr="007941E5">
        <w:rPr>
          <w:b/>
        </w:rPr>
        <w:fldChar w:fldCharType="end"/>
      </w:r>
      <w:r w:rsidR="00EA5266">
        <w:t xml:space="preserve"> Atur u</w:t>
      </w:r>
      <w:r>
        <w:t>la</w:t>
      </w:r>
      <w:r w:rsidR="00EA5266">
        <w:t>ng j</w:t>
      </w:r>
      <w:r>
        <w:t>adwal</w:t>
      </w:r>
      <w:bookmarkEnd w:id="978"/>
      <w:bookmarkEnd w:id="979"/>
      <w:bookmarkEnd w:id="980"/>
      <w:bookmarkEnd w:id="981"/>
      <w:bookmarkEnd w:id="982"/>
    </w:p>
    <w:p w14:paraId="6A38B09E" w14:textId="77777777" w:rsidR="00587A6D" w:rsidRDefault="00587A6D" w:rsidP="007941E5">
      <w:pPr>
        <w:pStyle w:val="LabelGambar"/>
      </w:pPr>
    </w:p>
    <w:p w14:paraId="1BDC9702" w14:textId="3A6BD722" w:rsid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 xml:space="preserve">ambar 4.27 juga terlihat pada baris 1599 dan baris </w:t>
      </w:r>
      <w:r w:rsidR="00587A6D">
        <w:lastRenderedPageBreak/>
        <w:t>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6E512E0A" w14:textId="77777777" w:rsidR="00DA7FC1" w:rsidRPr="00587A6D" w:rsidRDefault="00DA7FC1" w:rsidP="00587A6D">
      <w:pPr>
        <w:ind w:firstLine="709"/>
      </w:pPr>
    </w:p>
    <w:p w14:paraId="387E1EB0" w14:textId="7239D79F" w:rsidR="002A242B" w:rsidRDefault="002A242B" w:rsidP="000D2119">
      <w:pPr>
        <w:pStyle w:val="SubBabIVI"/>
        <w:ind w:left="709" w:hanging="709"/>
      </w:pPr>
      <w:bookmarkStart w:id="983" w:name="_Toc143523786"/>
      <w:bookmarkStart w:id="984" w:name="_Toc144760096"/>
      <w:bookmarkStart w:id="985" w:name="_Toc144819870"/>
      <w:bookmarkStart w:id="986" w:name="_Toc144820746"/>
      <w:bookmarkStart w:id="987" w:name="_Toc144836398"/>
      <w:bookmarkStart w:id="988" w:name="_Toc144992103"/>
      <w:bookmarkStart w:id="989" w:name="_Toc146148379"/>
      <w:r>
        <w:t xml:space="preserve">Komunikasi </w:t>
      </w:r>
      <w:r w:rsidR="005E72E0" w:rsidRPr="00DA7FC1">
        <w:rPr>
          <w:i/>
        </w:rPr>
        <w:t>Websocket</w:t>
      </w:r>
      <w:bookmarkEnd w:id="983"/>
      <w:bookmarkEnd w:id="984"/>
      <w:bookmarkEnd w:id="985"/>
      <w:bookmarkEnd w:id="986"/>
      <w:bookmarkEnd w:id="987"/>
      <w:bookmarkEnd w:id="988"/>
      <w:bookmarkEnd w:id="989"/>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8809B6">
      <w:pPr>
        <w:jc w:val="center"/>
      </w:pPr>
      <w:r>
        <w:rPr>
          <w:noProof/>
          <w:lang w:val="en-US"/>
        </w:rPr>
        <w:drawing>
          <wp:inline distT="0" distB="0" distL="0" distR="0" wp14:anchorId="5436CB50" wp14:editId="44AB13C3">
            <wp:extent cx="4955232" cy="27857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955391" cy="2785820"/>
                    </a:xfrm>
                    <a:prstGeom prst="rect">
                      <a:avLst/>
                    </a:prstGeom>
                  </pic:spPr>
                </pic:pic>
              </a:graphicData>
            </a:graphic>
          </wp:inline>
        </w:drawing>
      </w:r>
    </w:p>
    <w:p w14:paraId="2BFCCF59" w14:textId="047D14E5" w:rsidR="00D023E1" w:rsidRPr="00EA5266" w:rsidRDefault="00D023E1" w:rsidP="00D023E1">
      <w:pPr>
        <w:pStyle w:val="LabelGambar"/>
      </w:pPr>
      <w:bookmarkStart w:id="990" w:name="_Toc142072608"/>
      <w:bookmarkStart w:id="991" w:name="_Toc142073225"/>
      <w:bookmarkStart w:id="992" w:name="_Toc143520010"/>
      <w:bookmarkStart w:id="993" w:name="_Toc144760192"/>
      <w:bookmarkStart w:id="994" w:name="_Toc14614799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183514">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990"/>
      <w:bookmarkEnd w:id="991"/>
      <w:bookmarkEnd w:id="992"/>
      <w:r w:rsidR="00EA5266">
        <w:rPr>
          <w:i/>
        </w:rPr>
        <w:t xml:space="preserve"> </w:t>
      </w:r>
      <w:r w:rsidR="00EA5266">
        <w:t>API</w:t>
      </w:r>
      <w:bookmarkEnd w:id="993"/>
      <w:bookmarkEnd w:id="994"/>
    </w:p>
    <w:p w14:paraId="03821D2B" w14:textId="77777777" w:rsidR="00D023E1" w:rsidRDefault="00D023E1" w:rsidP="00D023E1">
      <w:pPr>
        <w:pStyle w:val="LabelGambar"/>
      </w:pPr>
    </w:p>
    <w:p w14:paraId="75747B99" w14:textId="77777777" w:rsidR="005B429C" w:rsidRDefault="005B429C" w:rsidP="008809B6">
      <w:pPr>
        <w:jc w:val="center"/>
      </w:pPr>
      <w:r>
        <w:rPr>
          <w:noProof/>
          <w:lang w:val="en-US"/>
        </w:rPr>
        <w:drawing>
          <wp:inline distT="0" distB="0" distL="0" distR="0" wp14:anchorId="46C9924A" wp14:editId="60274CE5">
            <wp:extent cx="4922875" cy="2767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923033" cy="2767629"/>
                    </a:xfrm>
                    <a:prstGeom prst="rect">
                      <a:avLst/>
                    </a:prstGeom>
                  </pic:spPr>
                </pic:pic>
              </a:graphicData>
            </a:graphic>
          </wp:inline>
        </w:drawing>
      </w:r>
    </w:p>
    <w:p w14:paraId="10B69046" w14:textId="20143951" w:rsidR="005B429C" w:rsidRDefault="005B429C" w:rsidP="005B429C">
      <w:pPr>
        <w:pStyle w:val="LabelGambar"/>
      </w:pPr>
      <w:bookmarkStart w:id="995" w:name="_Toc142072609"/>
      <w:bookmarkStart w:id="996" w:name="_Toc142073226"/>
      <w:bookmarkStart w:id="997" w:name="_Toc143520011"/>
      <w:bookmarkStart w:id="998" w:name="_Toc144760193"/>
      <w:bookmarkStart w:id="999" w:name="_Toc14614799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183514">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995"/>
      <w:bookmarkEnd w:id="996"/>
      <w:bookmarkEnd w:id="997"/>
      <w:bookmarkEnd w:id="998"/>
      <w:bookmarkEnd w:id="999"/>
    </w:p>
    <w:p w14:paraId="531E01AA" w14:textId="77777777" w:rsidR="005B429C" w:rsidRDefault="005B429C" w:rsidP="00D023E1">
      <w:pPr>
        <w:pStyle w:val="LabelGambar"/>
      </w:pPr>
    </w:p>
    <w:p w14:paraId="11CE790D" w14:textId="29221121" w:rsidR="00511E1D" w:rsidRPr="00DA0953" w:rsidRDefault="006755D9" w:rsidP="005B429C">
      <w:pPr>
        <w:ind w:firstLine="720"/>
      </w:pPr>
      <w:r>
        <w:t>Pada G</w:t>
      </w:r>
      <w:r w:rsidR="00511E1D">
        <w:t>ambar 4.28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1000" w:name="_Toc143523787"/>
      <w:bookmarkStart w:id="1001" w:name="_Toc144760097"/>
      <w:bookmarkStart w:id="1002" w:name="_Toc144819871"/>
      <w:bookmarkStart w:id="1003" w:name="_Toc144820747"/>
      <w:bookmarkStart w:id="1004" w:name="_Toc144836399"/>
      <w:bookmarkStart w:id="1005" w:name="_Toc144992104"/>
      <w:bookmarkStart w:id="1006" w:name="_Toc146148380"/>
      <w:r>
        <w:t>Koneksi HTTPS</w:t>
      </w:r>
      <w:bookmarkEnd w:id="1000"/>
      <w:bookmarkEnd w:id="1001"/>
      <w:bookmarkEnd w:id="1002"/>
      <w:bookmarkEnd w:id="1003"/>
      <w:bookmarkEnd w:id="1004"/>
      <w:bookmarkEnd w:id="1005"/>
      <w:bookmarkEnd w:id="1006"/>
    </w:p>
    <w:p w14:paraId="0509914C" w14:textId="023719BD" w:rsidR="00E2249E" w:rsidRDefault="007F5B15" w:rsidP="00E2249E">
      <w:pPr>
        <w:ind w:firstLine="709"/>
        <w:rPr>
          <w:lang w:val="id-ID"/>
        </w:rPr>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2CE8B9B1" w14:textId="77777777" w:rsidR="0052588B" w:rsidRPr="0052588B" w:rsidRDefault="0052588B" w:rsidP="00E2249E">
      <w:pPr>
        <w:ind w:firstLine="709"/>
        <w:rPr>
          <w:lang w:val="id-ID"/>
        </w:rPr>
      </w:pP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1007" w:name="_Toc142072610"/>
      <w:bookmarkStart w:id="1008" w:name="_Toc142073227"/>
      <w:bookmarkStart w:id="1009" w:name="_Toc143520012"/>
      <w:bookmarkStart w:id="1010" w:name="_Toc144760194"/>
      <w:bookmarkStart w:id="1011" w:name="_Toc14614799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183514">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1007"/>
      <w:bookmarkEnd w:id="1008"/>
      <w:bookmarkEnd w:id="1009"/>
      <w:bookmarkEnd w:id="1010"/>
      <w:bookmarkEnd w:id="1011"/>
    </w:p>
    <w:p w14:paraId="14D5F8C7" w14:textId="77777777" w:rsidR="00E2249E" w:rsidRDefault="00E2249E" w:rsidP="00E2249E">
      <w:pPr>
        <w:pStyle w:val="LabelGambar"/>
      </w:pPr>
    </w:p>
    <w:p w14:paraId="6FB59D64" w14:textId="57D73D54" w:rsidR="00E2249E" w:rsidRDefault="00E2249E" w:rsidP="00E2249E">
      <w:pPr>
        <w:ind w:firstLine="720"/>
        <w:rPr>
          <w:lang w:val="id-ID"/>
        </w:rPr>
      </w:pPr>
      <w:r>
        <w:lastRenderedPageBreak/>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5"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063E2EF1" w14:textId="77777777" w:rsidR="00483161" w:rsidRPr="00483161" w:rsidRDefault="00483161" w:rsidP="00E2249E">
      <w:pPr>
        <w:ind w:firstLine="720"/>
        <w:rPr>
          <w:lang w:val="id-ID"/>
        </w:rPr>
      </w:pPr>
    </w:p>
    <w:p w14:paraId="486E30E4" w14:textId="77777777" w:rsidR="00F15C79" w:rsidRDefault="00AF1A66" w:rsidP="00124214">
      <w:r>
        <w:rPr>
          <w:noProof/>
          <w:lang w:val="en-US"/>
        </w:rPr>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1012" w:name="_Toc142072611"/>
      <w:bookmarkStart w:id="1013" w:name="_Toc142073228"/>
      <w:bookmarkStart w:id="1014" w:name="_Toc143520013"/>
      <w:bookmarkStart w:id="1015" w:name="_Toc144760195"/>
      <w:bookmarkStart w:id="1016" w:name="_Toc14614799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183514">
        <w:rPr>
          <w:b/>
          <w:noProof/>
        </w:rPr>
        <w:t>31</w:t>
      </w:r>
      <w:r w:rsidRPr="00F15C79">
        <w:rPr>
          <w:b/>
        </w:rPr>
        <w:fldChar w:fldCharType="end"/>
      </w:r>
      <w:r>
        <w:t xml:space="preserve"> </w:t>
      </w:r>
      <w:r w:rsidRPr="00F15C79">
        <w:rPr>
          <w:i/>
        </w:rPr>
        <w:t>Request</w:t>
      </w:r>
      <w:r w:rsidR="00EA5266">
        <w:t xml:space="preserve"> m</w:t>
      </w:r>
      <w:r>
        <w:t>enggunakan HTTP</w:t>
      </w:r>
      <w:bookmarkEnd w:id="1012"/>
      <w:bookmarkEnd w:id="1013"/>
      <w:bookmarkEnd w:id="1014"/>
      <w:bookmarkEnd w:id="1015"/>
      <w:bookmarkEnd w:id="1016"/>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1017" w:name="_Toc143523789"/>
      <w:bookmarkStart w:id="1018" w:name="_Toc144760099"/>
      <w:bookmarkStart w:id="1019" w:name="_Toc144819872"/>
      <w:bookmarkStart w:id="1020" w:name="_Toc144820748"/>
      <w:bookmarkStart w:id="1021" w:name="_Toc144836400"/>
      <w:bookmarkStart w:id="1022" w:name="_Toc144992105"/>
      <w:bookmarkStart w:id="1023" w:name="_Toc146148381"/>
      <w:r>
        <w:t xml:space="preserve">Pengujian </w:t>
      </w:r>
      <w:r w:rsidR="006B0F8C">
        <w:t>F</w:t>
      </w:r>
      <w:r>
        <w:t>ungsional</w:t>
      </w:r>
      <w:bookmarkEnd w:id="1017"/>
      <w:bookmarkEnd w:id="1018"/>
      <w:bookmarkEnd w:id="1019"/>
      <w:bookmarkEnd w:id="1020"/>
      <w:bookmarkEnd w:id="1021"/>
      <w:bookmarkEnd w:id="1022"/>
      <w:bookmarkEnd w:id="1023"/>
    </w:p>
    <w:p w14:paraId="4ADB659E" w14:textId="663847B7" w:rsidR="00852AC3" w:rsidRDefault="00446EC2" w:rsidP="00444345">
      <w:pPr>
        <w:ind w:firstLine="709"/>
        <w:rPr>
          <w:lang w:val="id-ID"/>
        </w:rPr>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3B8DFEE4" w14:textId="77777777" w:rsidR="00444345" w:rsidRDefault="00444345" w:rsidP="00852AC3">
      <w:pPr>
        <w:pStyle w:val="LabelGambar"/>
        <w:jc w:val="left"/>
        <w:rPr>
          <w:b/>
          <w:lang w:val="id-ID"/>
        </w:rPr>
      </w:pPr>
      <w:bookmarkStart w:id="1024" w:name="_Toc142072917"/>
      <w:bookmarkStart w:id="1025" w:name="_Toc143519705"/>
      <w:bookmarkStart w:id="1026" w:name="_Toc143519874"/>
      <w:bookmarkStart w:id="1027" w:name="_Toc144760242"/>
    </w:p>
    <w:p w14:paraId="7F0FE421" w14:textId="6AF7C8B0" w:rsidR="00852AC3" w:rsidRDefault="00852AC3" w:rsidP="00852AC3">
      <w:pPr>
        <w:pStyle w:val="LabelGambar"/>
        <w:jc w:val="left"/>
      </w:pPr>
      <w:bookmarkStart w:id="1028" w:name="_Toc146148262"/>
      <w:r w:rsidRPr="00852AC3">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183514">
        <w:rPr>
          <w:b/>
          <w:noProof/>
        </w:rPr>
        <w:t>1</w:t>
      </w:r>
      <w:r w:rsidR="002B24B6">
        <w:rPr>
          <w:b/>
        </w:rPr>
        <w:fldChar w:fldCharType="end"/>
      </w:r>
      <w:r w:rsidR="003636A3">
        <w:t xml:space="preserve"> Hasil pengujian f</w:t>
      </w:r>
      <w:r>
        <w:t>ungsional</w:t>
      </w:r>
      <w:bookmarkEnd w:id="1024"/>
      <w:bookmarkEnd w:id="1025"/>
      <w:bookmarkEnd w:id="1026"/>
      <w:bookmarkEnd w:id="1027"/>
      <w:bookmarkEnd w:id="102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10424B28" w:rsidR="002B5DBB" w:rsidRPr="004F6737" w:rsidRDefault="004F6737" w:rsidP="00503390">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Ketersediaan</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444345">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5D7AFD5" w14:textId="77777777" w:rsidTr="00444345">
        <w:trPr>
          <w:trHeight w:val="300"/>
        </w:trPr>
        <w:tc>
          <w:tcPr>
            <w:tcW w:w="709" w:type="dxa"/>
            <w:tcBorders>
              <w:top w:val="nil"/>
              <w:left w:val="nil"/>
              <w:bottom w:val="nil"/>
              <w:right w:val="nil"/>
            </w:tcBorders>
            <w:shd w:val="clear" w:color="auto" w:fill="auto"/>
            <w:noWrap/>
            <w:vAlign w:val="center"/>
          </w:tcPr>
          <w:p w14:paraId="7202DB54" w14:textId="4CA4854C" w:rsidR="00444345" w:rsidRPr="00F37E3B" w:rsidRDefault="00444345"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tcPr>
          <w:p w14:paraId="72A51B26" w14:textId="5E9A9EA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430F87C0" w14:textId="6CC48783"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5E7BE95" w14:textId="77777777" w:rsidTr="00444345">
        <w:trPr>
          <w:trHeight w:val="300"/>
        </w:trPr>
        <w:tc>
          <w:tcPr>
            <w:tcW w:w="709" w:type="dxa"/>
            <w:tcBorders>
              <w:top w:val="nil"/>
              <w:left w:val="nil"/>
              <w:bottom w:val="nil"/>
              <w:right w:val="nil"/>
            </w:tcBorders>
            <w:shd w:val="clear" w:color="auto" w:fill="auto"/>
            <w:noWrap/>
            <w:vAlign w:val="center"/>
          </w:tcPr>
          <w:p w14:paraId="5800E3A4" w14:textId="4A8FA48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3529F880" w14:textId="03A887B9"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262F0BE3" w14:textId="736B7728"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01257456" w14:textId="77777777" w:rsidTr="00444345">
        <w:trPr>
          <w:trHeight w:val="300"/>
        </w:trPr>
        <w:tc>
          <w:tcPr>
            <w:tcW w:w="709" w:type="dxa"/>
            <w:tcBorders>
              <w:top w:val="nil"/>
              <w:left w:val="nil"/>
              <w:bottom w:val="nil"/>
              <w:right w:val="nil"/>
            </w:tcBorders>
            <w:shd w:val="clear" w:color="auto" w:fill="auto"/>
            <w:noWrap/>
            <w:vAlign w:val="center"/>
          </w:tcPr>
          <w:p w14:paraId="2FD17017" w14:textId="7CC72726"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tcPr>
          <w:p w14:paraId="10C5F694" w14:textId="7F35D31D"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1591458A" w14:textId="4EF0F88B"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3E36C8C" w14:textId="77777777" w:rsidTr="00444345">
        <w:trPr>
          <w:trHeight w:val="300"/>
        </w:trPr>
        <w:tc>
          <w:tcPr>
            <w:tcW w:w="709" w:type="dxa"/>
            <w:tcBorders>
              <w:top w:val="nil"/>
              <w:left w:val="nil"/>
              <w:bottom w:val="nil"/>
              <w:right w:val="nil"/>
            </w:tcBorders>
            <w:shd w:val="clear" w:color="auto" w:fill="auto"/>
            <w:noWrap/>
            <w:vAlign w:val="center"/>
          </w:tcPr>
          <w:p w14:paraId="7CB039BA" w14:textId="0D7BD3D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tcPr>
          <w:p w14:paraId="0FA3906E" w14:textId="627A0BA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0E8892E" w14:textId="7F1D38B7"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8E61B94" w14:textId="77777777" w:rsidTr="00444345">
        <w:trPr>
          <w:trHeight w:val="300"/>
        </w:trPr>
        <w:tc>
          <w:tcPr>
            <w:tcW w:w="709" w:type="dxa"/>
            <w:tcBorders>
              <w:top w:val="nil"/>
              <w:left w:val="nil"/>
              <w:bottom w:val="nil"/>
              <w:right w:val="nil"/>
            </w:tcBorders>
            <w:shd w:val="clear" w:color="auto" w:fill="auto"/>
            <w:noWrap/>
            <w:vAlign w:val="center"/>
          </w:tcPr>
          <w:p w14:paraId="143E2988" w14:textId="1F15AFC8"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tcPr>
          <w:p w14:paraId="2FCC0E44" w14:textId="1E054355"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424C0199" w14:textId="4AF4C5C8"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32D4C957" w14:textId="77777777" w:rsidTr="00444345">
        <w:trPr>
          <w:trHeight w:val="300"/>
        </w:trPr>
        <w:tc>
          <w:tcPr>
            <w:tcW w:w="709" w:type="dxa"/>
            <w:tcBorders>
              <w:top w:val="nil"/>
              <w:left w:val="nil"/>
              <w:bottom w:val="nil"/>
              <w:right w:val="nil"/>
            </w:tcBorders>
            <w:shd w:val="clear" w:color="auto" w:fill="auto"/>
            <w:noWrap/>
            <w:vAlign w:val="center"/>
          </w:tcPr>
          <w:p w14:paraId="423C3954" w14:textId="2B54627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tcPr>
          <w:p w14:paraId="1B702608" w14:textId="5F51929E"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386FC491" w14:textId="5772A41E"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EF1CA63" w14:textId="77777777" w:rsidTr="00444345">
        <w:trPr>
          <w:trHeight w:val="300"/>
        </w:trPr>
        <w:tc>
          <w:tcPr>
            <w:tcW w:w="709" w:type="dxa"/>
            <w:tcBorders>
              <w:top w:val="nil"/>
              <w:left w:val="nil"/>
              <w:bottom w:val="nil"/>
              <w:right w:val="nil"/>
            </w:tcBorders>
            <w:shd w:val="clear" w:color="auto" w:fill="auto"/>
            <w:noWrap/>
            <w:vAlign w:val="center"/>
          </w:tcPr>
          <w:p w14:paraId="38225F86" w14:textId="640F023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tcPr>
          <w:p w14:paraId="19B7672E" w14:textId="2ED5DB38"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2BFE1ED6" w14:textId="5D47ACE3"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5128102" w14:textId="77777777" w:rsidTr="00444345">
        <w:trPr>
          <w:trHeight w:val="300"/>
        </w:trPr>
        <w:tc>
          <w:tcPr>
            <w:tcW w:w="709" w:type="dxa"/>
            <w:tcBorders>
              <w:top w:val="nil"/>
              <w:left w:val="nil"/>
              <w:bottom w:val="nil"/>
              <w:right w:val="nil"/>
            </w:tcBorders>
            <w:shd w:val="clear" w:color="auto" w:fill="auto"/>
            <w:noWrap/>
            <w:vAlign w:val="center"/>
          </w:tcPr>
          <w:p w14:paraId="57E298EB" w14:textId="21C06D7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tcPr>
          <w:p w14:paraId="2B1150EE" w14:textId="6E3512E6" w:rsidR="00444345" w:rsidRPr="00412987" w:rsidRDefault="00444345" w:rsidP="00AE5BA5">
            <w:pPr>
              <w:spacing w:before="60" w:after="60" w:line="276" w:lineRule="auto"/>
              <w:jc w:val="left"/>
              <w:rPr>
                <w:rFonts w:eastAsia="Times New Roman" w:cs="Times New Roman"/>
                <w:i/>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525A80F8" w14:textId="0522EE21"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42AEABEB" w14:textId="77777777" w:rsidTr="00444345">
        <w:trPr>
          <w:trHeight w:val="300"/>
        </w:trPr>
        <w:tc>
          <w:tcPr>
            <w:tcW w:w="709" w:type="dxa"/>
            <w:tcBorders>
              <w:top w:val="nil"/>
              <w:left w:val="nil"/>
              <w:bottom w:val="nil"/>
              <w:right w:val="nil"/>
            </w:tcBorders>
            <w:shd w:val="clear" w:color="auto" w:fill="auto"/>
            <w:noWrap/>
            <w:vAlign w:val="center"/>
          </w:tcPr>
          <w:p w14:paraId="70ACC851" w14:textId="2816231C"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tcPr>
          <w:p w14:paraId="2F8DBC1F" w14:textId="744DA8B5"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6B76ABEE" w14:textId="624E2927"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52484D26" w14:textId="77777777" w:rsidTr="00444345">
        <w:trPr>
          <w:trHeight w:val="300"/>
        </w:trPr>
        <w:tc>
          <w:tcPr>
            <w:tcW w:w="709" w:type="dxa"/>
            <w:tcBorders>
              <w:top w:val="nil"/>
              <w:left w:val="nil"/>
              <w:bottom w:val="nil"/>
              <w:right w:val="nil"/>
            </w:tcBorders>
            <w:shd w:val="clear" w:color="auto" w:fill="auto"/>
            <w:noWrap/>
            <w:vAlign w:val="center"/>
          </w:tcPr>
          <w:p w14:paraId="16FC5B00" w14:textId="6B8DB1AE"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tcPr>
          <w:p w14:paraId="6A3BC8FE" w14:textId="35E64B5C"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129AA8BE" w14:textId="5EE5D885"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1935379C" w14:textId="77777777" w:rsidTr="00444345">
        <w:trPr>
          <w:trHeight w:val="300"/>
        </w:trPr>
        <w:tc>
          <w:tcPr>
            <w:tcW w:w="709" w:type="dxa"/>
            <w:tcBorders>
              <w:top w:val="nil"/>
              <w:left w:val="nil"/>
              <w:bottom w:val="nil"/>
              <w:right w:val="nil"/>
            </w:tcBorders>
            <w:shd w:val="clear" w:color="auto" w:fill="auto"/>
            <w:noWrap/>
            <w:vAlign w:val="center"/>
          </w:tcPr>
          <w:p w14:paraId="2F1B7399" w14:textId="32B046D3"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bottom w:val="nil"/>
              <w:right w:val="nil"/>
            </w:tcBorders>
            <w:shd w:val="clear" w:color="auto" w:fill="auto"/>
            <w:noWrap/>
            <w:vAlign w:val="center"/>
          </w:tcPr>
          <w:p w14:paraId="4B2E8BB9" w14:textId="2F99E4B2"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bottom w:val="nil"/>
              <w:right w:val="nil"/>
            </w:tcBorders>
            <w:shd w:val="clear" w:color="auto" w:fill="auto"/>
            <w:noWrap/>
            <w:vAlign w:val="center"/>
          </w:tcPr>
          <w:p w14:paraId="53B31B90" w14:textId="3DE7448D"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444345" w:rsidRPr="00F37E3B" w14:paraId="79253E4B" w14:textId="77777777" w:rsidTr="00444345">
        <w:trPr>
          <w:trHeight w:val="300"/>
        </w:trPr>
        <w:tc>
          <w:tcPr>
            <w:tcW w:w="709" w:type="dxa"/>
            <w:tcBorders>
              <w:top w:val="nil"/>
              <w:left w:val="nil"/>
              <w:bottom w:val="nil"/>
              <w:right w:val="nil"/>
            </w:tcBorders>
            <w:shd w:val="clear" w:color="auto" w:fill="auto"/>
            <w:noWrap/>
            <w:vAlign w:val="center"/>
          </w:tcPr>
          <w:p w14:paraId="1647AB3C" w14:textId="6C3D9E6D" w:rsidR="00444345" w:rsidRPr="00F37E3B" w:rsidRDefault="00444345"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nil"/>
              <w:right w:val="nil"/>
            </w:tcBorders>
            <w:shd w:val="clear" w:color="auto" w:fill="auto"/>
            <w:noWrap/>
            <w:vAlign w:val="center"/>
          </w:tcPr>
          <w:p w14:paraId="5680DF08" w14:textId="12F3A733" w:rsidR="00444345" w:rsidRPr="00412987" w:rsidRDefault="00444345" w:rsidP="00AE5BA5">
            <w:pPr>
              <w:spacing w:before="60" w:after="60" w:line="276" w:lineRule="auto"/>
              <w:jc w:val="left"/>
              <w:rPr>
                <w:rFonts w:eastAsia="Times New Roman" w:cs="Times New Roman"/>
                <w:i/>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nil"/>
              <w:right w:val="nil"/>
            </w:tcBorders>
            <w:shd w:val="clear" w:color="auto" w:fill="auto"/>
            <w:noWrap/>
            <w:vAlign w:val="center"/>
          </w:tcPr>
          <w:p w14:paraId="28F925A0" w14:textId="2861FCB6" w:rsidR="00444345" w:rsidRDefault="00444345"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049212E" w14:textId="77777777" w:rsidR="00444345" w:rsidRPr="00444345" w:rsidRDefault="00444345" w:rsidP="00444345">
      <w:pPr>
        <w:rPr>
          <w:lang w:val="id-ID"/>
        </w:rPr>
      </w:pPr>
    </w:p>
    <w:p w14:paraId="25CDA480" w14:textId="36AD5F6F" w:rsidR="00E83365" w:rsidRDefault="006B0F8C" w:rsidP="00452A2A">
      <w:pPr>
        <w:pStyle w:val="SubBabIVII"/>
        <w:ind w:left="709" w:hanging="720"/>
      </w:pPr>
      <w:bookmarkStart w:id="1029" w:name="_Toc143523790"/>
      <w:bookmarkStart w:id="1030" w:name="_Toc144760100"/>
      <w:bookmarkStart w:id="1031" w:name="_Toc144819873"/>
      <w:bookmarkStart w:id="1032" w:name="_Toc144820749"/>
      <w:bookmarkStart w:id="1033" w:name="_Toc144836401"/>
      <w:bookmarkStart w:id="1034" w:name="_Toc144992106"/>
      <w:bookmarkStart w:id="1035" w:name="_Toc146148382"/>
      <w:r>
        <w:t xml:space="preserve">Fungsi </w:t>
      </w:r>
      <w:r w:rsidRPr="00FD7195">
        <w:rPr>
          <w:i/>
        </w:rPr>
        <w:t>L</w:t>
      </w:r>
      <w:r w:rsidR="00E83365" w:rsidRPr="00FD7195">
        <w:rPr>
          <w:i/>
        </w:rPr>
        <w:t>ogin</w:t>
      </w:r>
      <w:bookmarkEnd w:id="1029"/>
      <w:bookmarkEnd w:id="1030"/>
      <w:bookmarkEnd w:id="1031"/>
      <w:bookmarkEnd w:id="1032"/>
      <w:bookmarkEnd w:id="1033"/>
      <w:bookmarkEnd w:id="1034"/>
      <w:bookmarkEnd w:id="1035"/>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1036" w:name="_Toc142072918"/>
      <w:bookmarkStart w:id="1037" w:name="_Toc143519706"/>
      <w:bookmarkStart w:id="1038" w:name="_Toc143519875"/>
      <w:bookmarkStart w:id="1039" w:name="_Toc144760243"/>
      <w:bookmarkStart w:id="1040" w:name="_Toc146148263"/>
      <w:r w:rsidRPr="00D90C7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1036"/>
      <w:bookmarkEnd w:id="1037"/>
      <w:bookmarkEnd w:id="1038"/>
      <w:bookmarkEnd w:id="1039"/>
      <w:bookmarkEnd w:id="1040"/>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3C416A7E" w:rsidR="0099473F" w:rsidRPr="004F6737" w:rsidRDefault="004F6737" w:rsidP="00A2553B">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99473F" w:rsidRPr="0099473F" w14:paraId="0A4C7842" w14:textId="77777777" w:rsidTr="004F6737">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4F6737">
        <w:trPr>
          <w:trHeight w:val="300"/>
        </w:trPr>
        <w:tc>
          <w:tcPr>
            <w:tcW w:w="510" w:type="dxa"/>
            <w:tcBorders>
              <w:left w:val="nil"/>
              <w:bottom w:val="single" w:sz="4" w:space="0" w:color="auto"/>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bottom w:val="single" w:sz="4" w:space="0" w:color="auto"/>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bottom w:val="single" w:sz="4" w:space="0" w:color="auto"/>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bottom w:val="single" w:sz="4" w:space="0" w:color="auto"/>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bottom w:val="single" w:sz="4" w:space="0" w:color="auto"/>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362D3177" w:rsidR="002B24B6" w:rsidRPr="004F6737" w:rsidRDefault="004F6737" w:rsidP="006318C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F6737" w:rsidRPr="0099473F" w14:paraId="443F1541" w14:textId="77777777" w:rsidTr="006318CE">
        <w:trPr>
          <w:trHeight w:val="300"/>
        </w:trPr>
        <w:tc>
          <w:tcPr>
            <w:tcW w:w="510" w:type="dxa"/>
            <w:tcBorders>
              <w:top w:val="nil"/>
              <w:left w:val="nil"/>
              <w:bottom w:val="nil"/>
              <w:right w:val="nil"/>
            </w:tcBorders>
            <w:shd w:val="clear" w:color="auto" w:fill="auto"/>
            <w:noWrap/>
            <w:vAlign w:val="center"/>
          </w:tcPr>
          <w:p w14:paraId="0397DBD7" w14:textId="18372E11" w:rsidR="004F6737" w:rsidRPr="0099473F" w:rsidRDefault="004F6737"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tcPr>
          <w:p w14:paraId="73D9807F" w14:textId="17EF0B29" w:rsidR="004F6737" w:rsidRPr="0099473F" w:rsidRDefault="004F6737" w:rsidP="006318CE">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tcPr>
          <w:p w14:paraId="7A238D95" w14:textId="488BD439" w:rsidR="004F6737" w:rsidRPr="0099473F" w:rsidRDefault="004F6737"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tcPr>
          <w:p w14:paraId="40FB7A4D" w14:textId="37596E9E" w:rsidR="004F6737" w:rsidRPr="0099473F" w:rsidRDefault="004F6737" w:rsidP="006318CE">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0A8FA87A" w14:textId="7CF56A0D" w:rsidR="004F6737" w:rsidRPr="0099473F" w:rsidRDefault="004F6737"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4F6737">
        <w:trPr>
          <w:trHeight w:val="300"/>
        </w:trPr>
        <w:tc>
          <w:tcPr>
            <w:tcW w:w="510" w:type="dxa"/>
            <w:tcBorders>
              <w:top w:val="nil"/>
              <w:left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4F6737">
        <w:trPr>
          <w:trHeight w:val="300"/>
        </w:trPr>
        <w:tc>
          <w:tcPr>
            <w:tcW w:w="510" w:type="dxa"/>
            <w:tcBorders>
              <w:top w:val="nil"/>
              <w:left w:val="nil"/>
              <w:bottom w:val="single" w:sz="4" w:space="0" w:color="auto"/>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bottom w:val="single" w:sz="4" w:space="0" w:color="auto"/>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bottom w:val="single" w:sz="4" w:space="0" w:color="auto"/>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1041" w:name="_Toc143523791"/>
      <w:bookmarkStart w:id="1042" w:name="_Toc144760101"/>
      <w:bookmarkStart w:id="1043" w:name="_Toc144819874"/>
      <w:bookmarkStart w:id="1044" w:name="_Toc144820750"/>
      <w:bookmarkStart w:id="1045" w:name="_Toc144836402"/>
      <w:bookmarkStart w:id="1046" w:name="_Toc144992107"/>
      <w:bookmarkStart w:id="1047" w:name="_Toc146148383"/>
      <w:r>
        <w:t xml:space="preserve">Fungsi </w:t>
      </w:r>
      <w:r w:rsidRPr="0047047E">
        <w:rPr>
          <w:i/>
        </w:rPr>
        <w:t>L</w:t>
      </w:r>
      <w:r w:rsidR="00E83365" w:rsidRPr="0047047E">
        <w:rPr>
          <w:i/>
        </w:rPr>
        <w:t>ogout</w:t>
      </w:r>
      <w:bookmarkEnd w:id="1041"/>
      <w:bookmarkEnd w:id="1042"/>
      <w:bookmarkEnd w:id="1043"/>
      <w:bookmarkEnd w:id="1044"/>
      <w:bookmarkEnd w:id="1045"/>
      <w:bookmarkEnd w:id="1046"/>
      <w:bookmarkEnd w:id="1047"/>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4F6737">
      <w:bookmarkStart w:id="1048" w:name="_Toc142072919"/>
      <w:bookmarkStart w:id="1049" w:name="_Toc143519707"/>
      <w:bookmarkStart w:id="1050" w:name="_Toc143519876"/>
    </w:p>
    <w:p w14:paraId="63C3A733" w14:textId="263F8D89" w:rsidR="002B24B6" w:rsidRDefault="002B24B6" w:rsidP="002B24B6">
      <w:pPr>
        <w:pStyle w:val="LabelTabel"/>
      </w:pPr>
      <w:bookmarkStart w:id="1051" w:name="_Toc144760244"/>
      <w:bookmarkStart w:id="1052" w:name="_Toc14614826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183514">
        <w:rPr>
          <w:b/>
          <w:noProof/>
        </w:rPr>
        <w:t>3</w:t>
      </w:r>
      <w:r w:rsidRPr="00E02977">
        <w:rPr>
          <w:b/>
        </w:rPr>
        <w:fldChar w:fldCharType="end"/>
      </w:r>
      <w:r>
        <w:t xml:space="preserve"> </w:t>
      </w:r>
      <w:r w:rsidR="00E02977">
        <w:t>Hasil p</w:t>
      </w:r>
      <w:r w:rsidRPr="009010B0">
        <w:t>en</w:t>
      </w:r>
      <w:r w:rsidR="00E02977">
        <w:t xml:space="preserve">gujian fungsi </w:t>
      </w:r>
      <w:r w:rsidR="00E02977" w:rsidRPr="006F3CC4">
        <w:rPr>
          <w:i/>
        </w:rPr>
        <w:t>l</w:t>
      </w:r>
      <w:r w:rsidRPr="006F3CC4">
        <w:rPr>
          <w:i/>
        </w:rPr>
        <w:t>ogout</w:t>
      </w:r>
      <w:bookmarkEnd w:id="1051"/>
      <w:bookmarkEnd w:id="1052"/>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4F6737">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1048"/>
          <w:bookmarkEnd w:id="1049"/>
          <w:bookmarkEnd w:id="1050"/>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580B0E0E" w:rsidR="00CE46D7" w:rsidRPr="004F6737" w:rsidRDefault="004F6737" w:rsidP="00AE5BA5">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CE46D7" w:rsidRPr="0099473F" w14:paraId="3E16A814" w14:textId="77777777" w:rsidTr="004F673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single" w:sz="4" w:space="0" w:color="auto"/>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single" w:sz="4" w:space="0" w:color="auto"/>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single" w:sz="4" w:space="0" w:color="auto"/>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11132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DF76DDA" w:rsidR="00531D64" w:rsidRPr="004F6737" w:rsidRDefault="004F6737" w:rsidP="00711C2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F6737" w:rsidRPr="0099473F" w14:paraId="45BB864B" w14:textId="77777777" w:rsidTr="00111320">
        <w:trPr>
          <w:trHeight w:val="300"/>
        </w:trPr>
        <w:tc>
          <w:tcPr>
            <w:tcW w:w="510" w:type="dxa"/>
            <w:tcBorders>
              <w:top w:val="single" w:sz="4" w:space="0" w:color="auto"/>
              <w:left w:val="nil"/>
              <w:right w:val="nil"/>
            </w:tcBorders>
            <w:shd w:val="clear" w:color="auto" w:fill="auto"/>
            <w:noWrap/>
            <w:vAlign w:val="center"/>
          </w:tcPr>
          <w:p w14:paraId="0E1D98E4" w14:textId="5AA1BF62" w:rsidR="004F6737" w:rsidRPr="0099473F" w:rsidRDefault="004F6737"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single" w:sz="4" w:space="0" w:color="auto"/>
              <w:left w:val="nil"/>
              <w:right w:val="nil"/>
            </w:tcBorders>
            <w:shd w:val="clear" w:color="auto" w:fill="auto"/>
            <w:noWrap/>
            <w:vAlign w:val="center"/>
          </w:tcPr>
          <w:p w14:paraId="207F1436" w14:textId="0A37F49D" w:rsidR="004F6737" w:rsidRPr="0099473F" w:rsidRDefault="004F6737" w:rsidP="00711C2E">
            <w:pPr>
              <w:spacing w:before="60" w:after="60" w:line="276" w:lineRule="auto"/>
              <w:jc w:val="left"/>
              <w:rPr>
                <w:rFonts w:eastAsia="Times New Roman" w:cs="Times New Roman"/>
                <w:i/>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46371AA2" w14:textId="1FAFCEA1" w:rsidR="004F6737" w:rsidRPr="0099473F" w:rsidRDefault="004F6737"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single" w:sz="4" w:space="0" w:color="auto"/>
              <w:left w:val="nil"/>
              <w:right w:val="nil"/>
            </w:tcBorders>
            <w:shd w:val="clear" w:color="auto" w:fill="auto"/>
            <w:noWrap/>
            <w:vAlign w:val="center"/>
          </w:tcPr>
          <w:p w14:paraId="4B058979" w14:textId="3696B4AE" w:rsidR="004F6737" w:rsidRDefault="004F6737"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single" w:sz="4" w:space="0" w:color="auto"/>
              <w:left w:val="nil"/>
              <w:right w:val="nil"/>
            </w:tcBorders>
            <w:shd w:val="clear" w:color="auto" w:fill="auto"/>
            <w:noWrap/>
            <w:vAlign w:val="center"/>
          </w:tcPr>
          <w:p w14:paraId="2E77D1E2" w14:textId="4E9E47E8" w:rsidR="004F6737" w:rsidRPr="0099473F" w:rsidRDefault="004F6737"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AB8BD65" w14:textId="77777777" w:rsidTr="00111320">
        <w:trPr>
          <w:trHeight w:val="300"/>
        </w:trPr>
        <w:tc>
          <w:tcPr>
            <w:tcW w:w="510" w:type="dxa"/>
            <w:tcBorders>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1053" w:name="_Toc143523792"/>
      <w:bookmarkStart w:id="1054" w:name="_Toc144760102"/>
      <w:bookmarkStart w:id="1055" w:name="_Toc144819875"/>
      <w:bookmarkStart w:id="1056" w:name="_Toc144820751"/>
      <w:bookmarkStart w:id="1057" w:name="_Toc144836403"/>
      <w:bookmarkStart w:id="1058" w:name="_Toc144992108"/>
      <w:bookmarkStart w:id="1059" w:name="_Toc146148384"/>
      <w:r>
        <w:t>F</w:t>
      </w:r>
      <w:r w:rsidR="00E83365">
        <w:t xml:space="preserve">ungsi </w:t>
      </w:r>
      <w:r>
        <w:t xml:space="preserve">Verifikasi </w:t>
      </w:r>
      <w:r w:rsidRPr="006F6A5F">
        <w:rPr>
          <w:i/>
        </w:rPr>
        <w:t>E</w:t>
      </w:r>
      <w:r w:rsidR="002D0EDC" w:rsidRPr="006F6A5F">
        <w:rPr>
          <w:i/>
        </w:rPr>
        <w:t>mail</w:t>
      </w:r>
      <w:bookmarkEnd w:id="1053"/>
      <w:bookmarkEnd w:id="1054"/>
      <w:bookmarkEnd w:id="1055"/>
      <w:bookmarkEnd w:id="1056"/>
      <w:bookmarkEnd w:id="1057"/>
      <w:bookmarkEnd w:id="1058"/>
      <w:bookmarkEnd w:id="1059"/>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1060" w:name="_Toc142072920"/>
      <w:bookmarkStart w:id="1061" w:name="_Toc143519708"/>
      <w:bookmarkStart w:id="1062" w:name="_Toc143519877"/>
      <w:bookmarkStart w:id="1063" w:name="_Toc144760245"/>
      <w:bookmarkStart w:id="1064" w:name="_Toc146148265"/>
      <w:r>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4</w:t>
      </w:r>
      <w:r w:rsidR="002B24B6">
        <w:rPr>
          <w:b/>
        </w:rPr>
        <w:fldChar w:fldCharType="end"/>
      </w:r>
      <w:r>
        <w:t xml:space="preserve"> Hasil pengujian fungsi verifikasi </w:t>
      </w:r>
      <w:r w:rsidRPr="00286E29">
        <w:rPr>
          <w:i/>
        </w:rPr>
        <w:t>e</w:t>
      </w:r>
      <w:r w:rsidR="000258D0" w:rsidRPr="00286E29">
        <w:rPr>
          <w:i/>
        </w:rPr>
        <w:t>mail</w:t>
      </w:r>
      <w:bookmarkEnd w:id="1060"/>
      <w:bookmarkEnd w:id="1061"/>
      <w:bookmarkEnd w:id="1062"/>
      <w:bookmarkEnd w:id="1063"/>
      <w:bookmarkEnd w:id="1064"/>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18B418A4" w:rsidR="0095100A" w:rsidRPr="00111320" w:rsidRDefault="00111320" w:rsidP="00AE5BA5">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111320">
        <w:trPr>
          <w:trHeight w:val="300"/>
        </w:trPr>
        <w:tc>
          <w:tcPr>
            <w:tcW w:w="510" w:type="dxa"/>
            <w:tcBorders>
              <w:top w:val="nil"/>
              <w:left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111320">
        <w:trPr>
          <w:trHeight w:val="300"/>
        </w:trPr>
        <w:tc>
          <w:tcPr>
            <w:tcW w:w="510" w:type="dxa"/>
            <w:tcBorders>
              <w:top w:val="nil"/>
              <w:left w:val="nil"/>
              <w:bottom w:val="single" w:sz="4" w:space="0" w:color="auto"/>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single" w:sz="4" w:space="0" w:color="auto"/>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single" w:sz="4" w:space="0" w:color="auto"/>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single" w:sz="4" w:space="0" w:color="auto"/>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single" w:sz="4" w:space="0" w:color="auto"/>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1065" w:name="_Toc143523793"/>
      <w:bookmarkStart w:id="1066" w:name="_Toc144760103"/>
      <w:bookmarkStart w:id="1067" w:name="_Toc144819876"/>
      <w:bookmarkStart w:id="1068" w:name="_Toc144820752"/>
      <w:bookmarkStart w:id="1069" w:name="_Toc144836404"/>
      <w:bookmarkStart w:id="1070" w:name="_Toc144992109"/>
      <w:bookmarkStart w:id="1071" w:name="_Toc146148385"/>
      <w:r>
        <w:t xml:space="preserve">Fungsi Ganti </w:t>
      </w:r>
      <w:r w:rsidR="001A5B11" w:rsidRPr="001B0ECC">
        <w:rPr>
          <w:i/>
        </w:rPr>
        <w:t>Password</w:t>
      </w:r>
      <w:bookmarkEnd w:id="1065"/>
      <w:bookmarkEnd w:id="1066"/>
      <w:bookmarkEnd w:id="1067"/>
      <w:bookmarkEnd w:id="1068"/>
      <w:bookmarkEnd w:id="1069"/>
      <w:bookmarkEnd w:id="1070"/>
      <w:bookmarkEnd w:id="1071"/>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1072" w:name="_Toc142072921"/>
      <w:bookmarkStart w:id="1073" w:name="_Toc143519709"/>
      <w:bookmarkStart w:id="1074" w:name="_Toc143519878"/>
      <w:r>
        <w:t xml:space="preserve"> </w:t>
      </w:r>
      <w:bookmarkEnd w:id="1072"/>
      <w:bookmarkEnd w:id="1073"/>
      <w:bookmarkEnd w:id="1074"/>
    </w:p>
    <w:p w14:paraId="09C15017" w14:textId="1C6A4C24" w:rsidR="00E74ABF" w:rsidRDefault="00E74ABF" w:rsidP="00E74ABF">
      <w:pPr>
        <w:pStyle w:val="LabelTabel"/>
      </w:pPr>
      <w:bookmarkStart w:id="1075" w:name="_Toc144760246"/>
      <w:bookmarkStart w:id="1076" w:name="_Toc14614826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183514">
        <w:rPr>
          <w:b/>
          <w:noProof/>
        </w:rPr>
        <w:t>5</w:t>
      </w:r>
      <w:r w:rsidRPr="00E74ABF">
        <w:rPr>
          <w:b/>
        </w:rPr>
        <w:fldChar w:fldCharType="end"/>
      </w:r>
      <w:r>
        <w:t xml:space="preserve"> </w:t>
      </w:r>
      <w:r w:rsidRPr="002F2799">
        <w:t xml:space="preserve">Hasil pengujian fungsi ganti </w:t>
      </w:r>
      <w:r w:rsidRPr="00520621">
        <w:rPr>
          <w:i/>
        </w:rPr>
        <w:t>password</w:t>
      </w:r>
      <w:bookmarkEnd w:id="1075"/>
      <w:bookmarkEnd w:id="1076"/>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2B783D76" w:rsidR="001A5B11"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1077" w:name="_Toc143523794"/>
      <w:bookmarkStart w:id="1078" w:name="_Toc144760104"/>
      <w:bookmarkStart w:id="1079" w:name="_Toc144819877"/>
      <w:bookmarkStart w:id="1080" w:name="_Toc144820753"/>
      <w:bookmarkStart w:id="1081" w:name="_Toc144836405"/>
      <w:bookmarkStart w:id="1082" w:name="_Toc144992110"/>
      <w:bookmarkStart w:id="1083" w:name="_Toc146148386"/>
      <w:r>
        <w:t xml:space="preserve">Fungsi </w:t>
      </w:r>
      <w:r w:rsidR="00FF6934" w:rsidRPr="00412987">
        <w:rPr>
          <w:i/>
        </w:rPr>
        <w:t>Reset</w:t>
      </w:r>
      <w:r>
        <w:t xml:space="preserve"> </w:t>
      </w:r>
      <w:r w:rsidRPr="001B0ECC">
        <w:rPr>
          <w:i/>
        </w:rPr>
        <w:t>P</w:t>
      </w:r>
      <w:r w:rsidR="002D0EDC" w:rsidRPr="001B0ECC">
        <w:rPr>
          <w:i/>
        </w:rPr>
        <w:t>assword</w:t>
      </w:r>
      <w:bookmarkEnd w:id="1077"/>
      <w:bookmarkEnd w:id="1078"/>
      <w:bookmarkEnd w:id="1079"/>
      <w:bookmarkEnd w:id="1080"/>
      <w:bookmarkEnd w:id="1081"/>
      <w:bookmarkEnd w:id="1082"/>
      <w:bookmarkEnd w:id="1083"/>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1084" w:name="_Toc142072922"/>
      <w:bookmarkStart w:id="1085" w:name="_Toc143519710"/>
      <w:bookmarkStart w:id="1086" w:name="_Toc143519879"/>
      <w:bookmarkStart w:id="1087" w:name="_Toc144760247"/>
      <w:bookmarkStart w:id="1088" w:name="_Toc146148267"/>
      <w:r w:rsidRPr="00C114DE">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1084"/>
      <w:bookmarkEnd w:id="1085"/>
      <w:bookmarkEnd w:id="1086"/>
      <w:bookmarkEnd w:id="1087"/>
      <w:bookmarkEnd w:id="1088"/>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6F5EB397" w:rsidR="00307589"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1089" w:name="_Toc143523795"/>
      <w:bookmarkStart w:id="1090" w:name="_Toc144760105"/>
      <w:bookmarkStart w:id="1091" w:name="_Toc144819878"/>
      <w:bookmarkStart w:id="1092" w:name="_Toc144820754"/>
      <w:bookmarkStart w:id="1093" w:name="_Toc144836406"/>
      <w:bookmarkStart w:id="1094" w:name="_Toc144992111"/>
      <w:bookmarkStart w:id="1095" w:name="_Toc146148387"/>
      <w:r>
        <w:t xml:space="preserve">Fungsi </w:t>
      </w:r>
      <w:r w:rsidRPr="001B0ECC">
        <w:rPr>
          <w:i/>
        </w:rPr>
        <w:t>U</w:t>
      </w:r>
      <w:r w:rsidR="006B0F8C" w:rsidRPr="001B0ECC">
        <w:rPr>
          <w:i/>
        </w:rPr>
        <w:t>pdate</w:t>
      </w:r>
      <w:r w:rsidR="006B0F8C">
        <w:t xml:space="preserve"> P</w:t>
      </w:r>
      <w:r w:rsidR="002D0EDC">
        <w:t>rofil</w:t>
      </w:r>
      <w:bookmarkEnd w:id="1089"/>
      <w:bookmarkEnd w:id="1090"/>
      <w:bookmarkEnd w:id="1091"/>
      <w:bookmarkEnd w:id="1092"/>
      <w:bookmarkEnd w:id="1093"/>
      <w:bookmarkEnd w:id="1094"/>
      <w:bookmarkEnd w:id="1095"/>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1096" w:name="_Toc142072923"/>
      <w:bookmarkStart w:id="1097" w:name="_Toc143519711"/>
      <w:bookmarkStart w:id="1098" w:name="_Toc143519880"/>
      <w:bookmarkStart w:id="1099" w:name="_Toc144760248"/>
      <w:bookmarkStart w:id="1100" w:name="_Toc146148268"/>
      <w:r w:rsidRPr="00F460A4">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1096"/>
      <w:bookmarkEnd w:id="1097"/>
      <w:bookmarkEnd w:id="1098"/>
      <w:bookmarkEnd w:id="1099"/>
      <w:bookmarkEnd w:id="1100"/>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057A2D4E" w:rsidR="005649A9" w:rsidRPr="00111320" w:rsidRDefault="00111320" w:rsidP="005649A9">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1101" w:name="_Toc143523796"/>
      <w:bookmarkStart w:id="1102" w:name="_Toc144760106"/>
      <w:bookmarkStart w:id="1103" w:name="_Toc144819879"/>
      <w:bookmarkStart w:id="1104" w:name="_Toc144820755"/>
      <w:bookmarkStart w:id="1105" w:name="_Toc144836407"/>
      <w:bookmarkStart w:id="1106" w:name="_Toc144992112"/>
      <w:bookmarkStart w:id="1107" w:name="_Toc146148388"/>
      <w:r>
        <w:lastRenderedPageBreak/>
        <w:t xml:space="preserve">Fungsi </w:t>
      </w:r>
      <w:r w:rsidRPr="001B0ECC">
        <w:rPr>
          <w:i/>
        </w:rPr>
        <w:t>Update</w:t>
      </w:r>
      <w:r>
        <w:t xml:space="preserve"> A</w:t>
      </w:r>
      <w:r w:rsidR="009F6D74">
        <w:t>vatar</w:t>
      </w:r>
      <w:bookmarkEnd w:id="1101"/>
      <w:bookmarkEnd w:id="1102"/>
      <w:bookmarkEnd w:id="1103"/>
      <w:bookmarkEnd w:id="1104"/>
      <w:bookmarkEnd w:id="1105"/>
      <w:bookmarkEnd w:id="1106"/>
      <w:bookmarkEnd w:id="1107"/>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1108" w:name="_Toc142072924"/>
      <w:bookmarkStart w:id="1109" w:name="_Toc143519712"/>
      <w:bookmarkStart w:id="1110" w:name="_Toc143519881"/>
      <w:bookmarkStart w:id="1111" w:name="_Toc144760249"/>
      <w:bookmarkStart w:id="1112" w:name="_Toc146148269"/>
      <w:r w:rsidRPr="00120CD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1108"/>
      <w:bookmarkEnd w:id="1109"/>
      <w:bookmarkEnd w:id="1110"/>
      <w:bookmarkEnd w:id="1111"/>
      <w:bookmarkEnd w:id="1112"/>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5A1D6CD1" w:rsidR="00181F8C"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1113" w:name="_Toc143523797"/>
      <w:bookmarkStart w:id="1114" w:name="_Toc144760107"/>
      <w:bookmarkStart w:id="1115" w:name="_Toc144819880"/>
      <w:bookmarkStart w:id="1116" w:name="_Toc144820756"/>
      <w:bookmarkStart w:id="1117" w:name="_Toc144836408"/>
      <w:bookmarkStart w:id="1118" w:name="_Toc144992113"/>
      <w:bookmarkStart w:id="1119" w:name="_Toc146148389"/>
      <w:r>
        <w:t>F</w:t>
      </w:r>
      <w:r w:rsidR="002D0EDC">
        <w:t xml:space="preserve">ungsi </w:t>
      </w:r>
      <w:r>
        <w:t>Lihat A</w:t>
      </w:r>
      <w:r w:rsidR="00DA132D">
        <w:t>kses</w:t>
      </w:r>
      <w:bookmarkEnd w:id="1113"/>
      <w:bookmarkEnd w:id="1114"/>
      <w:bookmarkEnd w:id="1115"/>
      <w:bookmarkEnd w:id="1116"/>
      <w:bookmarkEnd w:id="1117"/>
      <w:bookmarkEnd w:id="1118"/>
      <w:bookmarkEnd w:id="1119"/>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8809B6"/>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1120" w:name="_Toc142072925"/>
      <w:bookmarkStart w:id="1121" w:name="_Toc143519713"/>
      <w:bookmarkStart w:id="1122" w:name="_Toc143519882"/>
      <w:bookmarkStart w:id="1123" w:name="_Toc144760250"/>
      <w:bookmarkStart w:id="1124" w:name="_Toc14614827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183514">
        <w:rPr>
          <w:b/>
          <w:noProof/>
        </w:rPr>
        <w:t>9</w:t>
      </w:r>
      <w:r w:rsidR="002B24B6">
        <w:rPr>
          <w:b/>
        </w:rPr>
        <w:fldChar w:fldCharType="end"/>
      </w:r>
      <w:r w:rsidR="00206321">
        <w:t xml:space="preserve"> Hasil pengujian fungsi lihat a</w:t>
      </w:r>
      <w:r>
        <w:t>kses</w:t>
      </w:r>
      <w:bookmarkEnd w:id="1120"/>
      <w:bookmarkEnd w:id="1121"/>
      <w:bookmarkEnd w:id="1122"/>
      <w:bookmarkEnd w:id="1123"/>
      <w:bookmarkEnd w:id="1124"/>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4A26653C" w:rsidR="001307BF"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1125" w:name="_Toc143523798"/>
      <w:bookmarkStart w:id="1126" w:name="_Toc144760108"/>
      <w:bookmarkStart w:id="1127" w:name="_Toc144819881"/>
      <w:bookmarkStart w:id="1128" w:name="_Toc144820757"/>
      <w:bookmarkStart w:id="1129" w:name="_Toc144836409"/>
      <w:bookmarkStart w:id="1130" w:name="_Toc144992114"/>
      <w:bookmarkStart w:id="1131" w:name="_Toc146148390"/>
      <w:r>
        <w:t>Fungsi Lihat P</w:t>
      </w:r>
      <w:r w:rsidR="00DA132D">
        <w:t>intu</w:t>
      </w:r>
      <w:bookmarkEnd w:id="1125"/>
      <w:bookmarkEnd w:id="1126"/>
      <w:bookmarkEnd w:id="1127"/>
      <w:bookmarkEnd w:id="1128"/>
      <w:bookmarkEnd w:id="1129"/>
      <w:bookmarkEnd w:id="1130"/>
      <w:bookmarkEnd w:id="1131"/>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1132" w:name="_Toc142072926"/>
      <w:bookmarkStart w:id="1133" w:name="_Toc143519714"/>
      <w:bookmarkStart w:id="1134" w:name="_Toc143519883"/>
      <w:bookmarkStart w:id="1135" w:name="_Toc144760251"/>
      <w:bookmarkStart w:id="1136" w:name="_Toc146148271"/>
      <w:r w:rsidRPr="00065E76">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0</w:t>
      </w:r>
      <w:r w:rsidR="002B24B6">
        <w:rPr>
          <w:b/>
        </w:rPr>
        <w:fldChar w:fldCharType="end"/>
      </w:r>
      <w:r w:rsidR="00206321">
        <w:t xml:space="preserve"> Hasil pengujian fungsi lihat p</w:t>
      </w:r>
      <w:r>
        <w:t>intu</w:t>
      </w:r>
      <w:bookmarkEnd w:id="1132"/>
      <w:bookmarkEnd w:id="1133"/>
      <w:bookmarkEnd w:id="1134"/>
      <w:bookmarkEnd w:id="1135"/>
      <w:bookmarkEnd w:id="1136"/>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07AD4F3E" w:rsidR="00065E76"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1137" w:name="_Toc143523799"/>
      <w:bookmarkStart w:id="1138" w:name="_Toc144760109"/>
      <w:bookmarkStart w:id="1139" w:name="_Toc144819882"/>
      <w:bookmarkStart w:id="1140" w:name="_Toc144820758"/>
      <w:bookmarkStart w:id="1141" w:name="_Toc144836410"/>
      <w:bookmarkStart w:id="1142" w:name="_Toc144992115"/>
      <w:bookmarkStart w:id="1143" w:name="_Toc146148391"/>
      <w:r>
        <w:t>Fungsi Lihat Riwayat A</w:t>
      </w:r>
      <w:r w:rsidR="00DA132D">
        <w:t>kses</w:t>
      </w:r>
      <w:bookmarkEnd w:id="1137"/>
      <w:bookmarkEnd w:id="1138"/>
      <w:bookmarkEnd w:id="1139"/>
      <w:bookmarkEnd w:id="1140"/>
      <w:bookmarkEnd w:id="1141"/>
      <w:bookmarkEnd w:id="1142"/>
      <w:bookmarkEnd w:id="1143"/>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1144" w:name="_Toc142072927"/>
      <w:bookmarkStart w:id="1145" w:name="_Toc143519715"/>
      <w:bookmarkStart w:id="1146" w:name="_Toc143519884"/>
      <w:bookmarkStart w:id="1147" w:name="_Toc144760252"/>
      <w:bookmarkStart w:id="1148" w:name="_Toc146148272"/>
      <w:r w:rsidRPr="002561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1</w:t>
      </w:r>
      <w:r w:rsidR="002B24B6">
        <w:rPr>
          <w:b/>
        </w:rPr>
        <w:fldChar w:fldCharType="end"/>
      </w:r>
      <w:r w:rsidR="00206321">
        <w:t xml:space="preserve"> Hasil pengujian lihat riwayat a</w:t>
      </w:r>
      <w:r>
        <w:t>kses</w:t>
      </w:r>
      <w:bookmarkEnd w:id="1144"/>
      <w:bookmarkEnd w:id="1145"/>
      <w:bookmarkEnd w:id="1146"/>
      <w:bookmarkEnd w:id="1147"/>
      <w:bookmarkEnd w:id="114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0AF972D2" w:rsidR="00256158"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1149" w:name="_Toc143523800"/>
      <w:bookmarkStart w:id="1150" w:name="_Toc144760110"/>
      <w:bookmarkStart w:id="1151" w:name="_Toc144819883"/>
      <w:bookmarkStart w:id="1152" w:name="_Toc144820759"/>
      <w:bookmarkStart w:id="1153" w:name="_Toc144836411"/>
      <w:bookmarkStart w:id="1154" w:name="_Toc144992116"/>
      <w:bookmarkStart w:id="1155" w:name="_Toc146148392"/>
      <w:r>
        <w:t>Fungsi Verifikasi A</w:t>
      </w:r>
      <w:r w:rsidR="00DA132D">
        <w:t>kses</w:t>
      </w:r>
      <w:bookmarkEnd w:id="1149"/>
      <w:bookmarkEnd w:id="1150"/>
      <w:bookmarkEnd w:id="1151"/>
      <w:bookmarkEnd w:id="1152"/>
      <w:bookmarkEnd w:id="1153"/>
      <w:bookmarkEnd w:id="1154"/>
      <w:bookmarkEnd w:id="1155"/>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1156" w:name="_Toc142072928"/>
      <w:bookmarkStart w:id="1157" w:name="_Toc143519716"/>
      <w:bookmarkStart w:id="1158" w:name="_Toc143519885"/>
      <w:bookmarkStart w:id="1159" w:name="_Toc144760253"/>
      <w:bookmarkStart w:id="1160" w:name="_Toc146148273"/>
      <w:r w:rsidRPr="0012209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2</w:t>
      </w:r>
      <w:r w:rsidR="002B24B6">
        <w:rPr>
          <w:b/>
        </w:rPr>
        <w:fldChar w:fldCharType="end"/>
      </w:r>
      <w:r w:rsidR="00206321">
        <w:t xml:space="preserve"> Hasil pengujian fungsi verifikasi a</w:t>
      </w:r>
      <w:r>
        <w:t>kses</w:t>
      </w:r>
      <w:bookmarkEnd w:id="1156"/>
      <w:bookmarkEnd w:id="1157"/>
      <w:bookmarkEnd w:id="1158"/>
      <w:bookmarkEnd w:id="1159"/>
      <w:bookmarkEnd w:id="1160"/>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3FD6FEA1" w:rsidR="00470244"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39D73E12" w:rsidR="00711C2E" w:rsidRPr="00111320" w:rsidRDefault="00111320" w:rsidP="00711C2E">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1161" w:name="_Toc143523801"/>
      <w:bookmarkStart w:id="1162" w:name="_Toc144760111"/>
      <w:bookmarkStart w:id="1163" w:name="_Toc144819884"/>
      <w:bookmarkStart w:id="1164" w:name="_Toc144820760"/>
      <w:bookmarkStart w:id="1165" w:name="_Toc144836412"/>
      <w:bookmarkStart w:id="1166" w:name="_Toc144992117"/>
      <w:bookmarkStart w:id="1167" w:name="_Toc146148393"/>
      <w:r>
        <w:t xml:space="preserve">Fungsi </w:t>
      </w:r>
      <w:r w:rsidR="00FD1BCA" w:rsidRPr="001B0ECC">
        <w:rPr>
          <w:i/>
        </w:rPr>
        <w:t>Signature</w:t>
      </w:r>
      <w:bookmarkEnd w:id="1161"/>
      <w:bookmarkEnd w:id="1162"/>
      <w:bookmarkEnd w:id="1163"/>
      <w:bookmarkEnd w:id="1164"/>
      <w:bookmarkEnd w:id="1165"/>
      <w:bookmarkEnd w:id="1166"/>
      <w:bookmarkEnd w:id="1167"/>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1168" w:name="_Toc142072929"/>
      <w:bookmarkStart w:id="1169" w:name="_Toc143519717"/>
      <w:bookmarkStart w:id="1170" w:name="_Toc143519886"/>
      <w:bookmarkStart w:id="1171" w:name="_Toc144760254"/>
      <w:bookmarkStart w:id="1172" w:name="_Toc146148274"/>
      <w:r w:rsidRPr="00A71FF7">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1168"/>
      <w:bookmarkEnd w:id="1169"/>
      <w:bookmarkEnd w:id="1170"/>
      <w:bookmarkEnd w:id="1171"/>
      <w:bookmarkEnd w:id="1172"/>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405FAA1" w:rsidR="00A71FF7"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1173" w:name="_Toc143523802"/>
      <w:bookmarkStart w:id="1174" w:name="_Toc144760112"/>
      <w:bookmarkStart w:id="1175" w:name="_Toc144819885"/>
      <w:bookmarkStart w:id="1176" w:name="_Toc144820761"/>
      <w:bookmarkStart w:id="1177" w:name="_Toc144836413"/>
      <w:bookmarkStart w:id="1178" w:name="_Toc144992118"/>
      <w:bookmarkStart w:id="1179" w:name="_Toc146148394"/>
      <w:r>
        <w:t xml:space="preserve">Komunikasi </w:t>
      </w:r>
      <w:r w:rsidR="005E72E0" w:rsidRPr="006F6A5F">
        <w:t>Websocket</w:t>
      </w:r>
      <w:bookmarkEnd w:id="1173"/>
      <w:bookmarkEnd w:id="1174"/>
      <w:bookmarkEnd w:id="1175"/>
      <w:bookmarkEnd w:id="1176"/>
      <w:bookmarkEnd w:id="1177"/>
      <w:bookmarkEnd w:id="1178"/>
      <w:bookmarkEnd w:id="1179"/>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1180" w:name="_Toc142072930"/>
      <w:bookmarkStart w:id="1181" w:name="_Toc143519718"/>
      <w:bookmarkStart w:id="1182" w:name="_Toc143519887"/>
      <w:r>
        <w:t xml:space="preserve"> </w:t>
      </w:r>
      <w:bookmarkEnd w:id="1180"/>
      <w:bookmarkEnd w:id="1181"/>
      <w:bookmarkEnd w:id="1182"/>
    </w:p>
    <w:p w14:paraId="4B4DA263" w14:textId="44F47A78" w:rsidR="00AD0558" w:rsidRDefault="00AD0558" w:rsidP="00AD0558">
      <w:pPr>
        <w:pStyle w:val="LabelTabel"/>
      </w:pPr>
      <w:bookmarkStart w:id="1183" w:name="_Toc144760255"/>
      <w:bookmarkStart w:id="1184" w:name="_Toc14614827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183514">
        <w:rPr>
          <w:b/>
          <w:noProof/>
        </w:rPr>
        <w:t>14</w:t>
      </w:r>
      <w:r w:rsidRPr="00DA16EF">
        <w:rPr>
          <w:b/>
        </w:rPr>
        <w:fldChar w:fldCharType="end"/>
      </w:r>
      <w:r>
        <w:t xml:space="preserve"> </w:t>
      </w:r>
      <w:r w:rsidRPr="00D741BF">
        <w:t xml:space="preserve">Hasil pengujian </w:t>
      </w:r>
      <w:r w:rsidRPr="0077017B">
        <w:rPr>
          <w:i/>
        </w:rPr>
        <w:t>websocket</w:t>
      </w:r>
      <w:bookmarkEnd w:id="1183"/>
      <w:bookmarkEnd w:id="1184"/>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1B05C41B" w:rsidR="00656B20"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1185" w:name="_Toc143523803"/>
      <w:bookmarkStart w:id="1186" w:name="_Toc144760113"/>
      <w:bookmarkStart w:id="1187" w:name="_Toc144819886"/>
      <w:bookmarkStart w:id="1188" w:name="_Toc144820762"/>
      <w:bookmarkStart w:id="1189" w:name="_Toc144836414"/>
      <w:bookmarkStart w:id="1190" w:name="_Toc144992119"/>
      <w:bookmarkStart w:id="1191" w:name="_Toc146148395"/>
      <w:r>
        <w:t xml:space="preserve">Fungsi </w:t>
      </w:r>
      <w:r w:rsidR="006B0F8C" w:rsidRPr="00D371CD">
        <w:rPr>
          <w:i/>
        </w:rPr>
        <w:t>Update</w:t>
      </w:r>
      <w:r w:rsidR="006B0F8C">
        <w:t xml:space="preserve"> Status P</w:t>
      </w:r>
      <w:r w:rsidR="00DA132D">
        <w:t>intu</w:t>
      </w:r>
      <w:bookmarkEnd w:id="1185"/>
      <w:bookmarkEnd w:id="1186"/>
      <w:bookmarkEnd w:id="1187"/>
      <w:bookmarkEnd w:id="1188"/>
      <w:bookmarkEnd w:id="1189"/>
      <w:bookmarkEnd w:id="1190"/>
      <w:bookmarkEnd w:id="1191"/>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1192" w:name="_Toc142072931"/>
      <w:bookmarkStart w:id="1193" w:name="_Toc143519719"/>
      <w:bookmarkStart w:id="1194" w:name="_Toc143519888"/>
      <w:bookmarkStart w:id="1195" w:name="_Toc144760256"/>
      <w:bookmarkStart w:id="1196" w:name="_Toc146148276"/>
      <w:r w:rsidRPr="00BD203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1192"/>
      <w:bookmarkEnd w:id="1193"/>
      <w:bookmarkEnd w:id="1194"/>
      <w:bookmarkEnd w:id="1195"/>
      <w:bookmarkEnd w:id="1196"/>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29B434F1" w:rsidR="00553363"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1197" w:name="_Toc143523804"/>
      <w:bookmarkStart w:id="1198" w:name="_Toc144760114"/>
      <w:bookmarkStart w:id="1199" w:name="_Toc144819887"/>
      <w:bookmarkStart w:id="1200" w:name="_Toc144820763"/>
      <w:bookmarkStart w:id="1201" w:name="_Toc144836415"/>
      <w:bookmarkStart w:id="1202" w:name="_Toc144992120"/>
      <w:bookmarkStart w:id="1203" w:name="_Toc146148396"/>
      <w:r>
        <w:t xml:space="preserve">Fungsi </w:t>
      </w:r>
      <w:r w:rsidR="006B0F8C">
        <w:t>Peringatan P</w:t>
      </w:r>
      <w:r w:rsidR="00DA132D">
        <w:t>intu</w:t>
      </w:r>
      <w:bookmarkEnd w:id="1197"/>
      <w:bookmarkEnd w:id="1198"/>
      <w:bookmarkEnd w:id="1199"/>
      <w:bookmarkEnd w:id="1200"/>
      <w:bookmarkEnd w:id="1201"/>
      <w:bookmarkEnd w:id="1202"/>
      <w:bookmarkEnd w:id="1203"/>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1204" w:name="_Toc142072932"/>
      <w:bookmarkStart w:id="1205" w:name="_Toc143519720"/>
      <w:bookmarkStart w:id="1206" w:name="_Toc143519889"/>
    </w:p>
    <w:p w14:paraId="3BD98617" w14:textId="4A7A654E" w:rsidR="00CB0458" w:rsidRDefault="00CB0458" w:rsidP="00CB0458">
      <w:pPr>
        <w:pStyle w:val="LabelTabel"/>
      </w:pPr>
      <w:bookmarkStart w:id="1207" w:name="_Toc144760257"/>
      <w:bookmarkStart w:id="1208" w:name="_Toc146148277"/>
      <w:r w:rsidRPr="00CB0458">
        <w:rPr>
          <w:b/>
        </w:rPr>
        <w:t>Tabel 4.</w:t>
      </w:r>
      <w:r w:rsidR="002B24B6">
        <w:rPr>
          <w:b/>
        </w:rPr>
        <w:fldChar w:fldCharType="begin"/>
      </w:r>
      <w:r w:rsidR="002B24B6">
        <w:rPr>
          <w:b/>
        </w:rPr>
        <w:instrText xml:space="preserve"> SEQ Tabel_4. \* ARABIC </w:instrText>
      </w:r>
      <w:r w:rsidR="002B24B6">
        <w:rPr>
          <w:b/>
        </w:rPr>
        <w:fldChar w:fldCharType="separate"/>
      </w:r>
      <w:r w:rsidR="00183514">
        <w:rPr>
          <w:b/>
          <w:noProof/>
        </w:rPr>
        <w:t>16</w:t>
      </w:r>
      <w:r w:rsidR="002B24B6">
        <w:rPr>
          <w:b/>
        </w:rPr>
        <w:fldChar w:fldCharType="end"/>
      </w:r>
      <w:r w:rsidR="00C94701">
        <w:t xml:space="preserve"> Hasil pengujian fungsi peringatan p</w:t>
      </w:r>
      <w:r>
        <w:t>intu</w:t>
      </w:r>
      <w:bookmarkEnd w:id="1204"/>
      <w:bookmarkEnd w:id="1205"/>
      <w:bookmarkEnd w:id="1206"/>
      <w:bookmarkEnd w:id="1207"/>
      <w:bookmarkEnd w:id="1208"/>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27845D65" w:rsidR="001C371C" w:rsidRPr="00111320" w:rsidRDefault="00111320" w:rsidP="005E1EA1">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1E63EF29" w:rsidR="00050F0F" w:rsidRPr="00111320" w:rsidRDefault="00111320" w:rsidP="00D10CFC">
            <w:pPr>
              <w:spacing w:before="60" w:after="60" w:line="276" w:lineRule="auto"/>
              <w:jc w:val="center"/>
              <w:rPr>
                <w:rFonts w:eastAsia="Times New Roman" w:cs="Times New Roman"/>
                <w:b/>
                <w:color w:val="000000"/>
                <w:szCs w:val="24"/>
                <w:lang w:val="id-ID"/>
              </w:rPr>
            </w:pPr>
            <w:r>
              <w:rPr>
                <w:rFonts w:eastAsia="Times New Roman" w:cs="Times New Roman"/>
                <w:b/>
                <w:color w:val="000000"/>
                <w:szCs w:val="24"/>
                <w:lang w:val="id-ID"/>
              </w:rPr>
              <w:t>Status</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1209" w:name="_Toc143523805"/>
      <w:bookmarkStart w:id="1210" w:name="_Toc144760115"/>
      <w:bookmarkStart w:id="1211" w:name="_Toc144819888"/>
      <w:bookmarkStart w:id="1212" w:name="_Toc144820764"/>
      <w:bookmarkStart w:id="1213" w:name="_Toc144836416"/>
      <w:bookmarkStart w:id="1214" w:name="_Toc144992121"/>
      <w:bookmarkStart w:id="1215" w:name="_Toc146148397"/>
      <w:r>
        <w:t xml:space="preserve">Pengujian </w:t>
      </w:r>
      <w:r w:rsidR="002E3689">
        <w:t>Non</w:t>
      </w:r>
      <w:r w:rsidR="00C318B5">
        <w:t xml:space="preserve"> F</w:t>
      </w:r>
      <w:r>
        <w:t>ungsional</w:t>
      </w:r>
      <w:bookmarkEnd w:id="1209"/>
      <w:bookmarkEnd w:id="1210"/>
      <w:bookmarkEnd w:id="1211"/>
      <w:bookmarkEnd w:id="1212"/>
      <w:bookmarkEnd w:id="1213"/>
      <w:bookmarkEnd w:id="1214"/>
      <w:bookmarkEnd w:id="1215"/>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3284427D" w:rsidR="001A07F3" w:rsidRDefault="00CF3064" w:rsidP="001865FA">
      <w:pPr>
        <w:jc w:val="center"/>
      </w:pPr>
      <w:r>
        <w:rPr>
          <w:noProof/>
          <w:lang w:val="en-US"/>
        </w:rPr>
        <w:drawing>
          <wp:inline distT="0" distB="0" distL="0" distR="0" wp14:anchorId="16F78F41" wp14:editId="12ACB63F">
            <wp:extent cx="4945712" cy="2456953"/>
            <wp:effectExtent l="0" t="0" r="26670" b="19685"/>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A59A072" w14:textId="4D9174F4" w:rsidR="00CF3064" w:rsidRDefault="001A07F3" w:rsidP="00CF3064">
      <w:pPr>
        <w:pStyle w:val="LabelGambar"/>
      </w:pPr>
      <w:bookmarkStart w:id="1216" w:name="_Toc142072612"/>
      <w:bookmarkStart w:id="1217" w:name="_Toc142073229"/>
      <w:bookmarkStart w:id="1218" w:name="_Toc143520014"/>
      <w:bookmarkStart w:id="1219" w:name="_Toc144760196"/>
      <w:bookmarkStart w:id="1220" w:name="_Toc14614799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183514">
        <w:rPr>
          <w:b/>
          <w:noProof/>
        </w:rPr>
        <w:t>32</w:t>
      </w:r>
      <w:r w:rsidRPr="001A07F3">
        <w:rPr>
          <w:b/>
        </w:rPr>
        <w:fldChar w:fldCharType="end"/>
      </w:r>
      <w:r w:rsidR="0052058A">
        <w:t xml:space="preserve"> Grafik h</w:t>
      </w:r>
      <w:r w:rsidR="00D501AF">
        <w:t>asil pengujian p</w:t>
      </w:r>
      <w:r>
        <w:t>erforma API</w:t>
      </w:r>
      <w:bookmarkEnd w:id="1216"/>
      <w:bookmarkEnd w:id="1217"/>
      <w:bookmarkEnd w:id="1218"/>
      <w:bookmarkEnd w:id="1219"/>
      <w:bookmarkEnd w:id="1220"/>
    </w:p>
    <w:p w14:paraId="01EA5C26" w14:textId="1AE65C97" w:rsidR="001A07F3" w:rsidRDefault="00DD5827" w:rsidP="008C6A30">
      <w:pPr>
        <w:ind w:firstLine="720"/>
      </w:pPr>
      <w:r>
        <w:lastRenderedPageBreak/>
        <w:t>Dapat</w:t>
      </w:r>
      <w:r w:rsidR="006755D9">
        <w:t xml:space="preserve"> dilihat pada G</w:t>
      </w:r>
      <w:r>
        <w:t>ambar 4.32, pada pengujian API secara k</w:t>
      </w:r>
      <w:r w:rsidR="00CF3064">
        <w:t>eseluruhan dengan menggunakan 20</w:t>
      </w:r>
      <w:r>
        <w:t xml:space="preserve"> pengguna secara bersamaan menunjukkan waktu respon rata-rata 104 milidetik </w:t>
      </w:r>
      <w:r w:rsidR="00CF3064">
        <w:t>dengan waktu respon tertinggi 12</w:t>
      </w:r>
      <w:r>
        <w:t>8</w:t>
      </w:r>
      <w:r w:rsidR="00CF3064">
        <w:t>.9</w:t>
      </w:r>
      <w:r>
        <w:t xml:space="preserve">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1221" w:name="_Toc143523806"/>
      <w:bookmarkStart w:id="1222" w:name="_Toc144760116"/>
      <w:bookmarkStart w:id="1223" w:name="_Toc144819889"/>
      <w:bookmarkStart w:id="1224" w:name="_Toc144820765"/>
      <w:bookmarkStart w:id="1225" w:name="_Toc144836417"/>
      <w:bookmarkStart w:id="1226" w:name="_Toc144992122"/>
      <w:bookmarkStart w:id="1227" w:name="_Toc146148398"/>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1221"/>
      <w:bookmarkEnd w:id="1222"/>
      <w:bookmarkEnd w:id="1223"/>
      <w:bookmarkEnd w:id="1224"/>
      <w:bookmarkEnd w:id="1225"/>
      <w:bookmarkEnd w:id="1226"/>
      <w:bookmarkEnd w:id="1227"/>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474DA1E4" w:rsidR="00AA647B" w:rsidRDefault="006F0D29" w:rsidP="006607C5">
      <w:pPr>
        <w:jc w:val="center"/>
      </w:pPr>
      <w:r>
        <w:rPr>
          <w:noProof/>
          <w:lang w:val="en-US"/>
        </w:rPr>
        <w:drawing>
          <wp:inline distT="0" distB="0" distL="0" distR="0" wp14:anchorId="084874EF" wp14:editId="70E50F36">
            <wp:extent cx="5039995" cy="3217843"/>
            <wp:effectExtent l="0" t="0" r="27305" b="20955"/>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02BF382E" w14:textId="6E4E934F" w:rsidR="006607C5" w:rsidRDefault="006607C5" w:rsidP="006607C5">
      <w:pPr>
        <w:pStyle w:val="LabelGambar"/>
      </w:pPr>
      <w:bookmarkStart w:id="1228" w:name="_Toc142072613"/>
      <w:bookmarkStart w:id="1229" w:name="_Toc142073230"/>
      <w:bookmarkStart w:id="1230" w:name="_Toc143520015"/>
      <w:bookmarkStart w:id="1231" w:name="_Toc144760197"/>
      <w:bookmarkStart w:id="1232" w:name="_Toc14614799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183514">
        <w:rPr>
          <w:b/>
          <w:noProof/>
        </w:rPr>
        <w:t>33</w:t>
      </w:r>
      <w:r w:rsidRPr="006607C5">
        <w:rPr>
          <w:b/>
        </w:rPr>
        <w:fldChar w:fldCharType="end"/>
      </w:r>
      <w:r w:rsidR="00D501AF">
        <w:t xml:space="preserve"> Grafik hasil pengujian performa verifikasi a</w:t>
      </w:r>
      <w:r>
        <w:t>kses</w:t>
      </w:r>
      <w:bookmarkEnd w:id="1228"/>
      <w:bookmarkEnd w:id="1229"/>
      <w:bookmarkEnd w:id="1230"/>
      <w:bookmarkEnd w:id="1231"/>
      <w:bookmarkEnd w:id="1232"/>
    </w:p>
    <w:p w14:paraId="7BA162DB" w14:textId="77777777" w:rsidR="006603C0" w:rsidRDefault="006603C0" w:rsidP="006607C5">
      <w:pPr>
        <w:pStyle w:val="LabelGambar"/>
      </w:pPr>
    </w:p>
    <w:p w14:paraId="3A3FF880" w14:textId="1997961F" w:rsidR="00F61248" w:rsidRDefault="007C386F" w:rsidP="00E01C96">
      <w:pPr>
        <w:ind w:firstLine="720"/>
        <w:rPr>
          <w:lang w:val="id-ID"/>
        </w:rPr>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F61248">
        <w:t xml:space="preserve"> verifikasi akses </w:t>
      </w:r>
      <w:r w:rsidR="003A002A">
        <w:t>pengguna</w:t>
      </w:r>
      <w:r w:rsidR="00E01C96">
        <w:t xml:space="preserve"> secara bersamaan. Dari hasil pengujian didapatkan bahwa </w:t>
      </w:r>
      <w:r w:rsidR="00F61248">
        <w:rPr>
          <w:lang w:val="id-ID"/>
        </w:rPr>
        <w:t xml:space="preserve">seiring dengan peningkatan permintaan pengguna maka latensi juga akan meningkat hal ini dikarenakan semakin banyak pengguna yang mengirimkan permintaan maka </w:t>
      </w:r>
      <w:r w:rsidR="00F61248" w:rsidRPr="00F61248">
        <w:rPr>
          <w:i/>
          <w:lang w:val="id-ID"/>
        </w:rPr>
        <w:t>server</w:t>
      </w:r>
      <w:r w:rsidR="00F61248">
        <w:rPr>
          <w:lang w:val="id-ID"/>
        </w:rPr>
        <w:t xml:space="preserve"> akan melayani permintaan satu-persatu </w:t>
      </w:r>
      <w:r w:rsidR="00F61248">
        <w:rPr>
          <w:lang w:val="id-ID"/>
        </w:rPr>
        <w:lastRenderedPageBreak/>
        <w:t xml:space="preserve">sehingga waktu yang diperlukan oleh </w:t>
      </w:r>
      <w:r w:rsidR="00F61248">
        <w:rPr>
          <w:i/>
          <w:lang w:val="id-ID"/>
        </w:rPr>
        <w:t xml:space="preserve">server </w:t>
      </w:r>
      <w:r w:rsidR="00F61248">
        <w:rPr>
          <w:lang w:val="id-ID"/>
        </w:rPr>
        <w:t xml:space="preserve">untuk mengolah permintaan tersebut juga akan meningkat pula. Seperti telihat pada Gambar 4.33 pada saat beban 20 permintaan secara bersamaan maka </w:t>
      </w:r>
      <w:r w:rsidR="00F61248" w:rsidRPr="001629EC">
        <w:rPr>
          <w:i/>
          <w:lang w:val="id-ID"/>
        </w:rPr>
        <w:t>server</w:t>
      </w:r>
      <w:r w:rsidR="00F61248">
        <w:rPr>
          <w:lang w:val="id-ID"/>
        </w:rPr>
        <w:t xml:space="preserve"> memerlukan waktu sekitar 500 milidetik untuk memberikan respon sedangka</w:t>
      </w:r>
      <w:r w:rsidR="00103530">
        <w:rPr>
          <w:lang w:val="id-ID"/>
        </w:rPr>
        <w:t>n pada beban 10</w:t>
      </w:r>
      <w:r w:rsidR="00F61248">
        <w:rPr>
          <w:lang w:val="id-ID"/>
        </w:rPr>
        <w:t xml:space="preserve">0 permintaan maka </w:t>
      </w:r>
      <w:r w:rsidR="00F61248" w:rsidRPr="001629EC">
        <w:rPr>
          <w:i/>
          <w:lang w:val="id-ID"/>
        </w:rPr>
        <w:t>server</w:t>
      </w:r>
      <w:r w:rsidR="00F61248">
        <w:rPr>
          <w:lang w:val="id-ID"/>
        </w:rPr>
        <w:t xml:space="preserve"> memerlukan waktu sekitar </w:t>
      </w:r>
      <w:r w:rsidR="00103530">
        <w:rPr>
          <w:lang w:val="id-ID"/>
        </w:rPr>
        <w:t>1500</w:t>
      </w:r>
      <w:r w:rsidR="00F61248">
        <w:rPr>
          <w:lang w:val="id-ID"/>
        </w:rPr>
        <w:t xml:space="preserve"> milidetik untuk memberikan respon.</w:t>
      </w:r>
    </w:p>
    <w:p w14:paraId="35264682" w14:textId="61CE0D97" w:rsidR="00AA647B" w:rsidRDefault="00213EA9" w:rsidP="00E31474">
      <w:pPr>
        <w:ind w:firstLine="720"/>
      </w:pPr>
      <w:r>
        <w:rPr>
          <w:lang w:val="id-ID"/>
        </w:rPr>
        <w:t xml:space="preserve">Pada Gambar 4.33 juga terlihat bahwa </w:t>
      </w:r>
      <w:r w:rsidRPr="00213EA9">
        <w:rPr>
          <w:i/>
          <w:lang w:val="id-ID"/>
        </w:rPr>
        <w:t>server</w:t>
      </w:r>
      <w:r>
        <w:rPr>
          <w:lang w:val="id-ID"/>
        </w:rPr>
        <w:t xml:space="preserve"> mampu menangani sekitar 250 permintaan secara bersamaan dengan memberikan respon http dengan kode 200 atau berhasil dengan latensi bervariasi sesuai dengan beban pengguna, pada saat beban melebihi 250 pengguna terlihat </w:t>
      </w:r>
      <w:r w:rsidRPr="00213EA9">
        <w:rPr>
          <w:i/>
          <w:lang w:val="id-ID"/>
        </w:rPr>
        <w:t>server</w:t>
      </w:r>
      <w:r>
        <w:rPr>
          <w:lang w:val="id-ID"/>
        </w:rPr>
        <w:t xml:space="preserve"> sudah tidak mampu untuk menangani permintaan tersebut dengan respon http dengan kode 502 atau </w:t>
      </w:r>
      <w:r w:rsidRPr="00213EA9">
        <w:rPr>
          <w:i/>
          <w:lang w:val="id-ID"/>
        </w:rPr>
        <w:t>server</w:t>
      </w:r>
      <w:r>
        <w:rPr>
          <w:lang w:val="id-ID"/>
        </w:rPr>
        <w:t xml:space="preserve"> </w:t>
      </w:r>
      <w:r w:rsidRPr="00213EA9">
        <w:rPr>
          <w:i/>
          <w:lang w:val="id-ID"/>
        </w:rPr>
        <w:t>error</w:t>
      </w:r>
      <w:r>
        <w:rPr>
          <w:lang w:val="id-ID"/>
        </w:rPr>
        <w:t xml:space="preserve"> hal ini menunjukkan bahwa beban maksimal yang dapat ditangani oleh server tersebut yaitu sekitar 250 permintaan secara bersamaan.</w:t>
      </w:r>
    </w:p>
    <w:p w14:paraId="3ACB452B" w14:textId="77777777" w:rsidR="002E3689" w:rsidRDefault="002E3689" w:rsidP="003A002A"/>
    <w:p w14:paraId="739E3EDC" w14:textId="1AE24205" w:rsidR="00820F78" w:rsidRDefault="00820F78" w:rsidP="00985D53">
      <w:pPr>
        <w:pStyle w:val="SubBabIVIII"/>
        <w:ind w:hanging="720"/>
      </w:pPr>
      <w:bookmarkStart w:id="1233" w:name="_Toc143523807"/>
      <w:bookmarkStart w:id="1234" w:name="_Toc144760117"/>
      <w:bookmarkStart w:id="1235" w:name="_Toc144819890"/>
      <w:bookmarkStart w:id="1236" w:name="_Toc144820766"/>
      <w:bookmarkStart w:id="1237" w:name="_Toc144836418"/>
      <w:bookmarkStart w:id="1238" w:name="_Toc144992123"/>
      <w:bookmarkStart w:id="1239" w:name="_Toc146148399"/>
      <w:r>
        <w:t xml:space="preserve">Pengujian </w:t>
      </w:r>
      <w:r w:rsidR="000120BD">
        <w:t>Performa</w:t>
      </w:r>
      <w:r>
        <w:t xml:space="preserve"> </w:t>
      </w:r>
      <w:r w:rsidRPr="00B87AB7">
        <w:rPr>
          <w:i/>
        </w:rPr>
        <w:t>Update</w:t>
      </w:r>
      <w:r>
        <w:t xml:space="preserve"> Status Pintu</w:t>
      </w:r>
      <w:bookmarkEnd w:id="1233"/>
      <w:bookmarkEnd w:id="1234"/>
      <w:bookmarkEnd w:id="1235"/>
      <w:bookmarkEnd w:id="1236"/>
      <w:bookmarkEnd w:id="1237"/>
      <w:bookmarkEnd w:id="1238"/>
      <w:bookmarkEnd w:id="1239"/>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5276B14E" w:rsidR="00AA647B" w:rsidRDefault="00C3217A" w:rsidP="00D021D4">
      <w:pPr>
        <w:jc w:val="center"/>
      </w:pPr>
      <w:r>
        <w:rPr>
          <w:noProof/>
          <w:lang w:val="en-US"/>
        </w:rPr>
        <w:drawing>
          <wp:inline distT="0" distB="0" distL="0" distR="0" wp14:anchorId="2E7CE005" wp14:editId="18A1D319">
            <wp:extent cx="5036024" cy="3138985"/>
            <wp:effectExtent l="0" t="0" r="12700" b="23495"/>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336D8D1A" w14:textId="3B773A2F" w:rsidR="00D021D4" w:rsidRDefault="00D021D4" w:rsidP="00D021D4">
      <w:pPr>
        <w:pStyle w:val="LabelGambar"/>
      </w:pPr>
      <w:bookmarkStart w:id="1240" w:name="_Toc142072614"/>
      <w:bookmarkStart w:id="1241" w:name="_Toc142073231"/>
      <w:bookmarkStart w:id="1242" w:name="_Toc143520016"/>
      <w:bookmarkStart w:id="1243" w:name="_Toc144760198"/>
      <w:bookmarkStart w:id="1244" w:name="_Toc14614799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183514">
        <w:rPr>
          <w:b/>
          <w:noProof/>
        </w:rPr>
        <w:t>34</w:t>
      </w:r>
      <w:r w:rsidRPr="00D021D4">
        <w:rPr>
          <w:b/>
        </w:rPr>
        <w:fldChar w:fldCharType="end"/>
      </w:r>
      <w:r>
        <w:t xml:space="preserve"> </w:t>
      </w:r>
      <w:r w:rsidR="00D501AF">
        <w:t>Grafik hasil pengujian performa update status p</w:t>
      </w:r>
      <w:r>
        <w:t>intu</w:t>
      </w:r>
      <w:bookmarkEnd w:id="1240"/>
      <w:bookmarkEnd w:id="1241"/>
      <w:bookmarkEnd w:id="1242"/>
      <w:bookmarkEnd w:id="1243"/>
      <w:bookmarkEnd w:id="1244"/>
    </w:p>
    <w:p w14:paraId="65997B85" w14:textId="77777777" w:rsidR="00B207A8" w:rsidRDefault="00B207A8" w:rsidP="00B8653F"/>
    <w:p w14:paraId="7E202782" w14:textId="403BFBFB" w:rsidR="00D072EC" w:rsidRDefault="007C386F" w:rsidP="00D072EC">
      <w:pPr>
        <w:ind w:firstLine="720"/>
        <w:rPr>
          <w:lang w:val="id-ID"/>
        </w:rPr>
      </w:pPr>
      <w:r>
        <w:t>Gambar 4.34</w:t>
      </w:r>
      <w:r w:rsidR="00D021D4">
        <w:t xml:space="preserve"> merupakan hasil pengujian performa u</w:t>
      </w:r>
      <w:r w:rsidR="001B57F8">
        <w:t xml:space="preserve">pdate status pintu menggunakan </w:t>
      </w:r>
      <w:r w:rsidR="00270D1A" w:rsidRPr="00270D1A">
        <w:t>Jmeter</w:t>
      </w:r>
      <w:r w:rsidR="00D021D4">
        <w:t xml:space="preserve">. </w:t>
      </w:r>
      <w:r w:rsidR="00D072EC">
        <w:t xml:space="preserve">Pengujian dilakukan dengan melakukan simulasi beban </w:t>
      </w:r>
      <w:r w:rsidR="00D072EC" w:rsidRPr="00D072EC">
        <w:rPr>
          <w:i/>
          <w:lang w:val="id-ID"/>
        </w:rPr>
        <w:t>update status</w:t>
      </w:r>
      <w:r w:rsidR="00D072EC" w:rsidRPr="00D072EC">
        <w:rPr>
          <w:i/>
        </w:rPr>
        <w:t xml:space="preserve"> </w:t>
      </w:r>
      <w:r w:rsidR="00D072EC" w:rsidRPr="00D072EC">
        <w:rPr>
          <w:lang w:val="id-ID"/>
        </w:rPr>
        <w:t>pintu</w:t>
      </w:r>
      <w:r w:rsidR="00D072EC">
        <w:rPr>
          <w:lang w:val="id-ID"/>
        </w:rPr>
        <w:t xml:space="preserve"> </w:t>
      </w:r>
      <w:r w:rsidR="00D072EC">
        <w:t xml:space="preserve">secara bersamaan. Dari hasil pengujian didapatkan bahwa </w:t>
      </w:r>
      <w:r w:rsidR="00D072EC">
        <w:rPr>
          <w:lang w:val="id-ID"/>
        </w:rPr>
        <w:t xml:space="preserve">seiring dengan peningkatan permintaan </w:t>
      </w:r>
      <w:r w:rsidR="00D072EC" w:rsidRPr="00D072EC">
        <w:rPr>
          <w:i/>
          <w:lang w:val="id-ID"/>
        </w:rPr>
        <w:t>update status</w:t>
      </w:r>
      <w:r w:rsidR="00D072EC">
        <w:rPr>
          <w:lang w:val="id-ID"/>
        </w:rPr>
        <w:t xml:space="preserve"> maka latensi juga akan meningkat </w:t>
      </w:r>
      <w:r w:rsidR="000B173F">
        <w:rPr>
          <w:lang w:val="id-ID"/>
        </w:rPr>
        <w:t>s</w:t>
      </w:r>
      <w:r w:rsidR="00D072EC">
        <w:rPr>
          <w:lang w:val="id-ID"/>
        </w:rPr>
        <w:t xml:space="preserve">eperti telihat pada saat beban 20 permintaan </w:t>
      </w:r>
      <w:r w:rsidR="00D072EC" w:rsidRPr="00D072EC">
        <w:rPr>
          <w:i/>
          <w:lang w:val="id-ID"/>
        </w:rPr>
        <w:t>update status</w:t>
      </w:r>
      <w:r w:rsidR="00D072EC">
        <w:rPr>
          <w:lang w:val="id-ID"/>
        </w:rPr>
        <w:t xml:space="preserve"> secara bersamaan maka </w:t>
      </w:r>
      <w:r w:rsidR="00D072EC" w:rsidRPr="001629EC">
        <w:rPr>
          <w:i/>
          <w:lang w:val="id-ID"/>
        </w:rPr>
        <w:t>server</w:t>
      </w:r>
      <w:r w:rsidR="00D072EC">
        <w:rPr>
          <w:lang w:val="id-ID"/>
        </w:rPr>
        <w:t xml:space="preserve"> memerlukan waktu sekitar </w:t>
      </w:r>
      <w:r w:rsidR="00FA1DA0">
        <w:rPr>
          <w:lang w:val="id-ID"/>
        </w:rPr>
        <w:t>1248</w:t>
      </w:r>
      <w:r w:rsidR="00D072EC">
        <w:rPr>
          <w:lang w:val="id-ID"/>
        </w:rPr>
        <w:t xml:space="preserve"> milidetik untuk memberikan respon sedangkan pada beban </w:t>
      </w:r>
      <w:r w:rsidR="00FA1DA0">
        <w:rPr>
          <w:lang w:val="id-ID"/>
        </w:rPr>
        <w:t>100</w:t>
      </w:r>
      <w:r w:rsidR="00D072EC">
        <w:rPr>
          <w:lang w:val="id-ID"/>
        </w:rPr>
        <w:t xml:space="preserve"> permintaan maka </w:t>
      </w:r>
      <w:r w:rsidR="00D072EC" w:rsidRPr="001629EC">
        <w:rPr>
          <w:i/>
          <w:lang w:val="id-ID"/>
        </w:rPr>
        <w:t>server</w:t>
      </w:r>
      <w:r w:rsidR="00D072EC">
        <w:rPr>
          <w:lang w:val="id-ID"/>
        </w:rPr>
        <w:t xml:space="preserve"> memerlukan waktu sekitar </w:t>
      </w:r>
      <w:r w:rsidR="00FA1DA0">
        <w:rPr>
          <w:lang w:val="id-ID"/>
        </w:rPr>
        <w:t>4961</w:t>
      </w:r>
      <w:r w:rsidR="00D072EC">
        <w:rPr>
          <w:lang w:val="id-ID"/>
        </w:rPr>
        <w:t xml:space="preserve"> milidetik untuk memberikan respon.</w:t>
      </w:r>
    </w:p>
    <w:p w14:paraId="3298AB86" w14:textId="6A40C2D7" w:rsidR="00D072EC" w:rsidRDefault="00FA1DA0" w:rsidP="00D072EC">
      <w:pPr>
        <w:ind w:firstLine="720"/>
      </w:pPr>
      <w:r>
        <w:rPr>
          <w:lang w:val="id-ID"/>
        </w:rPr>
        <w:t>Pada Gambar 4.34</w:t>
      </w:r>
      <w:r w:rsidR="00D072EC">
        <w:rPr>
          <w:lang w:val="id-ID"/>
        </w:rPr>
        <w:t xml:space="preserve"> juga terlihat bahwa </w:t>
      </w:r>
      <w:r w:rsidR="00D072EC" w:rsidRPr="00213EA9">
        <w:rPr>
          <w:i/>
          <w:lang w:val="id-ID"/>
        </w:rPr>
        <w:t>server</w:t>
      </w:r>
      <w:r w:rsidR="00D072EC">
        <w:rPr>
          <w:lang w:val="id-ID"/>
        </w:rPr>
        <w:t xml:space="preserve"> mampu menangani sekitar </w:t>
      </w:r>
      <w:r>
        <w:rPr>
          <w:lang w:val="id-ID"/>
        </w:rPr>
        <w:t>600</w:t>
      </w:r>
      <w:r w:rsidR="00D072EC">
        <w:rPr>
          <w:lang w:val="id-ID"/>
        </w:rPr>
        <w:t xml:space="preserve"> permintaan secara bersamaan dengan memberikan respon http dengan kode 200 atau berhasil dengan latensi bervariasi sesuai dengan beban pengguna, </w:t>
      </w:r>
      <w:r>
        <w:rPr>
          <w:lang w:val="id-ID"/>
        </w:rPr>
        <w:t xml:space="preserve">namun pada beban 600 permintaan tersebut </w:t>
      </w:r>
      <w:r w:rsidRPr="00FA1DA0">
        <w:rPr>
          <w:i/>
          <w:lang w:val="id-ID"/>
        </w:rPr>
        <w:t>server</w:t>
      </w:r>
      <w:r>
        <w:rPr>
          <w:lang w:val="id-ID"/>
        </w:rPr>
        <w:t xml:space="preserve"> terkadang memberikan </w:t>
      </w:r>
      <w:r w:rsidR="00D072EC">
        <w:rPr>
          <w:lang w:val="id-ID"/>
        </w:rPr>
        <w:t xml:space="preserve">respon http dengan kode 502 atau </w:t>
      </w:r>
      <w:r w:rsidR="00D072EC" w:rsidRPr="00213EA9">
        <w:rPr>
          <w:i/>
          <w:lang w:val="id-ID"/>
        </w:rPr>
        <w:t>server</w:t>
      </w:r>
      <w:r w:rsidR="00D072EC">
        <w:rPr>
          <w:lang w:val="id-ID"/>
        </w:rPr>
        <w:t xml:space="preserve"> </w:t>
      </w:r>
      <w:r w:rsidR="00D072EC" w:rsidRPr="00213EA9">
        <w:rPr>
          <w:i/>
          <w:lang w:val="id-ID"/>
        </w:rPr>
        <w:t>error</w:t>
      </w:r>
      <w:r w:rsidR="00D072EC">
        <w:rPr>
          <w:lang w:val="id-ID"/>
        </w:rPr>
        <w:t xml:space="preserve"> hal ini menunjukkan bahwa beban maksimal yang dapat ditangani oleh server tersebut yaitu sekitar </w:t>
      </w:r>
      <w:r>
        <w:rPr>
          <w:lang w:val="id-ID"/>
        </w:rPr>
        <w:t>600</w:t>
      </w:r>
      <w:r w:rsidR="00D072EC">
        <w:rPr>
          <w:lang w:val="id-ID"/>
        </w:rPr>
        <w:t xml:space="preserve"> permintaan</w:t>
      </w:r>
      <w:r>
        <w:rPr>
          <w:lang w:val="id-ID"/>
        </w:rPr>
        <w:t xml:space="preserve"> </w:t>
      </w:r>
      <w:r w:rsidRPr="00FA1DA0">
        <w:rPr>
          <w:i/>
          <w:lang w:val="id-ID"/>
        </w:rPr>
        <w:t>update status</w:t>
      </w:r>
      <w:r w:rsidR="00D072EC" w:rsidRPr="00FA1DA0">
        <w:rPr>
          <w:i/>
          <w:lang w:val="id-ID"/>
        </w:rPr>
        <w:t xml:space="preserve"> </w:t>
      </w:r>
      <w:r w:rsidR="00D072EC">
        <w:rPr>
          <w:lang w:val="id-ID"/>
        </w:rPr>
        <w:t>secara bersamaan.</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1245" w:name="_Toc143523808"/>
      <w:bookmarkStart w:id="1246" w:name="_Toc144760118"/>
      <w:bookmarkStart w:id="1247" w:name="_Toc144819891"/>
      <w:bookmarkStart w:id="1248" w:name="_Toc144820767"/>
      <w:bookmarkStart w:id="1249" w:name="_Toc144836419"/>
      <w:bookmarkStart w:id="1250" w:name="_Toc144992124"/>
      <w:bookmarkStart w:id="1251" w:name="_Toc146148400"/>
      <w:r>
        <w:t xml:space="preserve">Pengujian </w:t>
      </w:r>
      <w:r w:rsidR="000120BD">
        <w:t>Performa</w:t>
      </w:r>
      <w:r>
        <w:t xml:space="preserve"> Penjadwalan</w:t>
      </w:r>
      <w:bookmarkEnd w:id="1245"/>
      <w:bookmarkEnd w:id="1246"/>
      <w:bookmarkEnd w:id="1247"/>
      <w:bookmarkEnd w:id="1248"/>
      <w:bookmarkEnd w:id="1249"/>
      <w:bookmarkEnd w:id="1250"/>
      <w:bookmarkEnd w:id="1251"/>
    </w:p>
    <w:p w14:paraId="368B66C6" w14:textId="6F85C9C2" w:rsidR="008D7120" w:rsidRPr="000B173F" w:rsidRDefault="008D7120" w:rsidP="000B173F">
      <w:pPr>
        <w:ind w:firstLine="720"/>
        <w:rPr>
          <w:lang w:val="id-ID"/>
        </w:rPr>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drawing>
          <wp:inline distT="0" distB="0" distL="0" distR="0" wp14:anchorId="60527045" wp14:editId="248E30BB">
            <wp:extent cx="5050465" cy="2232837"/>
            <wp:effectExtent l="0" t="0" r="17145" b="152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0A8F0666" w14:textId="3A474B21" w:rsidR="00C70485" w:rsidRDefault="002B1536" w:rsidP="002B1536">
      <w:pPr>
        <w:pStyle w:val="LabelGambar"/>
      </w:pPr>
      <w:bookmarkStart w:id="1252" w:name="_Toc142072615"/>
      <w:bookmarkStart w:id="1253" w:name="_Toc142073232"/>
      <w:bookmarkStart w:id="1254" w:name="_Toc143520017"/>
      <w:bookmarkStart w:id="1255" w:name="_Toc144760199"/>
      <w:bookmarkStart w:id="1256" w:name="_Toc14614799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183514">
        <w:rPr>
          <w:b/>
          <w:noProof/>
        </w:rPr>
        <w:t>35</w:t>
      </w:r>
      <w:r w:rsidRPr="002B1536">
        <w:rPr>
          <w:b/>
        </w:rPr>
        <w:fldChar w:fldCharType="end"/>
      </w:r>
      <w:r>
        <w:t xml:space="preserve"> </w:t>
      </w:r>
      <w:r w:rsidR="00D501AF">
        <w:t>Grafik hasil pengujian performa p</w:t>
      </w:r>
      <w:r>
        <w:t>enjadwalan</w:t>
      </w:r>
      <w:bookmarkEnd w:id="1252"/>
      <w:bookmarkEnd w:id="1253"/>
      <w:bookmarkEnd w:id="1254"/>
      <w:bookmarkEnd w:id="1255"/>
      <w:bookmarkEnd w:id="1256"/>
    </w:p>
    <w:p w14:paraId="6CE322B1" w14:textId="77777777" w:rsidR="0040139F" w:rsidRDefault="0040139F" w:rsidP="002B1536">
      <w:pPr>
        <w:pStyle w:val="LabelGambar"/>
      </w:pPr>
    </w:p>
    <w:p w14:paraId="3020ADBA" w14:textId="4D194144"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515D">
        <w:rPr>
          <w:lang w:val="id-ID"/>
        </w:rPr>
        <w:t>.</w:t>
      </w:r>
      <w:r w:rsidR="002B515D">
        <w:t>641</w:t>
      </w:r>
      <w:r w:rsidR="002B1536">
        <w:t xml:space="preserve"> </w:t>
      </w:r>
      <w:r w:rsidR="00285C0E">
        <w:t>detik</w:t>
      </w:r>
      <w:r w:rsidR="002B1536">
        <w:t>.</w:t>
      </w:r>
      <w:r w:rsidR="00285C0E">
        <w:t xml:space="preserve"> Dari hasil pengujian menggunakan 100 jadwal waktu yang diperlukan yaitu 3.6</w:t>
      </w:r>
      <w:r w:rsidR="002B515D">
        <w:rPr>
          <w:lang w:val="id-ID"/>
        </w:rPr>
        <w:t>41</w:t>
      </w:r>
      <w:r w:rsidR="00285C0E">
        <w:t xml:space="preserve">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1257" w:name="_Toc143523809"/>
      <w:bookmarkStart w:id="1258" w:name="_Toc144760119"/>
      <w:bookmarkStart w:id="1259" w:name="_Toc144819892"/>
      <w:bookmarkStart w:id="1260" w:name="_Toc144820768"/>
      <w:bookmarkStart w:id="1261" w:name="_Toc144836420"/>
      <w:bookmarkStart w:id="1262" w:name="_Toc144992125"/>
      <w:bookmarkStart w:id="1263" w:name="_Toc146148401"/>
      <w:r>
        <w:t>Pembahasan</w:t>
      </w:r>
      <w:bookmarkEnd w:id="1257"/>
      <w:bookmarkEnd w:id="1258"/>
      <w:bookmarkEnd w:id="1259"/>
      <w:bookmarkEnd w:id="1260"/>
      <w:bookmarkEnd w:id="1261"/>
      <w:bookmarkEnd w:id="1262"/>
      <w:bookmarkEnd w:id="1263"/>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8AA0979" w14:textId="77777777" w:rsidR="00064ED4" w:rsidRDefault="00BE7519" w:rsidP="001F68AA">
      <w:pPr>
        <w:ind w:firstLine="709"/>
        <w:rPr>
          <w:lang w:val="id-ID"/>
        </w:rPr>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w:t>
      </w:r>
      <w:r w:rsidR="006815BC">
        <w:lastRenderedPageBreak/>
        <w:t xml:space="preserve">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p>
    <w:p w14:paraId="56A81CAA" w14:textId="3B7641DF" w:rsidR="00032CE4" w:rsidRPr="00B62A41" w:rsidRDefault="005B7512" w:rsidP="001F68AA">
      <w:pPr>
        <w:ind w:firstLine="709"/>
        <w:rPr>
          <w:lang w:val="id-ID"/>
        </w:rPr>
      </w:pPr>
      <w:r>
        <w:t>Hasil dari proses pengujian yang dilakukan</w:t>
      </w:r>
      <w:r w:rsidR="00064ED4">
        <w:rPr>
          <w:lang w:val="id-ID"/>
        </w:rPr>
        <w:t xml:space="preserve"> dengan menggunakan Postman </w:t>
      </w:r>
      <w:r>
        <w:t xml:space="preserve"> menunjukkan bahwa </w:t>
      </w:r>
      <w:r w:rsidR="00F210B9">
        <w:t>sistem</w:t>
      </w:r>
      <w:r w:rsidR="00064ED4">
        <w:rPr>
          <w:lang w:val="id-ID"/>
        </w:rPr>
        <w:t xml:space="preserve"> yang telah dibuat dapat bekerja dengan baik dengan berbagai kemungkinan kondisi yang ada sesuai dengan </w:t>
      </w:r>
      <w:r w:rsidR="00064ED4">
        <w:rPr>
          <w:i/>
          <w:lang w:val="id-ID"/>
        </w:rPr>
        <w:t xml:space="preserve">test case </w:t>
      </w:r>
      <w:r w:rsidR="00064ED4">
        <w:rPr>
          <w:lang w:val="id-ID"/>
        </w:rPr>
        <w:t>pada proses pengujian. Pada proses pengujian</w:t>
      </w:r>
      <w:r w:rsidR="00B62A41">
        <w:rPr>
          <w:lang w:val="id-ID"/>
        </w:rPr>
        <w:t xml:space="preserve"> menggunakan</w:t>
      </w:r>
      <w:r w:rsidR="00064ED4">
        <w:rPr>
          <w:lang w:val="id-ID"/>
        </w:rPr>
        <w:t xml:space="preserve"> </w:t>
      </w:r>
      <w:r w:rsidR="00B62A41">
        <w:rPr>
          <w:lang w:val="id-ID"/>
        </w:rPr>
        <w:t xml:space="preserve">Jmeter </w:t>
      </w:r>
      <w:r w:rsidR="00064ED4">
        <w:rPr>
          <w:lang w:val="id-ID"/>
        </w:rPr>
        <w:t xml:space="preserve">menunjukkan bahwa sistem yang telah dibangun memiliki performa yang baik sesuai dengan desain awal dengan mampu menangani berbagai permintaan dari banyak pengguna atau banyak pintu dengan waktu respon yang masih dapat diterima. </w:t>
      </w:r>
      <w:r w:rsidR="00B62A41">
        <w:rPr>
          <w:lang w:val="id-ID"/>
        </w:rPr>
        <w:t>Hasil performa yang didapatkan memberikan gambaran umum mengenai keandalan sistem namun tidak menutup kemungkinan performa dilapangan akan berbeda hal ini dikarenakan proses pengujian dipengaruhi oleh kemampuan perangkat pengujian seperti laptop dan juga kecepatan koneksi internet pada saat proses penguji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101"/>
          <w:footerReference w:type="first" r:id="rId102"/>
          <w:pgSz w:w="11906" w:h="16838" w:code="9"/>
          <w:pgMar w:top="1701" w:right="1701" w:bottom="1701" w:left="1701" w:header="709" w:footer="709" w:gutter="567"/>
          <w:cols w:space="708"/>
          <w:titlePg/>
          <w:docGrid w:linePitch="360"/>
        </w:sectPr>
      </w:pPr>
      <w:bookmarkStart w:id="1264" w:name="_Toc106612758"/>
      <w:bookmarkStart w:id="1265" w:name="_Toc143523810"/>
    </w:p>
    <w:p w14:paraId="068801C0" w14:textId="17A96678" w:rsidR="00021A68" w:rsidRDefault="00021A68" w:rsidP="00ED0F28">
      <w:pPr>
        <w:pStyle w:val="HeadingI"/>
        <w:rPr>
          <w:rFonts w:eastAsia="Calibri" w:cs="Arial"/>
          <w:bCs/>
          <w:szCs w:val="28"/>
        </w:rPr>
      </w:pPr>
      <w:bookmarkStart w:id="1266" w:name="_Toc144760120"/>
      <w:bookmarkStart w:id="1267" w:name="_Toc144819893"/>
      <w:bookmarkStart w:id="1268" w:name="_Toc144820769"/>
      <w:bookmarkStart w:id="1269" w:name="_Toc144836421"/>
      <w:bookmarkStart w:id="1270" w:name="_Toc144992126"/>
      <w:bookmarkStart w:id="1271" w:name="_Toc146148402"/>
      <w:r w:rsidRPr="00021A68">
        <w:lastRenderedPageBreak/>
        <w:t>BAB V</w:t>
      </w:r>
      <w:bookmarkStart w:id="1272" w:name="_Toc144820770"/>
      <w:bookmarkEnd w:id="1264"/>
      <w:bookmarkEnd w:id="1265"/>
      <w:bookmarkEnd w:id="1266"/>
      <w:bookmarkEnd w:id="1267"/>
      <w:bookmarkEnd w:id="1268"/>
      <w:r w:rsidR="00FE7468">
        <w:br/>
      </w:r>
      <w:r w:rsidRPr="00021A68">
        <w:rPr>
          <w:rFonts w:eastAsia="Calibri" w:cs="Arial"/>
          <w:bCs/>
          <w:szCs w:val="28"/>
        </w:rPr>
        <w:t>PENUTUP</w:t>
      </w:r>
      <w:bookmarkEnd w:id="1269"/>
      <w:bookmarkEnd w:id="1270"/>
      <w:bookmarkEnd w:id="1271"/>
      <w:bookmarkEnd w:id="1272"/>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1273" w:name="_Toc103266959"/>
      <w:bookmarkStart w:id="1274" w:name="_Toc103480616"/>
      <w:bookmarkStart w:id="1275" w:name="_Toc106612759"/>
      <w:bookmarkStart w:id="1276" w:name="_Toc143523811"/>
      <w:bookmarkStart w:id="1277" w:name="_Toc144760121"/>
      <w:bookmarkStart w:id="1278" w:name="_Toc144819894"/>
      <w:bookmarkStart w:id="1279" w:name="_Toc144820771"/>
      <w:bookmarkStart w:id="1280" w:name="_Toc144836422"/>
      <w:bookmarkStart w:id="1281" w:name="_Toc144992127"/>
      <w:bookmarkStart w:id="1282" w:name="_Toc146148403"/>
      <w:r w:rsidRPr="003C177E">
        <w:t>Kesimpulan</w:t>
      </w:r>
      <w:bookmarkEnd w:id="1273"/>
      <w:bookmarkEnd w:id="1274"/>
      <w:bookmarkEnd w:id="1275"/>
      <w:bookmarkEnd w:id="1276"/>
      <w:bookmarkEnd w:id="1277"/>
      <w:bookmarkEnd w:id="1278"/>
      <w:bookmarkEnd w:id="1279"/>
      <w:bookmarkEnd w:id="1280"/>
      <w:bookmarkEnd w:id="1281"/>
      <w:bookmarkEnd w:id="1282"/>
    </w:p>
    <w:p w14:paraId="1DDCCD86" w14:textId="0155F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w:t>
      </w:r>
      <w:r w:rsidR="001B45C0">
        <w:t>berikut:</w:t>
      </w:r>
    </w:p>
    <w:p w14:paraId="438083CB" w14:textId="5CC04F75" w:rsidR="00C46CC3" w:rsidRDefault="00C46CC3" w:rsidP="00F46884">
      <w:pPr>
        <w:pStyle w:val="ListParagraph"/>
        <w:numPr>
          <w:ilvl w:val="3"/>
          <w:numId w:val="31"/>
        </w:numPr>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F46884">
      <w:pPr>
        <w:pStyle w:val="ListParagraph"/>
        <w:numPr>
          <w:ilvl w:val="3"/>
          <w:numId w:val="31"/>
        </w:numPr>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F46884">
      <w:pPr>
        <w:pStyle w:val="ListParagraph"/>
        <w:numPr>
          <w:ilvl w:val="3"/>
          <w:numId w:val="31"/>
        </w:numPr>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1B9C0222" w:rsidR="00184137" w:rsidRDefault="00184137" w:rsidP="00F46884">
      <w:pPr>
        <w:pStyle w:val="ListParagraph"/>
        <w:numPr>
          <w:ilvl w:val="3"/>
          <w:numId w:val="31"/>
        </w:numPr>
        <w:ind w:left="709"/>
      </w:pPr>
      <w:r>
        <w:t xml:space="preserve">Pada </w:t>
      </w:r>
      <w:r w:rsidRPr="00533C0D">
        <w:rPr>
          <w:i/>
        </w:rPr>
        <w:t>endpoint</w:t>
      </w:r>
      <w:r>
        <w:t xml:space="preserve"> API yang kemungkinan besar akan diakses secara bersamaan seperti verifikasi a</w:t>
      </w:r>
      <w:r w:rsidR="00F535FA">
        <w:t>kses memerlukan waktu respon 1.</w:t>
      </w:r>
      <w:r w:rsidR="00F535FA">
        <w:rPr>
          <w:lang w:val="id-ID"/>
        </w:rPr>
        <w:t>5</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w:t>
      </w:r>
      <w:r w:rsidR="00F535FA">
        <w:t xml:space="preserve">tatus pintu memerlukan waktu </w:t>
      </w:r>
      <w:r w:rsidR="00F535FA">
        <w:rPr>
          <w:lang w:val="id-ID"/>
        </w:rPr>
        <w:t>5.1</w:t>
      </w:r>
      <w:r>
        <w:t xml:space="preserve">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F46884">
      <w:pPr>
        <w:pStyle w:val="ListParagraph"/>
        <w:numPr>
          <w:ilvl w:val="3"/>
          <w:numId w:val="31"/>
        </w:numPr>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1283" w:name="_Toc143523812"/>
      <w:bookmarkStart w:id="1284" w:name="_Toc144760122"/>
      <w:bookmarkStart w:id="1285" w:name="_Toc144819895"/>
      <w:bookmarkStart w:id="1286" w:name="_Toc144820772"/>
      <w:bookmarkStart w:id="1287" w:name="_Toc144836423"/>
      <w:bookmarkStart w:id="1288" w:name="_Toc144992128"/>
      <w:bookmarkStart w:id="1289" w:name="_Toc146148404"/>
      <w:r>
        <w:rPr>
          <w:lang w:val="en-US"/>
        </w:rPr>
        <w:t>Saran</w:t>
      </w:r>
      <w:bookmarkEnd w:id="1283"/>
      <w:bookmarkEnd w:id="1284"/>
      <w:bookmarkEnd w:id="1285"/>
      <w:bookmarkEnd w:id="1286"/>
      <w:bookmarkEnd w:id="1287"/>
      <w:bookmarkEnd w:id="1288"/>
      <w:bookmarkEnd w:id="1289"/>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3"/>
          <w:footerReference w:type="first" r:id="rId104"/>
          <w:pgSz w:w="11906" w:h="16838" w:code="9"/>
          <w:pgMar w:top="1701" w:right="1701" w:bottom="1701" w:left="1701" w:header="709" w:footer="709" w:gutter="567"/>
          <w:cols w:space="708"/>
          <w:titlePg/>
          <w:docGrid w:linePitch="360"/>
        </w:sectPr>
      </w:pPr>
      <w:bookmarkStart w:id="1290" w:name="_Toc106612761"/>
      <w:bookmarkStart w:id="1291" w:name="_Toc133353440"/>
      <w:bookmarkStart w:id="1292" w:name="_Toc133873645"/>
      <w:bookmarkStart w:id="1293" w:name="_Toc143523813"/>
    </w:p>
    <w:p w14:paraId="061F370F" w14:textId="63EAAA1A" w:rsidR="00316107" w:rsidRDefault="003C1C2E" w:rsidP="002A2738">
      <w:pPr>
        <w:pStyle w:val="HeadingI"/>
      </w:pPr>
      <w:bookmarkStart w:id="1294" w:name="_Toc144760123"/>
      <w:bookmarkStart w:id="1295" w:name="_Toc144819896"/>
      <w:bookmarkStart w:id="1296" w:name="_Toc144820773"/>
      <w:bookmarkStart w:id="1297" w:name="_Toc144836424"/>
      <w:bookmarkStart w:id="1298" w:name="_Toc144992129"/>
      <w:bookmarkStart w:id="1299" w:name="_Toc146148405"/>
      <w:r>
        <w:lastRenderedPageBreak/>
        <w:t>D</w:t>
      </w:r>
      <w:r w:rsidR="00213A5F" w:rsidRPr="00213A5F">
        <w:t>AFTAR PUSTAK</w:t>
      </w:r>
      <w:bookmarkEnd w:id="1290"/>
      <w:r w:rsidR="00213A5F">
        <w:t>A</w:t>
      </w:r>
      <w:bookmarkEnd w:id="1291"/>
      <w:bookmarkEnd w:id="1292"/>
      <w:bookmarkEnd w:id="1293"/>
      <w:bookmarkEnd w:id="1294"/>
      <w:bookmarkEnd w:id="1295"/>
      <w:bookmarkEnd w:id="1296"/>
      <w:bookmarkEnd w:id="1297"/>
      <w:bookmarkEnd w:id="1298"/>
      <w:bookmarkEnd w:id="1299"/>
    </w:p>
    <w:p w14:paraId="196D4A0D" w14:textId="77777777" w:rsidR="00126E1A" w:rsidRDefault="00126E1A" w:rsidP="00126E1A">
      <w:pPr>
        <w:rPr>
          <w:lang w:val="en-US"/>
        </w:rPr>
      </w:pPr>
    </w:p>
    <w:p w14:paraId="4DFE26DF" w14:textId="77777777" w:rsidR="00865991" w:rsidRDefault="00865991" w:rsidP="00126E1A">
      <w:pPr>
        <w:rPr>
          <w:lang w:val="en-US"/>
        </w:rPr>
      </w:pPr>
    </w:p>
    <w:p w14:paraId="193EEB71" w14:textId="37CE2427" w:rsidR="0043210D" w:rsidRPr="0043210D" w:rsidRDefault="00126E1A" w:rsidP="0043210D">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3210D" w:rsidRPr="0043210D">
        <w:rPr>
          <w:rFonts w:cs="Times New Roman"/>
          <w:noProof/>
          <w:szCs w:val="24"/>
        </w:rPr>
        <w:t>[1]</w:t>
      </w:r>
      <w:r w:rsidR="0043210D" w:rsidRPr="0043210D">
        <w:rPr>
          <w:rFonts w:cs="Times New Roman"/>
          <w:noProof/>
          <w:szCs w:val="24"/>
        </w:rPr>
        <w:tab/>
        <w:t xml:space="preserve">K. Y. Sun, Y. Pernando, and M. I. Safari, “Perancangan Sistem IoT pada Smart Door Lock Menggunakan Aplikasi BLYNK,” </w:t>
      </w:r>
      <w:r w:rsidR="0043210D" w:rsidRPr="0043210D">
        <w:rPr>
          <w:rFonts w:cs="Times New Roman"/>
          <w:i/>
          <w:iCs/>
          <w:noProof/>
          <w:szCs w:val="24"/>
        </w:rPr>
        <w:t>JUTSI (Jurnal Teknol. dan Sist. Informasi)</w:t>
      </w:r>
      <w:r w:rsidR="0043210D" w:rsidRPr="0043210D">
        <w:rPr>
          <w:rFonts w:cs="Times New Roman"/>
          <w:noProof/>
          <w:szCs w:val="24"/>
        </w:rPr>
        <w:t>, vol. 1, no. 3, pp. 289–296, 2021, doi: 10.33330/jutsi.v1i3.1360.</w:t>
      </w:r>
    </w:p>
    <w:p w14:paraId="1DDB01D4"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w:t>
      </w:r>
      <w:r w:rsidRPr="0043210D">
        <w:rPr>
          <w:rFonts w:cs="Times New Roman"/>
          <w:noProof/>
          <w:szCs w:val="24"/>
        </w:rPr>
        <w:tab/>
        <w:t>I. Hermawan, D. Arnaldy, P. Oktivasari, and D. A. Fachrudin, “Development of Intelligent Door Lock System for Room Management Using Multi Factor Authentication,” vol. 16, no. 1, pp. 1–14, 2023.</w:t>
      </w:r>
    </w:p>
    <w:p w14:paraId="75E1E932"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3]</w:t>
      </w:r>
      <w:r w:rsidRPr="0043210D">
        <w:rPr>
          <w:rFonts w:cs="Times New Roman"/>
          <w:noProof/>
          <w:szCs w:val="24"/>
        </w:rPr>
        <w:tab/>
        <w:t xml:space="preserve">Falohun </w:t>
      </w:r>
      <w:r w:rsidRPr="0043210D">
        <w:rPr>
          <w:rFonts w:cs="Times New Roman"/>
          <w:i/>
          <w:iCs/>
          <w:noProof/>
          <w:szCs w:val="24"/>
        </w:rPr>
        <w:t>et al.</w:t>
      </w:r>
      <w:r w:rsidRPr="0043210D">
        <w:rPr>
          <w:rFonts w:cs="Times New Roman"/>
          <w:noProof/>
          <w:szCs w:val="24"/>
        </w:rPr>
        <w:t xml:space="preserve">, “Design and Construction of a Smart Door Lock With an Embedded Spy-Camera,” </w:t>
      </w:r>
      <w:r w:rsidRPr="0043210D">
        <w:rPr>
          <w:rFonts w:cs="Times New Roman"/>
          <w:i/>
          <w:iCs/>
          <w:noProof/>
          <w:szCs w:val="24"/>
        </w:rPr>
        <w:t>J. Multidiscip. Eng. Sci. Technol.</w:t>
      </w:r>
      <w:r w:rsidRPr="0043210D">
        <w:rPr>
          <w:rFonts w:cs="Times New Roman"/>
          <w:noProof/>
          <w:szCs w:val="24"/>
        </w:rPr>
        <w:t>, vol. 8, no. October, pp. 2458–9403, 2021, [Online]. Available: https://www.researchgate.net/publication/354872757</w:t>
      </w:r>
    </w:p>
    <w:p w14:paraId="76BC126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4]</w:t>
      </w:r>
      <w:r w:rsidRPr="0043210D">
        <w:rPr>
          <w:rFonts w:cs="Times New Roman"/>
          <w:noProof/>
          <w:szCs w:val="24"/>
        </w:rPr>
        <w:tab/>
        <w:t xml:space="preserve">A. Jain, V. L. Kalyani, and B. Nogiya, “RFID and GSM Based Attendance Monitoring System using door locking / unlocking system and Its Hardware Implementation,” </w:t>
      </w:r>
      <w:r w:rsidRPr="0043210D">
        <w:rPr>
          <w:rFonts w:cs="Times New Roman"/>
          <w:i/>
          <w:iCs/>
          <w:noProof/>
          <w:szCs w:val="24"/>
        </w:rPr>
        <w:t>J. Manag. Eng. Inf. Technol.</w:t>
      </w:r>
      <w:r w:rsidRPr="0043210D">
        <w:rPr>
          <w:rFonts w:cs="Times New Roman"/>
          <w:noProof/>
          <w:szCs w:val="24"/>
        </w:rPr>
        <w:t>, vol. 2, no. 3, pp. 5–10, 2015.</w:t>
      </w:r>
    </w:p>
    <w:p w14:paraId="281BFC20"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5]</w:t>
      </w:r>
      <w:r w:rsidRPr="0043210D">
        <w:rPr>
          <w:rFonts w:cs="Times New Roman"/>
          <w:noProof/>
          <w:szCs w:val="24"/>
        </w:rPr>
        <w:tab/>
        <w:t>M. Kasyful Anwar and Tjahjanto, “Perancangan Database IoT Berbasis Cloud dengan Restful API Cloud-Based IoT Database Design with Restful API,” vol. 20, no. 2, pp. 268–279, 2021.</w:t>
      </w:r>
    </w:p>
    <w:p w14:paraId="54A41C55"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6]</w:t>
      </w:r>
      <w:r w:rsidRPr="0043210D">
        <w:rPr>
          <w:rFonts w:cs="Times New Roman"/>
          <w:noProof/>
          <w:szCs w:val="24"/>
        </w:rPr>
        <w:tab/>
        <w:t>D. Meidelfi, H. Amnur, and Novri, “Pembangunan Auto Backup SQL Database Server Menggunakan Raspberry Pi : Studi Kasus,” vol. 03, pp. 130–137, 2018.</w:t>
      </w:r>
    </w:p>
    <w:p w14:paraId="36DFD860"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7]</w:t>
      </w:r>
      <w:r w:rsidRPr="0043210D">
        <w:rPr>
          <w:rFonts w:cs="Times New Roman"/>
          <w:noProof/>
          <w:szCs w:val="24"/>
        </w:rPr>
        <w:tab/>
        <w:t xml:space="preserve">P. Simanjuntak, C. E. Suharyanto, and Jamilah, “Analisis Penggunaan Access Control List ( Acl ) Dalam Jaringan Komputer Di Kawasan,” </w:t>
      </w:r>
      <w:r w:rsidRPr="0043210D">
        <w:rPr>
          <w:rFonts w:cs="Times New Roman"/>
          <w:i/>
          <w:iCs/>
          <w:noProof/>
          <w:szCs w:val="24"/>
        </w:rPr>
        <w:t>Isd</w:t>
      </w:r>
      <w:r w:rsidRPr="0043210D">
        <w:rPr>
          <w:rFonts w:cs="Times New Roman"/>
          <w:noProof/>
          <w:szCs w:val="24"/>
        </w:rPr>
        <w:t>, vol. 2, no. 2, pp. 122–128, 2017.</w:t>
      </w:r>
    </w:p>
    <w:p w14:paraId="447C9924"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8]</w:t>
      </w:r>
      <w:r w:rsidRPr="0043210D">
        <w:rPr>
          <w:rFonts w:cs="Times New Roman"/>
          <w:noProof/>
          <w:szCs w:val="24"/>
        </w:rPr>
        <w:tab/>
        <w:t xml:space="preserve">Y. Efendi, “Internet Of Things (Iot) Sistem Pengendalian Lampu Menggunakan Raspberry Pi Berbasis Mobile,” </w:t>
      </w:r>
      <w:r w:rsidRPr="0043210D">
        <w:rPr>
          <w:rFonts w:cs="Times New Roman"/>
          <w:i/>
          <w:iCs/>
          <w:noProof/>
          <w:szCs w:val="24"/>
        </w:rPr>
        <w:t>J. Ilm. Ilmu Komput.</w:t>
      </w:r>
      <w:r w:rsidRPr="0043210D">
        <w:rPr>
          <w:rFonts w:cs="Times New Roman"/>
          <w:noProof/>
          <w:szCs w:val="24"/>
        </w:rPr>
        <w:t>, vol. 4, no. 2, pp. 21–27, 2018, doi: 10.35329/jiik.v4i2.41.</w:t>
      </w:r>
    </w:p>
    <w:p w14:paraId="7B0BD1B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lastRenderedPageBreak/>
        <w:t>[9]</w:t>
      </w:r>
      <w:r w:rsidRPr="0043210D">
        <w:rPr>
          <w:rFonts w:cs="Times New Roman"/>
          <w:noProof/>
          <w:szCs w:val="24"/>
        </w:rPr>
        <w:tab/>
        <w:t>R. F. Ramadhan and R. Mukhaiyar, “Penggunaan Database Mysql dengan Interface PhpMyAdmin sebagai Pengontrolan Smarthome Berbasis Raspberry Pi,” vol. 1, no. 2, pp. 129–134, 2020.</w:t>
      </w:r>
    </w:p>
    <w:p w14:paraId="0F7A53CC"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0]</w:t>
      </w:r>
      <w:r w:rsidRPr="0043210D">
        <w:rPr>
          <w:rFonts w:cs="Times New Roman"/>
          <w:noProof/>
          <w:szCs w:val="24"/>
        </w:rPr>
        <w:tab/>
        <w:t xml:space="preserve">Nirsal, Rusmala, and Syafriadi, “Desain Dan Implementasi Sistem Pembelajaran Berbasis E-Learning Pada Sekolah Menengah Pertama Negeri 1 Pakue Tengah,” </w:t>
      </w:r>
      <w:r w:rsidRPr="0043210D">
        <w:rPr>
          <w:rFonts w:cs="Times New Roman"/>
          <w:i/>
          <w:iCs/>
          <w:noProof/>
          <w:szCs w:val="24"/>
        </w:rPr>
        <w:t>J. Ilm. d’Computare</w:t>
      </w:r>
      <w:r w:rsidRPr="0043210D">
        <w:rPr>
          <w:rFonts w:cs="Times New Roman"/>
          <w:noProof/>
          <w:szCs w:val="24"/>
        </w:rPr>
        <w:t>, vol. 10, pp. 30–37, 2020, [Online]. Available: http://www.elsevier.com/locate/scp</w:t>
      </w:r>
    </w:p>
    <w:p w14:paraId="62ED70A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1]</w:t>
      </w:r>
      <w:r w:rsidRPr="0043210D">
        <w:rPr>
          <w:rFonts w:cs="Times New Roman"/>
          <w:noProof/>
          <w:szCs w:val="24"/>
        </w:rPr>
        <w:tab/>
        <w:t xml:space="preserve">C. Bestari Gea, K. Juri Damai Lase, and M. Syamsudin, “Implementasi Virtual Private Server untuk Mini Hosting,” </w:t>
      </w:r>
      <w:r w:rsidRPr="0043210D">
        <w:rPr>
          <w:rFonts w:cs="Times New Roman"/>
          <w:i/>
          <w:iCs/>
          <w:noProof/>
          <w:szCs w:val="24"/>
        </w:rPr>
        <w:t>J. InFact Sains dan Komput.</w:t>
      </w:r>
      <w:r w:rsidRPr="0043210D">
        <w:rPr>
          <w:rFonts w:cs="Times New Roman"/>
          <w:noProof/>
          <w:szCs w:val="24"/>
        </w:rPr>
        <w:t>, vol. 7, no. 02, pp. 5–9, 2023.</w:t>
      </w:r>
    </w:p>
    <w:p w14:paraId="4A06C12E"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2]</w:t>
      </w:r>
      <w:r w:rsidRPr="0043210D">
        <w:rPr>
          <w:rFonts w:cs="Times New Roman"/>
          <w:noProof/>
          <w:szCs w:val="24"/>
        </w:rPr>
        <w:tab/>
        <w:t>B. Robert and E. B. Brown, “Pengembangan Distro Ubuntu untuk Aplikasi Game Center,” no. 1, pp. 1–14, 2010.</w:t>
      </w:r>
    </w:p>
    <w:p w14:paraId="002DE2BF"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3]</w:t>
      </w:r>
      <w:r w:rsidRPr="0043210D">
        <w:rPr>
          <w:rFonts w:cs="Times New Roman"/>
          <w:noProof/>
          <w:szCs w:val="24"/>
        </w:rPr>
        <w:tab/>
        <w:t>F. Nabawi and A. B. Susanto, “Perancangan Sistem Keamanan Server Linux Ubuntu 18 . 04 dengan Metode Ufw Firewall , Hardening , Chmod dan Chown pada UNUSIA Jakarta Abstrak Pendahuluan,” vol. 7, no. 4, 2022.</w:t>
      </w:r>
    </w:p>
    <w:p w14:paraId="7B60757A"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4]</w:t>
      </w:r>
      <w:r w:rsidRPr="0043210D">
        <w:rPr>
          <w:rFonts w:cs="Times New Roman"/>
          <w:noProof/>
          <w:szCs w:val="24"/>
        </w:rPr>
        <w:tab/>
        <w:t>J. Moedjahedy, “Implementasi Cron Job Linux Sebagai Bel Pergantian Kelas Otomatis Di Universitas Klabat,” vol. 4, no. 1, 2018.</w:t>
      </w:r>
    </w:p>
    <w:p w14:paraId="3E87BD16"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5]</w:t>
      </w:r>
      <w:r w:rsidRPr="0043210D">
        <w:rPr>
          <w:rFonts w:cs="Times New Roman"/>
          <w:noProof/>
          <w:szCs w:val="24"/>
        </w:rPr>
        <w:tab/>
        <w:t>M. Meng, S. Steinhardt, and A. Schubert, “Application Programming Interface Documentation : What Do Software Developers Want ?,” no. March, 2019, doi: 10.1177/0047281617721853.</w:t>
      </w:r>
    </w:p>
    <w:p w14:paraId="786DCF2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6]</w:t>
      </w:r>
      <w:r w:rsidRPr="0043210D">
        <w:rPr>
          <w:rFonts w:cs="Times New Roman"/>
          <w:noProof/>
          <w:szCs w:val="24"/>
        </w:rPr>
        <w:tab/>
        <w:t xml:space="preserve">A. B. Warsito, A. Ananda, and D. Triyanjaya, “Penerapan Data JSON Untuk Mendukung Pengembangan Aplikasi Pada Perguruan Tinggi Dengan Teknik Restfull Dan Web Service,” </w:t>
      </w:r>
      <w:r w:rsidRPr="0043210D">
        <w:rPr>
          <w:rFonts w:cs="Times New Roman"/>
          <w:i/>
          <w:iCs/>
          <w:noProof/>
          <w:szCs w:val="24"/>
        </w:rPr>
        <w:t>Technomedia J.</w:t>
      </w:r>
      <w:r w:rsidRPr="0043210D">
        <w:rPr>
          <w:rFonts w:cs="Times New Roman"/>
          <w:noProof/>
          <w:szCs w:val="24"/>
        </w:rPr>
        <w:t>, vol. 2, no. 1, pp. 26–36, 2017, doi: 10.33050/tmj.v2i1.313.</w:t>
      </w:r>
    </w:p>
    <w:p w14:paraId="27B01289"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7]</w:t>
      </w:r>
      <w:r w:rsidRPr="0043210D">
        <w:rPr>
          <w:rFonts w:cs="Times New Roman"/>
          <w:noProof/>
          <w:szCs w:val="24"/>
        </w:rPr>
        <w:tab/>
        <w:t>S. Kosasi, I. D. Ayu, E. Yuliani, and G. Syarifudin, “Implementasi Arsitektur Model View Controller pada Website Toko Online,” vol. 3, no. 2, pp. 135–150, 2021, doi: 10.30812/bite.v3i2.1566.</w:t>
      </w:r>
    </w:p>
    <w:p w14:paraId="28C3DAAD"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8]</w:t>
      </w:r>
      <w:r w:rsidRPr="0043210D">
        <w:rPr>
          <w:rFonts w:cs="Times New Roman"/>
          <w:noProof/>
          <w:szCs w:val="24"/>
        </w:rPr>
        <w:tab/>
        <w:t xml:space="preserve">D. Purnama Sari and R. Wijanarko, “Implementasi Framework Laravel pada Sistem Informasi Penyewaan Kamera (Studi Kasus di Rumah Kamera </w:t>
      </w:r>
      <w:r w:rsidRPr="0043210D">
        <w:rPr>
          <w:rFonts w:cs="Times New Roman"/>
          <w:noProof/>
          <w:szCs w:val="24"/>
        </w:rPr>
        <w:lastRenderedPageBreak/>
        <w:t xml:space="preserve">Semarang),” </w:t>
      </w:r>
      <w:r w:rsidRPr="0043210D">
        <w:rPr>
          <w:rFonts w:cs="Times New Roman"/>
          <w:i/>
          <w:iCs/>
          <w:noProof/>
          <w:szCs w:val="24"/>
        </w:rPr>
        <w:t>J. Inform. dan Rekayasa Perangkat Lunak</w:t>
      </w:r>
      <w:r w:rsidRPr="0043210D">
        <w:rPr>
          <w:rFonts w:cs="Times New Roman"/>
          <w:noProof/>
          <w:szCs w:val="24"/>
        </w:rPr>
        <w:t>, vol. 2, no. 1, p. 32, 2020, doi: 10.36499/jinrpl.v2i1.3190.</w:t>
      </w:r>
    </w:p>
    <w:p w14:paraId="7CA8EE9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19]</w:t>
      </w:r>
      <w:r w:rsidRPr="0043210D">
        <w:rPr>
          <w:rFonts w:cs="Times New Roman"/>
          <w:noProof/>
          <w:szCs w:val="24"/>
        </w:rPr>
        <w:tab/>
        <w:t xml:space="preserve">A. B. Al-Ilman and T. A. Kurniawan, “Implementasi Teknologi Websocket dalam Pengembangan Sistem Berbagi Lokasi Berbasis Web,” </w:t>
      </w:r>
      <w:r w:rsidRPr="0043210D">
        <w:rPr>
          <w:rFonts w:cs="Times New Roman"/>
          <w:i/>
          <w:iCs/>
          <w:noProof/>
          <w:szCs w:val="24"/>
        </w:rPr>
        <w:t>J. Pengemb. Teknol. Inf. dan Ilmu Komput.</w:t>
      </w:r>
      <w:r w:rsidRPr="0043210D">
        <w:rPr>
          <w:rFonts w:cs="Times New Roman"/>
          <w:noProof/>
          <w:szCs w:val="24"/>
        </w:rPr>
        <w:t>, vol. 1, no. 9, pp. 950–959, 2017, [Online]. Available: http://j-ptiik.ub.ac.id</w:t>
      </w:r>
    </w:p>
    <w:p w14:paraId="77D53B11"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0]</w:t>
      </w:r>
      <w:r w:rsidRPr="0043210D">
        <w:rPr>
          <w:rFonts w:cs="Times New Roman"/>
          <w:noProof/>
          <w:szCs w:val="24"/>
        </w:rPr>
        <w:tab/>
        <w:t>A. Aziz and T. Tampati, “Analisis Web Server untuk Pengembangan Hosting Server Institusi : Pembandingan Kinerja Web Server Apache dengan Nginx,” vol. 1, no. 2, pp. 12–20, 2015.</w:t>
      </w:r>
    </w:p>
    <w:p w14:paraId="4A47E7E5"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1]</w:t>
      </w:r>
      <w:r w:rsidRPr="0043210D">
        <w:rPr>
          <w:rFonts w:cs="Times New Roman"/>
          <w:noProof/>
          <w:szCs w:val="24"/>
        </w:rPr>
        <w:tab/>
        <w:t>Haviluddin, “Memahami Penggunaan UML ( Unified Modelling Language ),” vol. 6, no. 1, pp. 1–15, 2011.</w:t>
      </w:r>
    </w:p>
    <w:p w14:paraId="43982B9C" w14:textId="77777777" w:rsidR="0043210D" w:rsidRPr="0043210D" w:rsidRDefault="0043210D" w:rsidP="0043210D">
      <w:pPr>
        <w:widowControl w:val="0"/>
        <w:autoSpaceDE w:val="0"/>
        <w:autoSpaceDN w:val="0"/>
        <w:adjustRightInd w:val="0"/>
        <w:spacing w:after="120"/>
        <w:ind w:left="640" w:hanging="640"/>
        <w:rPr>
          <w:rFonts w:cs="Times New Roman"/>
          <w:noProof/>
          <w:szCs w:val="24"/>
        </w:rPr>
      </w:pPr>
      <w:r w:rsidRPr="0043210D">
        <w:rPr>
          <w:rFonts w:cs="Times New Roman"/>
          <w:noProof/>
          <w:szCs w:val="24"/>
        </w:rPr>
        <w:t>[22]</w:t>
      </w:r>
      <w:r w:rsidRPr="0043210D">
        <w:rPr>
          <w:rFonts w:cs="Times New Roman"/>
          <w:noProof/>
          <w:szCs w:val="24"/>
        </w:rPr>
        <w:tab/>
        <w:t>N. Y. Wicaksono, E. Sakti Pramukantoro, and W. Yahya, “Perbandingan Kinerja Hbase dan MongoDB Sebagai Backend IoT Data Storage,” vol. 2, no. 12, pp. 6842–6848, 2018, [Online]. Available: http://j-ptiik.ub.ac.id</w:t>
      </w:r>
    </w:p>
    <w:p w14:paraId="3FCDDD55" w14:textId="77777777" w:rsidR="0043210D" w:rsidRPr="0043210D" w:rsidRDefault="0043210D" w:rsidP="0043210D">
      <w:pPr>
        <w:widowControl w:val="0"/>
        <w:autoSpaceDE w:val="0"/>
        <w:autoSpaceDN w:val="0"/>
        <w:adjustRightInd w:val="0"/>
        <w:spacing w:after="120"/>
        <w:ind w:left="640" w:hanging="640"/>
        <w:rPr>
          <w:rFonts w:cs="Times New Roman"/>
          <w:noProof/>
        </w:rPr>
      </w:pPr>
      <w:r w:rsidRPr="0043210D">
        <w:rPr>
          <w:rFonts w:cs="Times New Roman"/>
          <w:noProof/>
          <w:szCs w:val="24"/>
        </w:rPr>
        <w:t>[23]</w:t>
      </w:r>
      <w:r w:rsidRPr="0043210D">
        <w:rPr>
          <w:rFonts w:cs="Times New Roman"/>
          <w:noProof/>
          <w:szCs w:val="24"/>
        </w:rPr>
        <w:tab/>
        <w:t xml:space="preserve">C. Asiminidis, G. Kokkonis, and S. Kontogiannis, “Database Systems Performance Evaluation for IoT Applications,” </w:t>
      </w:r>
      <w:r w:rsidRPr="0043210D">
        <w:rPr>
          <w:rFonts w:cs="Times New Roman"/>
          <w:i/>
          <w:iCs/>
          <w:noProof/>
          <w:szCs w:val="24"/>
        </w:rPr>
        <w:t>SSRN Electron. J.</w:t>
      </w:r>
      <w:r w:rsidRPr="0043210D">
        <w:rPr>
          <w:rFonts w:cs="Times New Roman"/>
          <w:noProof/>
          <w:szCs w:val="24"/>
        </w:rPr>
        <w:t>, no. November 2019, 2019, doi: 10.2139/ssrn.3360886.</w:t>
      </w:r>
    </w:p>
    <w:p w14:paraId="39AFAA20" w14:textId="221604FD" w:rsidR="00A86E64" w:rsidRDefault="00126E1A" w:rsidP="0043210D">
      <w:pPr>
        <w:widowControl w:val="0"/>
        <w:autoSpaceDE w:val="0"/>
        <w:autoSpaceDN w:val="0"/>
        <w:adjustRightInd w:val="0"/>
        <w:spacing w:after="120"/>
        <w:ind w:left="640" w:hanging="640"/>
        <w:rPr>
          <w:rFonts w:cs="Times New Roman"/>
          <w:szCs w:val="24"/>
        </w:rPr>
      </w:pPr>
      <w:r>
        <w:rPr>
          <w:lang w:val="en-US"/>
        </w:rPr>
        <w:fldChar w:fldCharType="end"/>
      </w: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5"/>
          <w:headerReference w:type="first" r:id="rId106"/>
          <w:footerReference w:type="first" r:id="rId107"/>
          <w:pgSz w:w="11906" w:h="16838" w:code="9"/>
          <w:pgMar w:top="1701" w:right="1701" w:bottom="1701" w:left="1701" w:header="709" w:footer="709" w:gutter="567"/>
          <w:cols w:space="708"/>
          <w:titlePg/>
          <w:docGrid w:linePitch="360"/>
        </w:sectPr>
      </w:pPr>
      <w:bookmarkStart w:id="1300" w:name="_Toc103266962"/>
      <w:bookmarkStart w:id="1301" w:name="_Toc103480619"/>
      <w:bookmarkStart w:id="1302" w:name="_Toc106612762"/>
      <w:bookmarkStart w:id="1303" w:name="_Toc143523814"/>
    </w:p>
    <w:p w14:paraId="2DA417E7" w14:textId="1F5C3A41" w:rsidR="001452C6" w:rsidRDefault="001452C6" w:rsidP="002A2738">
      <w:pPr>
        <w:pStyle w:val="HeadingI"/>
        <w:rPr>
          <w:rFonts w:eastAsiaTheme="majorEastAsia"/>
        </w:rPr>
      </w:pPr>
      <w:bookmarkStart w:id="1304" w:name="_Toc144760124"/>
      <w:bookmarkStart w:id="1305" w:name="_Toc144819897"/>
      <w:bookmarkStart w:id="1306" w:name="_Toc144820774"/>
      <w:bookmarkStart w:id="1307" w:name="_Toc144836425"/>
      <w:bookmarkStart w:id="1308" w:name="_Toc144992130"/>
      <w:bookmarkStart w:id="1309" w:name="_Toc146148406"/>
      <w:r w:rsidRPr="001452C6">
        <w:rPr>
          <w:rFonts w:eastAsiaTheme="majorEastAsia"/>
        </w:rPr>
        <w:lastRenderedPageBreak/>
        <w:t>BIODATA MAHASISWA</w:t>
      </w:r>
      <w:bookmarkEnd w:id="1300"/>
      <w:bookmarkEnd w:id="1301"/>
      <w:bookmarkEnd w:id="1302"/>
      <w:bookmarkEnd w:id="1303"/>
      <w:bookmarkEnd w:id="1304"/>
      <w:bookmarkEnd w:id="1305"/>
      <w:bookmarkEnd w:id="1306"/>
      <w:bookmarkEnd w:id="1307"/>
      <w:bookmarkEnd w:id="1308"/>
      <w:bookmarkEnd w:id="1309"/>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30AAB404">
                  <wp:extent cx="902320"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902320" cy="1202400"/>
                          </a:xfrm>
                          <a:prstGeom prst="rect">
                            <a:avLst/>
                          </a:prstGeom>
                          <a:noFill/>
                        </pic:spPr>
                      </pic:pic>
                    </a:graphicData>
                  </a:graphic>
                </wp:inline>
              </w:drawing>
            </w:r>
          </w:p>
        </w:tc>
        <w:tc>
          <w:tcPr>
            <w:tcW w:w="2473" w:type="dxa"/>
          </w:tcPr>
          <w:p w14:paraId="2895E8A9" w14:textId="075BA667" w:rsidR="00FA0B4A" w:rsidRPr="001452C6" w:rsidRDefault="00FA0B4A" w:rsidP="003C06BE">
            <w:pPr>
              <w:tabs>
                <w:tab w:val="left" w:pos="851"/>
              </w:tabs>
              <w:contextualSpacing/>
              <w:jc w:val="left"/>
              <w:rPr>
                <w:rFonts w:cs="Times New Roman"/>
                <w:szCs w:val="24"/>
              </w:rPr>
            </w:pPr>
            <w:r>
              <w:rPr>
                <w:rFonts w:cs="Times New Roman"/>
                <w:szCs w:val="24"/>
              </w:rPr>
              <w:t>Nama</w:t>
            </w:r>
          </w:p>
        </w:tc>
        <w:tc>
          <w:tcPr>
            <w:tcW w:w="291" w:type="dxa"/>
          </w:tcPr>
          <w:p w14:paraId="7BF8FB67" w14:textId="6ECAF8B9" w:rsidR="00FA0B4A" w:rsidRPr="001452C6" w:rsidRDefault="00FA0B4A" w:rsidP="003C06BE">
            <w:pPr>
              <w:contextualSpacing/>
              <w:jc w:val="left"/>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3C06BE">
            <w:pPr>
              <w:contextualSpacing/>
              <w:jc w:val="left"/>
              <w:rPr>
                <w:rFonts w:cs="Times New Roman"/>
                <w:szCs w:val="24"/>
              </w:rPr>
            </w:pPr>
            <w:bookmarkStart w:id="1310" w:name="_Hlk135386089"/>
            <w:r w:rsidRPr="001452C6">
              <w:rPr>
                <w:rFonts w:cs="Times New Roman"/>
                <w:szCs w:val="24"/>
                <w:lang w:val="en-US"/>
              </w:rPr>
              <w:t>Muhammad Khoiril Wafi</w:t>
            </w:r>
            <w:bookmarkEnd w:id="1310"/>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3C06BE">
            <w:pPr>
              <w:contextualSpacing/>
              <w:jc w:val="left"/>
              <w:rPr>
                <w:rFonts w:cs="Times New Roman"/>
                <w:szCs w:val="24"/>
              </w:rPr>
            </w:pPr>
            <w:r>
              <w:rPr>
                <w:rFonts w:cs="Times New Roman"/>
                <w:szCs w:val="24"/>
              </w:rPr>
              <w:t>NIM</w:t>
            </w:r>
          </w:p>
        </w:tc>
        <w:tc>
          <w:tcPr>
            <w:tcW w:w="291" w:type="dxa"/>
          </w:tcPr>
          <w:p w14:paraId="16440A88" w14:textId="53F39AA5" w:rsidR="00FA0B4A" w:rsidRPr="001452C6" w:rsidRDefault="00FA0B4A" w:rsidP="003C06BE">
            <w:pPr>
              <w:contextualSpacing/>
              <w:jc w:val="left"/>
              <w:rPr>
                <w:rFonts w:cs="Times New Roman"/>
                <w:szCs w:val="24"/>
              </w:rPr>
            </w:pPr>
            <w:r>
              <w:rPr>
                <w:rFonts w:cs="Times New Roman"/>
                <w:szCs w:val="24"/>
              </w:rPr>
              <w:t>:</w:t>
            </w:r>
          </w:p>
        </w:tc>
        <w:tc>
          <w:tcPr>
            <w:tcW w:w="3473" w:type="dxa"/>
          </w:tcPr>
          <w:p w14:paraId="067E5D88" w14:textId="19D18766" w:rsidR="00FA0B4A" w:rsidRPr="001452C6" w:rsidRDefault="00FA0B4A" w:rsidP="003C06BE">
            <w:pPr>
              <w:contextualSpacing/>
              <w:jc w:val="left"/>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3C06BE">
            <w:pPr>
              <w:contextualSpacing/>
              <w:jc w:val="left"/>
              <w:rPr>
                <w:rFonts w:cs="Times New Roman"/>
                <w:szCs w:val="24"/>
              </w:rPr>
            </w:pPr>
            <w:r>
              <w:rPr>
                <w:rFonts w:cs="Times New Roman"/>
                <w:szCs w:val="24"/>
              </w:rPr>
              <w:t>Konsentrasi</w:t>
            </w:r>
          </w:p>
        </w:tc>
        <w:tc>
          <w:tcPr>
            <w:tcW w:w="291" w:type="dxa"/>
          </w:tcPr>
          <w:p w14:paraId="0C466A49" w14:textId="43808FF9" w:rsidR="00FA0B4A" w:rsidRPr="001452C6" w:rsidRDefault="00FA0B4A" w:rsidP="003C06BE">
            <w:pPr>
              <w:contextualSpacing/>
              <w:jc w:val="left"/>
              <w:rPr>
                <w:rFonts w:cs="Times New Roman"/>
                <w:szCs w:val="24"/>
              </w:rPr>
            </w:pPr>
            <w:r>
              <w:rPr>
                <w:rFonts w:cs="Times New Roman"/>
                <w:szCs w:val="24"/>
              </w:rPr>
              <w:t>:</w:t>
            </w:r>
          </w:p>
        </w:tc>
        <w:tc>
          <w:tcPr>
            <w:tcW w:w="3473" w:type="dxa"/>
          </w:tcPr>
          <w:p w14:paraId="79D69C25" w14:textId="4B54B8E8" w:rsidR="00FA0B4A" w:rsidRPr="001452C6" w:rsidRDefault="00FA0B4A" w:rsidP="003C06BE">
            <w:pPr>
              <w:contextualSpacing/>
              <w:jc w:val="left"/>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3C06BE">
            <w:pPr>
              <w:contextualSpacing/>
              <w:jc w:val="left"/>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3C06BE">
            <w:pPr>
              <w:contextualSpacing/>
              <w:jc w:val="left"/>
              <w:rPr>
                <w:rFonts w:cs="Times New Roman"/>
                <w:szCs w:val="24"/>
              </w:rPr>
            </w:pPr>
            <w:r>
              <w:rPr>
                <w:rFonts w:cs="Times New Roman"/>
                <w:szCs w:val="24"/>
              </w:rPr>
              <w:t>:</w:t>
            </w:r>
          </w:p>
        </w:tc>
        <w:tc>
          <w:tcPr>
            <w:tcW w:w="3473" w:type="dxa"/>
          </w:tcPr>
          <w:p w14:paraId="59D752AE" w14:textId="0468295F" w:rsidR="00FA0B4A" w:rsidRPr="001452C6" w:rsidRDefault="00FA0B4A" w:rsidP="003C06BE">
            <w:pPr>
              <w:contextualSpacing/>
              <w:jc w:val="left"/>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3C06BE">
            <w:pPr>
              <w:contextualSpacing/>
              <w:jc w:val="left"/>
              <w:rPr>
                <w:rFonts w:cs="Times New Roman"/>
                <w:szCs w:val="24"/>
              </w:rPr>
            </w:pPr>
            <w:r>
              <w:rPr>
                <w:rFonts w:cs="Times New Roman"/>
                <w:szCs w:val="24"/>
              </w:rPr>
              <w:t>Alamat Sekarang</w:t>
            </w:r>
          </w:p>
        </w:tc>
        <w:tc>
          <w:tcPr>
            <w:tcW w:w="291" w:type="dxa"/>
          </w:tcPr>
          <w:p w14:paraId="237C4AB5" w14:textId="0622800A" w:rsidR="00FA0B4A" w:rsidRPr="001452C6" w:rsidRDefault="00FA0B4A" w:rsidP="003C06BE">
            <w:pPr>
              <w:contextualSpacing/>
              <w:jc w:val="left"/>
              <w:rPr>
                <w:rFonts w:cs="Times New Roman"/>
                <w:szCs w:val="24"/>
              </w:rPr>
            </w:pPr>
            <w:r>
              <w:rPr>
                <w:rFonts w:cs="Times New Roman"/>
                <w:szCs w:val="24"/>
              </w:rPr>
              <w:t>:</w:t>
            </w:r>
          </w:p>
        </w:tc>
        <w:tc>
          <w:tcPr>
            <w:tcW w:w="3473" w:type="dxa"/>
          </w:tcPr>
          <w:p w14:paraId="5495ABB4" w14:textId="6649422B" w:rsidR="00FA0B4A" w:rsidRPr="001452C6" w:rsidRDefault="00FA0B4A" w:rsidP="003C06BE">
            <w:pPr>
              <w:contextualSpacing/>
              <w:jc w:val="left"/>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3C06BE">
            <w:pPr>
              <w:contextualSpacing/>
              <w:jc w:val="left"/>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3C06BE">
            <w:pPr>
              <w:contextualSpacing/>
              <w:jc w:val="left"/>
            </w:pPr>
            <w:r>
              <w:t>:</w:t>
            </w:r>
          </w:p>
        </w:tc>
        <w:tc>
          <w:tcPr>
            <w:tcW w:w="3473" w:type="dxa"/>
          </w:tcPr>
          <w:p w14:paraId="01BA264C" w14:textId="724AC87C" w:rsidR="00FA0B4A" w:rsidRPr="007853C0" w:rsidRDefault="002E3077" w:rsidP="003C06BE">
            <w:pPr>
              <w:contextualSpacing/>
              <w:jc w:val="left"/>
              <w:rPr>
                <w:rFonts w:eastAsia="Times New Roman" w:cs="Times New Roman"/>
                <w:szCs w:val="24"/>
                <w:lang w:val="en-US" w:eastAsia="id-ID"/>
              </w:rPr>
            </w:pPr>
            <w:hyperlink r:id="rId109" w:history="1">
              <w:r w:rsidR="00FA0B4A" w:rsidRPr="007853C0">
                <w:rPr>
                  <w:rFonts w:eastAsia="Times New Roman" w:cs="Times New Roman"/>
                  <w:color w:val="000000" w:themeColor="text1"/>
                  <w:szCs w:val="24"/>
                  <w:lang w:val="en-US" w:eastAsia="id-ID"/>
                </w:rPr>
                <w:t>khoirilwafi123@gmail.com</w:t>
              </w:r>
            </w:hyperlink>
            <w:r w:rsidR="00FA0B4A" w:rsidRPr="007853C0">
              <w:rPr>
                <w:rFonts w:eastAsia="Times New Roman" w:cs="Times New Roman"/>
                <w:color w:val="000000" w:themeColor="text1"/>
                <w:szCs w:val="24"/>
                <w:lang w:val="en-US" w:eastAsia="id-ID"/>
              </w:rPr>
              <w:t xml:space="preserve"> </w:t>
            </w:r>
          </w:p>
        </w:tc>
      </w:tr>
      <w:tr w:rsidR="007853C0" w:rsidRPr="001452C6" w14:paraId="3361C854" w14:textId="77777777" w:rsidTr="00FA0B4A">
        <w:tc>
          <w:tcPr>
            <w:tcW w:w="1701" w:type="dxa"/>
            <w:vMerge/>
          </w:tcPr>
          <w:p w14:paraId="38D1EEF8" w14:textId="77777777" w:rsidR="007853C0" w:rsidRPr="001452C6" w:rsidRDefault="007853C0" w:rsidP="002D6A66">
            <w:pPr>
              <w:contextualSpacing/>
              <w:rPr>
                <w:rFonts w:cs="Times New Roman"/>
                <w:b/>
                <w:bCs/>
                <w:noProof/>
                <w:szCs w:val="24"/>
              </w:rPr>
            </w:pPr>
          </w:p>
        </w:tc>
        <w:tc>
          <w:tcPr>
            <w:tcW w:w="2473" w:type="dxa"/>
          </w:tcPr>
          <w:p w14:paraId="68C980F9" w14:textId="23317317" w:rsidR="007853C0" w:rsidRDefault="007853C0" w:rsidP="003C06BE">
            <w:pPr>
              <w:contextualSpacing/>
              <w:jc w:val="left"/>
              <w:rPr>
                <w:rFonts w:cs="Times New Roman"/>
                <w:szCs w:val="24"/>
              </w:rPr>
            </w:pPr>
            <w:r>
              <w:rPr>
                <w:rFonts w:cs="Times New Roman"/>
                <w:szCs w:val="24"/>
              </w:rPr>
              <w:t>Nomor HP</w:t>
            </w:r>
          </w:p>
        </w:tc>
        <w:tc>
          <w:tcPr>
            <w:tcW w:w="291" w:type="dxa"/>
          </w:tcPr>
          <w:p w14:paraId="1565CB58" w14:textId="3B18EC28" w:rsidR="007853C0" w:rsidRDefault="007853C0" w:rsidP="003C06BE">
            <w:pPr>
              <w:contextualSpacing/>
              <w:jc w:val="left"/>
            </w:pPr>
            <w:r>
              <w:t>:</w:t>
            </w:r>
          </w:p>
        </w:tc>
        <w:tc>
          <w:tcPr>
            <w:tcW w:w="3473" w:type="dxa"/>
          </w:tcPr>
          <w:p w14:paraId="7D369E3F" w14:textId="6CA5A8D3" w:rsidR="007853C0" w:rsidRDefault="007853C0" w:rsidP="003C06BE">
            <w:pPr>
              <w:contextualSpacing/>
              <w:jc w:val="left"/>
            </w:pPr>
            <w:r>
              <w:t>083116291606</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3C06BE">
            <w:pPr>
              <w:contextualSpacing/>
              <w:jc w:val="left"/>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3C06BE">
            <w:pPr>
              <w:contextualSpacing/>
              <w:jc w:val="left"/>
              <w:rPr>
                <w:rFonts w:cs="Times New Roman"/>
                <w:szCs w:val="24"/>
              </w:rPr>
            </w:pPr>
            <w:r>
              <w:rPr>
                <w:rFonts w:cs="Times New Roman"/>
                <w:szCs w:val="24"/>
              </w:rPr>
              <w:t>:</w:t>
            </w:r>
          </w:p>
        </w:tc>
        <w:tc>
          <w:tcPr>
            <w:tcW w:w="3473" w:type="dxa"/>
          </w:tcPr>
          <w:p w14:paraId="0CAF718D" w14:textId="07CF904C" w:rsidR="00FA0B4A" w:rsidRPr="001452C6" w:rsidRDefault="00FA0B4A" w:rsidP="003C06BE">
            <w:pPr>
              <w:contextualSpacing/>
              <w:jc w:val="left"/>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3C06BE">
            <w:pPr>
              <w:contextualSpacing/>
              <w:jc w:val="left"/>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3C06BE">
            <w:pPr>
              <w:contextualSpacing/>
              <w:jc w:val="left"/>
              <w:rPr>
                <w:rFonts w:cs="Times New Roman"/>
                <w:szCs w:val="24"/>
              </w:rPr>
            </w:pPr>
            <w:r>
              <w:rPr>
                <w:rFonts w:cs="Times New Roman"/>
                <w:szCs w:val="24"/>
              </w:rPr>
              <w:t>:</w:t>
            </w:r>
          </w:p>
        </w:tc>
        <w:tc>
          <w:tcPr>
            <w:tcW w:w="3473" w:type="dxa"/>
          </w:tcPr>
          <w:p w14:paraId="166A7407" w14:textId="10D9C268" w:rsidR="00FA0B4A" w:rsidRPr="001452C6" w:rsidRDefault="00FA0B4A" w:rsidP="003C06BE">
            <w:pPr>
              <w:contextualSpacing/>
              <w:jc w:val="left"/>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3C06BE">
            <w:pPr>
              <w:contextualSpacing/>
              <w:jc w:val="left"/>
              <w:rPr>
                <w:rFonts w:cs="Times New Roman"/>
                <w:szCs w:val="24"/>
              </w:rPr>
            </w:pPr>
            <w:r>
              <w:rPr>
                <w:rFonts w:cs="Times New Roman"/>
                <w:szCs w:val="24"/>
              </w:rPr>
              <w:t>IPK</w:t>
            </w:r>
          </w:p>
        </w:tc>
        <w:tc>
          <w:tcPr>
            <w:tcW w:w="291" w:type="dxa"/>
          </w:tcPr>
          <w:p w14:paraId="7BA11C63" w14:textId="74038DA7" w:rsidR="00FA0B4A" w:rsidRDefault="00FA0B4A" w:rsidP="003C06BE">
            <w:pPr>
              <w:contextualSpacing/>
              <w:jc w:val="left"/>
              <w:rPr>
                <w:rFonts w:cs="Times New Roman"/>
                <w:szCs w:val="24"/>
              </w:rPr>
            </w:pPr>
            <w:r>
              <w:rPr>
                <w:rFonts w:cs="Times New Roman"/>
                <w:szCs w:val="24"/>
              </w:rPr>
              <w:t>:</w:t>
            </w:r>
          </w:p>
        </w:tc>
        <w:tc>
          <w:tcPr>
            <w:tcW w:w="3473" w:type="dxa"/>
          </w:tcPr>
          <w:p w14:paraId="500DC846" w14:textId="31E18AD2" w:rsidR="00FA0B4A" w:rsidRDefault="00880CC1" w:rsidP="003C06BE">
            <w:pPr>
              <w:contextualSpacing/>
              <w:jc w:val="left"/>
              <w:rPr>
                <w:rFonts w:cs="Times New Roman"/>
                <w:szCs w:val="24"/>
              </w:rPr>
            </w:pPr>
            <w:r>
              <w:rPr>
                <w:rFonts w:cs="Times New Roman"/>
                <w:szCs w:val="24"/>
              </w:rPr>
              <w:t>3.54</w:t>
            </w:r>
          </w:p>
          <w:p w14:paraId="6CC1A303" w14:textId="3BC8FA79" w:rsidR="00FA0B4A" w:rsidRPr="001452C6" w:rsidRDefault="00FA0B4A" w:rsidP="003C06BE">
            <w:pPr>
              <w:contextualSpacing/>
              <w:jc w:val="left"/>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3DA8B56F" w:rsidR="001452C6" w:rsidRDefault="005C07F9" w:rsidP="00356D77">
      <w:pPr>
        <w:tabs>
          <w:tab w:val="left" w:pos="4962"/>
        </w:tabs>
        <w:spacing w:before="600"/>
        <w:contextualSpacing/>
        <w:rPr>
          <w:rFonts w:cs="Times New Roman"/>
          <w:szCs w:val="24"/>
        </w:rPr>
      </w:pPr>
      <w:r>
        <w:rPr>
          <w:noProof/>
          <w:lang w:val="en-US"/>
        </w:rPr>
        <w:drawing>
          <wp:anchor distT="0" distB="0" distL="114300" distR="114300" simplePos="0" relativeHeight="251669504" behindDoc="0" locked="0" layoutInCell="1" allowOverlap="1" wp14:anchorId="766D9959" wp14:editId="0C453B38">
            <wp:simplePos x="0" y="0"/>
            <wp:positionH relativeFrom="column">
              <wp:posOffset>3556000</wp:posOffset>
            </wp:positionH>
            <wp:positionV relativeFrom="paragraph">
              <wp:posOffset>233680</wp:posOffset>
            </wp:positionV>
            <wp:extent cx="641350" cy="656590"/>
            <wp:effectExtent l="0" t="0" r="635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10">
                      <a:extLst>
                        <a:ext uri="{28A0092B-C50C-407E-A947-70E740481C1C}">
                          <a14:useLocalDpi xmlns:a14="http://schemas.microsoft.com/office/drawing/2010/main" val="0"/>
                        </a:ext>
                      </a:extLst>
                    </a:blip>
                    <a:stretch>
                      <a:fillRect/>
                    </a:stretch>
                  </pic:blipFill>
                  <pic:spPr>
                    <a:xfrm>
                      <a:off x="0" y="0"/>
                      <a:ext cx="641350" cy="656590"/>
                    </a:xfrm>
                    <a:prstGeom prst="rect">
                      <a:avLst/>
                    </a:prstGeom>
                  </pic:spPr>
                </pic:pic>
              </a:graphicData>
            </a:graphic>
            <wp14:sizeRelH relativeFrom="page">
              <wp14:pctWidth>0</wp14:pctWidth>
            </wp14:sizeRelH>
            <wp14:sizeRelV relativeFrom="page">
              <wp14:pctHeight>0</wp14:pctHeight>
            </wp14:sizeRelV>
          </wp:anchor>
        </w:drawing>
      </w:r>
      <w:r w:rsidR="00806486">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5AEC7DF3" w:rsidR="006E1D19" w:rsidRDefault="006E1D19" w:rsidP="006E1D19">
      <w:pPr>
        <w:tabs>
          <w:tab w:val="left" w:pos="5529"/>
        </w:tabs>
        <w:spacing w:before="600"/>
        <w:ind w:left="5040"/>
        <w:contextualSpacing/>
        <w:rPr>
          <w:rFonts w:cs="Times New Roman"/>
          <w:szCs w:val="24"/>
        </w:rPr>
      </w:pPr>
    </w:p>
    <w:p w14:paraId="62D45D40" w14:textId="13D7EB94" w:rsidR="006E1D19" w:rsidRDefault="00356D77" w:rsidP="00356D77">
      <w:pPr>
        <w:tabs>
          <w:tab w:val="left" w:pos="4962"/>
        </w:tabs>
        <w:spacing w:before="600"/>
        <w:contextualSpacing/>
        <w:rPr>
          <w:rFonts w:cs="Times New Roman"/>
          <w:szCs w:val="24"/>
        </w:rPr>
      </w:pPr>
      <w:r>
        <w:rPr>
          <w:rFonts w:cs="Times New Roman"/>
          <w:szCs w:val="24"/>
        </w:rPr>
        <w:tab/>
      </w:r>
      <w:r w:rsidR="005C07F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1311" w:name="_Toc106612764"/>
      <w:bookmarkStart w:id="1312" w:name="_Toc143523815"/>
    </w:p>
    <w:p w14:paraId="5E618DB0" w14:textId="5BAC6E71" w:rsidR="00A60F84" w:rsidRDefault="00E967A0" w:rsidP="002A2738">
      <w:pPr>
        <w:pStyle w:val="HeadingI"/>
        <w:rPr>
          <w:rFonts w:eastAsia="Calibri" w:cs="Arial"/>
          <w:bCs/>
        </w:rPr>
      </w:pPr>
      <w:bookmarkStart w:id="1313" w:name="_Toc143523816"/>
      <w:bookmarkStart w:id="1314" w:name="_Toc144760126"/>
      <w:bookmarkStart w:id="1315" w:name="_Toc144819899"/>
      <w:bookmarkStart w:id="1316" w:name="_Toc144820777"/>
      <w:bookmarkStart w:id="1317" w:name="_Toc144836427"/>
      <w:bookmarkStart w:id="1318" w:name="_Toc144992131"/>
      <w:bookmarkStart w:id="1319" w:name="_Toc146148407"/>
      <w:bookmarkEnd w:id="1311"/>
      <w:bookmarkEnd w:id="1312"/>
      <w:r w:rsidRPr="001D2831">
        <w:lastRenderedPageBreak/>
        <w:t xml:space="preserve">LAMPIRAN </w:t>
      </w:r>
      <w:bookmarkStart w:id="1320" w:name="_Toc144820778"/>
      <w:bookmarkEnd w:id="1313"/>
      <w:bookmarkEnd w:id="1314"/>
      <w:bookmarkEnd w:id="1315"/>
      <w:bookmarkEnd w:id="1316"/>
      <w:r w:rsidR="00256041">
        <w:t>A</w:t>
      </w:r>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1317"/>
      <w:bookmarkEnd w:id="1318"/>
      <w:bookmarkEnd w:id="1319"/>
      <w:bookmarkEnd w:id="1320"/>
    </w:p>
    <w:p w14:paraId="0115DA65" w14:textId="77777777" w:rsidR="00256041" w:rsidRDefault="00256041" w:rsidP="00BA7E7D"/>
    <w:p w14:paraId="3E67F30A" w14:textId="77777777" w:rsidR="00256041" w:rsidRDefault="00256041" w:rsidP="00BA7E7D"/>
    <w:p w14:paraId="34E38FC4" w14:textId="77777777" w:rsidR="00256041" w:rsidRDefault="00256041" w:rsidP="00BA7E7D"/>
    <w:p w14:paraId="190F1BEF" w14:textId="77777777" w:rsidR="00256041" w:rsidRDefault="00256041" w:rsidP="00BA7E7D"/>
    <w:p w14:paraId="73AF6F78" w14:textId="77777777" w:rsidR="00256041" w:rsidRDefault="00256041" w:rsidP="00BA7E7D"/>
    <w:p w14:paraId="2C545205" w14:textId="77777777" w:rsidR="00256041" w:rsidRDefault="00256041" w:rsidP="00BA7E7D"/>
    <w:p w14:paraId="39DB5439" w14:textId="77777777" w:rsidR="00256041" w:rsidRDefault="00256041" w:rsidP="00BA7E7D"/>
    <w:p w14:paraId="2E3AD058" w14:textId="77777777" w:rsidR="00256041" w:rsidRDefault="00256041" w:rsidP="00BA7E7D"/>
    <w:p w14:paraId="21579E4E" w14:textId="77777777" w:rsidR="00256041" w:rsidRDefault="00256041" w:rsidP="00BA7E7D"/>
    <w:p w14:paraId="3960E41D" w14:textId="77777777" w:rsidR="00256041" w:rsidRDefault="00256041" w:rsidP="00BA7E7D"/>
    <w:p w14:paraId="551BF4D7" w14:textId="77777777" w:rsidR="00256041" w:rsidRDefault="00256041" w:rsidP="00BA7E7D"/>
    <w:p w14:paraId="2C8CC0D0" w14:textId="77777777" w:rsidR="00256041" w:rsidRDefault="00256041" w:rsidP="00BA7E7D"/>
    <w:p w14:paraId="2ECDA3D6" w14:textId="77777777" w:rsidR="00256041" w:rsidRDefault="00256041" w:rsidP="00BA7E7D"/>
    <w:p w14:paraId="22130C08" w14:textId="77777777" w:rsidR="00256041" w:rsidRDefault="00256041" w:rsidP="00BA7E7D"/>
    <w:p w14:paraId="4FC146BA" w14:textId="77777777" w:rsidR="00256041" w:rsidRDefault="00256041" w:rsidP="00BA7E7D"/>
    <w:p w14:paraId="44C333C6" w14:textId="77777777" w:rsidR="00256041" w:rsidRDefault="00256041" w:rsidP="00BA7E7D"/>
    <w:p w14:paraId="0FA6037B" w14:textId="77777777" w:rsidR="00256041" w:rsidRDefault="00256041" w:rsidP="00BA7E7D"/>
    <w:p w14:paraId="6EE04346" w14:textId="77777777" w:rsidR="00256041" w:rsidRDefault="00256041" w:rsidP="00BA7E7D"/>
    <w:p w14:paraId="2C81BA1C" w14:textId="77777777" w:rsidR="00256041" w:rsidRDefault="00256041" w:rsidP="00BA7E7D"/>
    <w:p w14:paraId="07CD8A62" w14:textId="77777777" w:rsidR="00256041" w:rsidRDefault="00256041" w:rsidP="00BA7E7D"/>
    <w:p w14:paraId="73428CA4" w14:textId="77777777" w:rsidR="00256041" w:rsidRDefault="00256041" w:rsidP="00BA7E7D"/>
    <w:p w14:paraId="5B1A74E0" w14:textId="77777777" w:rsidR="00256041" w:rsidRDefault="00256041" w:rsidP="00BA7E7D"/>
    <w:p w14:paraId="2102949C" w14:textId="77777777" w:rsidR="00256041" w:rsidRDefault="00256041" w:rsidP="00BA7E7D"/>
    <w:p w14:paraId="7B0BF956" w14:textId="77777777" w:rsidR="00256041" w:rsidRDefault="00256041" w:rsidP="00BA7E7D"/>
    <w:p w14:paraId="21E64486" w14:textId="77777777" w:rsidR="00BA7E7D" w:rsidRDefault="00BA7E7D" w:rsidP="00BA7E7D"/>
    <w:p w14:paraId="19DF7BDC" w14:textId="77777777" w:rsidR="00BA7E7D" w:rsidRDefault="00BA7E7D" w:rsidP="00BA7E7D"/>
    <w:p w14:paraId="2D9F5CB9" w14:textId="77777777" w:rsidR="00BA7E7D" w:rsidRDefault="00BA7E7D" w:rsidP="00BA7E7D"/>
    <w:p w14:paraId="55B4E8B7" w14:textId="77777777" w:rsidR="00BA7E7D" w:rsidRDefault="00BA7E7D" w:rsidP="00BA7E7D"/>
    <w:p w14:paraId="15696230" w14:textId="77777777" w:rsidR="00256041" w:rsidRDefault="00256041" w:rsidP="00BA7E7D"/>
    <w:p w14:paraId="30EF45B7" w14:textId="77777777" w:rsidR="00E967A0" w:rsidRDefault="00E967A0" w:rsidP="00BA7E7D">
      <w:pPr>
        <w:rPr>
          <w:b/>
          <w:lang w:val="en-US"/>
        </w:rPr>
      </w:pPr>
    </w:p>
    <w:p w14:paraId="5EEB6D02" w14:textId="77777777" w:rsidR="00765FB7" w:rsidRDefault="00765FB7" w:rsidP="006247DA">
      <w:pPr>
        <w:pStyle w:val="ListParagraph"/>
        <w:numPr>
          <w:ilvl w:val="2"/>
          <w:numId w:val="2"/>
        </w:numPr>
        <w:ind w:left="284" w:hanging="284"/>
        <w:sectPr w:rsidR="00765FB7" w:rsidSect="008615D2">
          <w:headerReference w:type="default" r:id="rId111"/>
          <w:footerReference w:type="first" r:id="rId112"/>
          <w:pgSz w:w="11906" w:h="16838" w:code="9"/>
          <w:pgMar w:top="1701" w:right="1701" w:bottom="1701" w:left="1701" w:header="709" w:footer="709" w:gutter="567"/>
          <w:cols w:space="708"/>
          <w:titlePg/>
          <w:docGrid w:linePitch="360"/>
        </w:sectPr>
      </w:pPr>
    </w:p>
    <w:p w14:paraId="34F49280" w14:textId="5E257AF8" w:rsidR="00E967A0" w:rsidRDefault="00E967A0" w:rsidP="006247DA">
      <w:pPr>
        <w:pStyle w:val="ListParagraph"/>
        <w:numPr>
          <w:ilvl w:val="2"/>
          <w:numId w:val="2"/>
        </w:numPr>
        <w:ind w:left="284" w:hanging="284"/>
      </w:pPr>
      <w:r>
        <w:lastRenderedPageBreak/>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3CA2144F" w14:textId="77777777" w:rsidR="00D80046" w:rsidRDefault="00D80046" w:rsidP="00256041">
            <w:pPr>
              <w:spacing w:before="120" w:line="240" w:lineRule="auto"/>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6E88E5A" w14:textId="77777777" w:rsidR="00256041" w:rsidRDefault="00256041" w:rsidP="00367564">
            <w:pPr>
              <w:spacing w:before="120" w:line="240" w:lineRule="auto"/>
              <w:ind w:left="175"/>
              <w:contextualSpacing/>
              <w:rPr>
                <w:rFonts w:ascii="Courier New" w:hAnsi="Courier New" w:cs="Courier New"/>
                <w:sz w:val="20"/>
                <w:szCs w:val="20"/>
              </w:rPr>
            </w:pPr>
          </w:p>
          <w:p w14:paraId="22A9CE0A" w14:textId="77777777" w:rsidR="00256041" w:rsidRDefault="00256041" w:rsidP="00367564">
            <w:pPr>
              <w:spacing w:before="120" w:line="240" w:lineRule="auto"/>
              <w:ind w:left="175"/>
              <w:contextualSpacing/>
              <w:rPr>
                <w:rFonts w:ascii="Courier New" w:hAnsi="Courier New" w:cs="Courier New"/>
                <w:sz w:val="20"/>
                <w:szCs w:val="20"/>
              </w:rPr>
            </w:pPr>
          </w:p>
          <w:p w14:paraId="67522A13" w14:textId="77777777" w:rsidR="00256041" w:rsidRDefault="00256041" w:rsidP="00367564">
            <w:pPr>
              <w:spacing w:before="120" w:line="240" w:lineRule="auto"/>
              <w:ind w:left="175"/>
              <w:contextualSpacing/>
              <w:rPr>
                <w:rFonts w:ascii="Courier New" w:hAnsi="Courier New" w:cs="Courier New"/>
                <w:sz w:val="20"/>
                <w:szCs w:val="20"/>
              </w:rPr>
            </w:pP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6B3356B8" w14:textId="56250FF0" w:rsidR="00D80046" w:rsidRPr="00221198" w:rsidRDefault="00221198" w:rsidP="00256041">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Default="00221198" w:rsidP="00221198">
            <w:pPr>
              <w:spacing w:before="120" w:line="240" w:lineRule="auto"/>
              <w:ind w:left="175"/>
              <w:contextualSpacing/>
              <w:rPr>
                <w:rFonts w:ascii="Courier New" w:hAnsi="Courier New" w:cs="Courier New"/>
                <w:sz w:val="20"/>
                <w:szCs w:val="20"/>
              </w:rPr>
            </w:pPr>
          </w:p>
          <w:p w14:paraId="66E15FBF" w14:textId="77777777" w:rsidR="00256041" w:rsidRDefault="00256041" w:rsidP="00221198">
            <w:pPr>
              <w:spacing w:before="120" w:line="240" w:lineRule="auto"/>
              <w:ind w:left="175"/>
              <w:contextualSpacing/>
              <w:rPr>
                <w:rFonts w:ascii="Courier New" w:hAnsi="Courier New" w:cs="Courier New"/>
                <w:sz w:val="20"/>
                <w:szCs w:val="20"/>
              </w:rPr>
            </w:pPr>
          </w:p>
          <w:p w14:paraId="6F23225D" w14:textId="77777777" w:rsidR="00256041" w:rsidRDefault="00256041" w:rsidP="00221198">
            <w:pPr>
              <w:spacing w:before="120" w:line="240" w:lineRule="auto"/>
              <w:ind w:left="175"/>
              <w:contextualSpacing/>
              <w:rPr>
                <w:rFonts w:ascii="Courier New" w:hAnsi="Courier New" w:cs="Courier New"/>
                <w:sz w:val="20"/>
                <w:szCs w:val="20"/>
              </w:rPr>
            </w:pPr>
          </w:p>
          <w:p w14:paraId="31EA2CEB" w14:textId="77777777" w:rsidR="00256041" w:rsidRDefault="00256041" w:rsidP="00221198">
            <w:pPr>
              <w:spacing w:before="120" w:line="240" w:lineRule="auto"/>
              <w:ind w:left="175"/>
              <w:contextualSpacing/>
              <w:rPr>
                <w:rFonts w:ascii="Courier New" w:hAnsi="Courier New" w:cs="Courier New"/>
                <w:sz w:val="20"/>
                <w:szCs w:val="20"/>
              </w:rPr>
            </w:pPr>
          </w:p>
          <w:p w14:paraId="7FC9F2D5" w14:textId="77777777" w:rsidR="00256041" w:rsidRDefault="00256041" w:rsidP="00221198">
            <w:pPr>
              <w:spacing w:before="120" w:line="240" w:lineRule="auto"/>
              <w:ind w:left="175"/>
              <w:contextualSpacing/>
              <w:rPr>
                <w:rFonts w:ascii="Courier New" w:hAnsi="Courier New" w:cs="Courier New"/>
                <w:sz w:val="20"/>
                <w:szCs w:val="20"/>
              </w:rPr>
            </w:pPr>
          </w:p>
          <w:p w14:paraId="0175CFD1" w14:textId="77777777" w:rsidR="00256041" w:rsidRPr="00221198" w:rsidRDefault="00256041"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0484EA6A" w14:textId="77777777" w:rsidR="00CD37F2" w:rsidRDefault="00CD37F2" w:rsidP="00256041">
            <w:pPr>
              <w:spacing w:before="120" w:line="240" w:lineRule="auto"/>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lastRenderedPageBreak/>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Default="001B6F78" w:rsidP="00085ADD">
            <w:pPr>
              <w:spacing w:line="240" w:lineRule="auto"/>
              <w:ind w:left="175"/>
              <w:contextualSpacing/>
              <w:jc w:val="left"/>
              <w:rPr>
                <w:rFonts w:ascii="Courier New" w:hAnsi="Courier New" w:cs="Courier New"/>
                <w:sz w:val="20"/>
                <w:szCs w:val="20"/>
              </w:rPr>
            </w:pPr>
          </w:p>
          <w:p w14:paraId="1FB230C3" w14:textId="77777777" w:rsidR="00256041" w:rsidRDefault="00256041" w:rsidP="00085ADD">
            <w:pPr>
              <w:spacing w:line="240" w:lineRule="auto"/>
              <w:ind w:left="175"/>
              <w:contextualSpacing/>
              <w:jc w:val="left"/>
              <w:rPr>
                <w:rFonts w:ascii="Courier New" w:hAnsi="Courier New" w:cs="Courier New"/>
                <w:sz w:val="20"/>
                <w:szCs w:val="20"/>
              </w:rPr>
            </w:pPr>
          </w:p>
          <w:p w14:paraId="12056649" w14:textId="77777777" w:rsidR="00256041" w:rsidRDefault="00256041" w:rsidP="00085ADD">
            <w:pPr>
              <w:spacing w:line="240" w:lineRule="auto"/>
              <w:ind w:left="175"/>
              <w:contextualSpacing/>
              <w:jc w:val="left"/>
              <w:rPr>
                <w:rFonts w:ascii="Courier New" w:hAnsi="Courier New" w:cs="Courier New"/>
                <w:sz w:val="20"/>
                <w:szCs w:val="20"/>
              </w:rPr>
            </w:pPr>
          </w:p>
          <w:p w14:paraId="7431BB65" w14:textId="77777777" w:rsidR="00256041" w:rsidRPr="001B6F78" w:rsidRDefault="00256041"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32EF1514" w14:textId="77777777" w:rsidR="00256041" w:rsidRPr="00734BF9" w:rsidRDefault="00256041" w:rsidP="00A65FB3">
            <w:pPr>
              <w:spacing w:line="240" w:lineRule="auto"/>
              <w:ind w:left="175"/>
              <w:jc w:val="left"/>
              <w:rPr>
                <w:rFonts w:ascii="Courier New" w:hAnsi="Courier New" w:cs="Courier New"/>
                <w:sz w:val="20"/>
                <w:szCs w:val="20"/>
              </w:rPr>
            </w:pP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Default="00734BF9" w:rsidP="00A65FB3">
            <w:pPr>
              <w:spacing w:line="240" w:lineRule="auto"/>
              <w:ind w:left="175"/>
              <w:jc w:val="left"/>
              <w:rPr>
                <w:rFonts w:ascii="Courier New" w:hAnsi="Courier New" w:cs="Courier New"/>
                <w:sz w:val="20"/>
                <w:szCs w:val="20"/>
              </w:rPr>
            </w:pPr>
          </w:p>
          <w:p w14:paraId="19087A68" w14:textId="77777777" w:rsidR="00256041" w:rsidRDefault="00256041" w:rsidP="00A65FB3">
            <w:pPr>
              <w:spacing w:line="240" w:lineRule="auto"/>
              <w:ind w:left="175"/>
              <w:jc w:val="left"/>
              <w:rPr>
                <w:rFonts w:ascii="Courier New" w:hAnsi="Courier New" w:cs="Courier New"/>
                <w:sz w:val="20"/>
                <w:szCs w:val="20"/>
              </w:rPr>
            </w:pPr>
          </w:p>
          <w:p w14:paraId="754CAEF6" w14:textId="77777777" w:rsidR="00256041" w:rsidRDefault="00256041" w:rsidP="00A65FB3">
            <w:pPr>
              <w:spacing w:line="240" w:lineRule="auto"/>
              <w:ind w:left="175"/>
              <w:jc w:val="left"/>
              <w:rPr>
                <w:rFonts w:ascii="Courier New" w:hAnsi="Courier New" w:cs="Courier New"/>
                <w:sz w:val="20"/>
                <w:szCs w:val="20"/>
              </w:rPr>
            </w:pPr>
          </w:p>
          <w:p w14:paraId="19E102A3" w14:textId="77777777" w:rsidR="00256041" w:rsidRDefault="00256041" w:rsidP="00A65FB3">
            <w:pPr>
              <w:spacing w:line="240" w:lineRule="auto"/>
              <w:ind w:left="175"/>
              <w:jc w:val="left"/>
              <w:rPr>
                <w:rFonts w:ascii="Courier New" w:hAnsi="Courier New" w:cs="Courier New"/>
                <w:sz w:val="20"/>
                <w:szCs w:val="20"/>
              </w:rPr>
            </w:pPr>
          </w:p>
          <w:p w14:paraId="682EF703" w14:textId="77777777" w:rsidR="00256041" w:rsidRDefault="00256041" w:rsidP="00A65FB3">
            <w:pPr>
              <w:spacing w:line="240" w:lineRule="auto"/>
              <w:ind w:left="175"/>
              <w:jc w:val="left"/>
              <w:rPr>
                <w:rFonts w:ascii="Courier New" w:hAnsi="Courier New" w:cs="Courier New"/>
                <w:sz w:val="20"/>
                <w:szCs w:val="20"/>
              </w:rPr>
            </w:pPr>
          </w:p>
          <w:p w14:paraId="6CC71916" w14:textId="77777777" w:rsidR="00256041" w:rsidRPr="00734BF9" w:rsidRDefault="00256041"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55C43E4C" w14:textId="77777777" w:rsidR="00586EF4" w:rsidRPr="00734BF9" w:rsidRDefault="00586EF4" w:rsidP="00256041">
            <w:pPr>
              <w:spacing w:line="240" w:lineRule="auto"/>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18B2F18E" w14:textId="77777777" w:rsidR="00196482" w:rsidRDefault="00196482" w:rsidP="00A65FB3">
            <w:pPr>
              <w:spacing w:line="240" w:lineRule="auto"/>
              <w:ind w:left="175"/>
              <w:jc w:val="left"/>
              <w:rPr>
                <w:rFonts w:ascii="Courier New" w:hAnsi="Courier New" w:cs="Courier New"/>
                <w:sz w:val="20"/>
                <w:szCs w:val="20"/>
              </w:rPr>
            </w:pPr>
          </w:p>
          <w:p w14:paraId="23E99B65" w14:textId="77777777" w:rsidR="00196482" w:rsidRDefault="00196482" w:rsidP="00A65FB3">
            <w:pPr>
              <w:spacing w:line="240" w:lineRule="auto"/>
              <w:ind w:left="175"/>
              <w:jc w:val="left"/>
              <w:rPr>
                <w:rFonts w:ascii="Courier New" w:hAnsi="Courier New" w:cs="Courier New"/>
                <w:sz w:val="20"/>
                <w:szCs w:val="20"/>
              </w:rPr>
            </w:pP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06EE4D7" w14:textId="53FB3E1E" w:rsidR="00586EF4" w:rsidRDefault="00734BF9" w:rsidP="00196482">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1023767" w14:textId="77777777" w:rsidR="00CE7B1E" w:rsidRPr="00CE7B1E" w:rsidRDefault="00CE7B1E" w:rsidP="00196482">
            <w:pPr>
              <w:spacing w:line="240" w:lineRule="auto"/>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Default="00CE7B1E" w:rsidP="00CE7B1E">
            <w:pPr>
              <w:spacing w:line="240" w:lineRule="auto"/>
              <w:ind w:left="175"/>
              <w:jc w:val="left"/>
              <w:rPr>
                <w:rFonts w:ascii="Courier New" w:hAnsi="Courier New" w:cs="Courier New"/>
                <w:sz w:val="20"/>
                <w:szCs w:val="20"/>
              </w:rPr>
            </w:pPr>
          </w:p>
          <w:p w14:paraId="688AE93A" w14:textId="77777777" w:rsidR="00196482" w:rsidRDefault="00196482" w:rsidP="00CE7B1E">
            <w:pPr>
              <w:spacing w:line="240" w:lineRule="auto"/>
              <w:ind w:left="175"/>
              <w:jc w:val="left"/>
              <w:rPr>
                <w:rFonts w:ascii="Courier New" w:hAnsi="Courier New" w:cs="Courier New"/>
                <w:sz w:val="20"/>
                <w:szCs w:val="20"/>
              </w:rPr>
            </w:pPr>
          </w:p>
          <w:p w14:paraId="3422383A" w14:textId="77777777" w:rsidR="00196482" w:rsidRDefault="00196482" w:rsidP="00CE7B1E">
            <w:pPr>
              <w:spacing w:line="240" w:lineRule="auto"/>
              <w:ind w:left="175"/>
              <w:jc w:val="left"/>
              <w:rPr>
                <w:rFonts w:ascii="Courier New" w:hAnsi="Courier New" w:cs="Courier New"/>
                <w:sz w:val="20"/>
                <w:szCs w:val="20"/>
              </w:rPr>
            </w:pPr>
          </w:p>
          <w:p w14:paraId="1FD3E0F7" w14:textId="77777777" w:rsidR="00196482" w:rsidRDefault="00196482" w:rsidP="00CE7B1E">
            <w:pPr>
              <w:spacing w:line="240" w:lineRule="auto"/>
              <w:ind w:left="175"/>
              <w:jc w:val="left"/>
              <w:rPr>
                <w:rFonts w:ascii="Courier New" w:hAnsi="Courier New" w:cs="Courier New"/>
                <w:sz w:val="20"/>
                <w:szCs w:val="20"/>
              </w:rPr>
            </w:pPr>
          </w:p>
          <w:p w14:paraId="1E6A19AE" w14:textId="77777777" w:rsidR="00196482" w:rsidRPr="00CE7B1E" w:rsidRDefault="00196482"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16265" w14:textId="77777777" w:rsidR="00CE7B1E" w:rsidRDefault="00CE7B1E" w:rsidP="00196482">
            <w:pPr>
              <w:spacing w:line="240" w:lineRule="auto"/>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6767F9A8"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116565E" w14:textId="1AE18CE2"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107FDEC" w14:textId="77777777" w:rsidR="00196482"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2C1757EA" w14:textId="4AA51735"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A78293E" w14:textId="77777777" w:rsidR="00196482" w:rsidRDefault="00196482" w:rsidP="00CE7B1E">
            <w:pPr>
              <w:spacing w:line="240" w:lineRule="auto"/>
              <w:ind w:left="175"/>
              <w:jc w:val="left"/>
              <w:rPr>
                <w:rFonts w:ascii="Courier New" w:hAnsi="Courier New" w:cs="Courier New"/>
                <w:sz w:val="20"/>
                <w:szCs w:val="20"/>
              </w:rPr>
            </w:pPr>
          </w:p>
          <w:p w14:paraId="2ED2F2F6" w14:textId="77777777" w:rsidR="00196482" w:rsidRPr="00CE7B1E" w:rsidRDefault="00196482" w:rsidP="00CE7B1E">
            <w:pPr>
              <w:spacing w:line="240" w:lineRule="auto"/>
              <w:ind w:left="175"/>
              <w:jc w:val="left"/>
              <w:rPr>
                <w:rFonts w:ascii="Courier New" w:hAnsi="Courier New" w:cs="Courier New"/>
                <w:sz w:val="20"/>
                <w:szCs w:val="20"/>
              </w:rPr>
            </w:pP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6DBF8D1F" w14:textId="77777777" w:rsidR="00196482" w:rsidRDefault="00196482" w:rsidP="00C208DF">
            <w:pPr>
              <w:spacing w:line="240" w:lineRule="auto"/>
              <w:ind w:left="175"/>
              <w:jc w:val="left"/>
              <w:rPr>
                <w:rFonts w:ascii="Courier New" w:hAnsi="Courier New" w:cs="Courier New"/>
                <w:sz w:val="20"/>
                <w:szCs w:val="20"/>
              </w:rPr>
            </w:pPr>
          </w:p>
          <w:p w14:paraId="6895E295" w14:textId="77777777" w:rsidR="00196482" w:rsidRDefault="00196482" w:rsidP="00C208DF">
            <w:pPr>
              <w:spacing w:line="240" w:lineRule="auto"/>
              <w:ind w:left="175"/>
              <w:jc w:val="left"/>
              <w:rPr>
                <w:rFonts w:ascii="Courier New" w:hAnsi="Courier New" w:cs="Courier New"/>
                <w:sz w:val="20"/>
                <w:szCs w:val="20"/>
              </w:rPr>
            </w:pPr>
          </w:p>
          <w:p w14:paraId="592265CA" w14:textId="77777777" w:rsidR="00196482" w:rsidRDefault="00196482" w:rsidP="00C208DF">
            <w:pPr>
              <w:spacing w:line="240" w:lineRule="auto"/>
              <w:ind w:left="175"/>
              <w:jc w:val="left"/>
              <w:rPr>
                <w:rFonts w:ascii="Courier New" w:hAnsi="Courier New" w:cs="Courier New"/>
                <w:sz w:val="20"/>
                <w:szCs w:val="20"/>
              </w:rPr>
            </w:pPr>
          </w:p>
          <w:p w14:paraId="17A7D34C" w14:textId="77777777" w:rsidR="00196482" w:rsidRDefault="00196482" w:rsidP="00C208DF">
            <w:pPr>
              <w:spacing w:line="240" w:lineRule="auto"/>
              <w:ind w:left="175"/>
              <w:jc w:val="left"/>
              <w:rPr>
                <w:rFonts w:ascii="Courier New" w:hAnsi="Courier New" w:cs="Courier New"/>
                <w:sz w:val="20"/>
                <w:szCs w:val="20"/>
              </w:rPr>
            </w:pP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23DD398D" w14:textId="1C61C714" w:rsidR="00C208DF" w:rsidRDefault="00196482" w:rsidP="00196482">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Default="00C208DF" w:rsidP="00C208DF">
            <w:pPr>
              <w:spacing w:line="240" w:lineRule="auto"/>
              <w:ind w:left="175"/>
              <w:jc w:val="left"/>
              <w:rPr>
                <w:rFonts w:ascii="Courier New" w:hAnsi="Courier New" w:cs="Courier New"/>
                <w:sz w:val="20"/>
                <w:szCs w:val="20"/>
              </w:rPr>
            </w:pPr>
          </w:p>
          <w:p w14:paraId="6E1F1424" w14:textId="77777777" w:rsidR="00196482" w:rsidRDefault="00196482" w:rsidP="00C208DF">
            <w:pPr>
              <w:spacing w:line="240" w:lineRule="auto"/>
              <w:ind w:left="175"/>
              <w:jc w:val="left"/>
              <w:rPr>
                <w:rFonts w:ascii="Courier New" w:hAnsi="Courier New" w:cs="Courier New"/>
                <w:sz w:val="20"/>
                <w:szCs w:val="20"/>
              </w:rPr>
            </w:pPr>
          </w:p>
          <w:p w14:paraId="3954AD07" w14:textId="77777777" w:rsidR="00196482" w:rsidRPr="00C208DF" w:rsidRDefault="00196482"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007EBA71" w14:textId="77777777" w:rsidR="00196482" w:rsidRDefault="00196482" w:rsidP="00C208DF">
            <w:pPr>
              <w:spacing w:line="240" w:lineRule="auto"/>
              <w:ind w:left="175"/>
              <w:jc w:val="left"/>
              <w:rPr>
                <w:rFonts w:ascii="Courier New" w:hAnsi="Courier New" w:cs="Courier New"/>
                <w:sz w:val="20"/>
                <w:szCs w:val="20"/>
              </w:rPr>
            </w:pPr>
          </w:p>
          <w:p w14:paraId="18C32CD0" w14:textId="77777777" w:rsidR="00196482" w:rsidRDefault="00196482" w:rsidP="00C208DF">
            <w:pPr>
              <w:spacing w:line="240" w:lineRule="auto"/>
              <w:ind w:left="175"/>
              <w:jc w:val="left"/>
              <w:rPr>
                <w:rFonts w:ascii="Courier New" w:hAnsi="Courier New" w:cs="Courier New"/>
                <w:sz w:val="20"/>
                <w:szCs w:val="20"/>
              </w:rPr>
            </w:pPr>
          </w:p>
          <w:p w14:paraId="129ADE0A" w14:textId="77777777" w:rsidR="00196482" w:rsidRPr="00C208DF" w:rsidRDefault="00196482" w:rsidP="00C208DF">
            <w:pPr>
              <w:spacing w:line="240" w:lineRule="auto"/>
              <w:ind w:left="175"/>
              <w:jc w:val="left"/>
              <w:rPr>
                <w:rFonts w:ascii="Courier New" w:hAnsi="Courier New" w:cs="Courier New"/>
                <w:sz w:val="20"/>
                <w:szCs w:val="20"/>
              </w:rPr>
            </w:pP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5A44E6A2" w14:textId="77777777" w:rsidR="00196482" w:rsidRDefault="00196482" w:rsidP="00E91470">
      <w:pPr>
        <w:pStyle w:val="ListParagraph"/>
        <w:ind w:left="284"/>
      </w:pPr>
    </w:p>
    <w:p w14:paraId="2050B181" w14:textId="77777777" w:rsidR="00196482" w:rsidRDefault="00196482" w:rsidP="00E91470">
      <w:pPr>
        <w:pStyle w:val="ListParagraph"/>
        <w:ind w:left="284"/>
      </w:pPr>
    </w:p>
    <w:p w14:paraId="52B65929" w14:textId="77777777" w:rsidR="00196482" w:rsidRDefault="00196482"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765FB7">
          <w:headerReference w:type="default" r:id="rId113"/>
          <w:footerReference w:type="default" r:id="rId114"/>
          <w:pgSz w:w="11906" w:h="16838" w:code="9"/>
          <w:pgMar w:top="1701" w:right="1701" w:bottom="1701" w:left="1701" w:header="709" w:footer="709" w:gutter="567"/>
          <w:cols w:space="708"/>
          <w:docGrid w:linePitch="360"/>
        </w:sectPr>
      </w:pPr>
      <w:bookmarkStart w:id="1321" w:name="_Toc103480629"/>
      <w:bookmarkStart w:id="1322" w:name="_Toc106612771"/>
      <w:bookmarkStart w:id="1323" w:name="_Toc143523817"/>
    </w:p>
    <w:p w14:paraId="7DA38381" w14:textId="144D559F" w:rsidR="00A60F84" w:rsidRDefault="00A60F84" w:rsidP="002A2738">
      <w:pPr>
        <w:pStyle w:val="HeadingI"/>
        <w:rPr>
          <w:rFonts w:eastAsia="Calibri" w:cs="Arial"/>
          <w:bCs/>
        </w:rPr>
      </w:pPr>
      <w:bookmarkStart w:id="1324" w:name="_Toc144760127"/>
      <w:bookmarkStart w:id="1325" w:name="_Toc144819900"/>
      <w:bookmarkStart w:id="1326" w:name="_Toc144820779"/>
      <w:bookmarkStart w:id="1327" w:name="_Toc144836428"/>
      <w:bookmarkStart w:id="1328" w:name="_Toc144992132"/>
      <w:bookmarkStart w:id="1329" w:name="_Toc146148408"/>
      <w:r w:rsidRPr="00ED44FF">
        <w:lastRenderedPageBreak/>
        <w:t xml:space="preserve">LAMPIRAN </w:t>
      </w:r>
      <w:bookmarkStart w:id="1330" w:name="_Toc144820780"/>
      <w:bookmarkEnd w:id="1321"/>
      <w:bookmarkEnd w:id="1322"/>
      <w:bookmarkEnd w:id="1323"/>
      <w:bookmarkEnd w:id="1324"/>
      <w:bookmarkEnd w:id="1325"/>
      <w:bookmarkEnd w:id="1326"/>
      <w:r w:rsidR="00196482">
        <w:t>B</w:t>
      </w:r>
      <w:r w:rsidR="00FE7468">
        <w:br/>
      </w:r>
      <w:r w:rsidRPr="00ED44FF">
        <w:rPr>
          <w:rFonts w:eastAsia="Calibri" w:cs="Arial"/>
          <w:bCs/>
        </w:rPr>
        <w:t>MAKALAH TUGAS AKHIR</w:t>
      </w:r>
      <w:bookmarkEnd w:id="1327"/>
      <w:bookmarkEnd w:id="1328"/>
      <w:bookmarkEnd w:id="1329"/>
      <w:bookmarkEnd w:id="1330"/>
    </w:p>
    <w:p w14:paraId="0FB7777D" w14:textId="1BF94574" w:rsidR="00125D34" w:rsidRPr="0032207D" w:rsidRDefault="00125D34" w:rsidP="002D6A66">
      <w:pPr>
        <w:contextualSpacing/>
        <w:rPr>
          <w:rFonts w:eastAsia="Calibri" w:cs="Arial"/>
          <w:lang w:val="en-US"/>
        </w:rPr>
        <w:sectPr w:rsidR="00125D34" w:rsidRPr="0032207D" w:rsidSect="00765FB7">
          <w:headerReference w:type="default" r:id="rId115"/>
          <w:footerReference w:type="default" r:id="rId116"/>
          <w:footerReference w:type="first" r:id="rId117"/>
          <w:pgSz w:w="11906" w:h="16838" w:code="9"/>
          <w:pgMar w:top="1701" w:right="1701" w:bottom="1701" w:left="1701" w:header="709" w:footer="709" w:gutter="567"/>
          <w:pgNumType w:start="100"/>
          <w:cols w:space="708"/>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23CC1D70"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C57988">
        <w:t>Muhammad</w:t>
      </w:r>
      <w:r w:rsidR="005258A8">
        <w:t xml:space="preserve"> Arfan </w:t>
      </w:r>
      <w:r w:rsidRPr="00A84030">
        <w:rPr>
          <w:rFonts w:cs="Times New Roman"/>
        </w:rPr>
        <w:t xml:space="preserve">dan </w:t>
      </w:r>
      <w:r w:rsidR="005258A8">
        <w:t>Imam Santoso</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3146D3">
          <w:headerReference w:type="default" r:id="rId118"/>
          <w:footerReference w:type="default" r:id="rId119"/>
          <w:headerReference w:type="first" r:id="rId120"/>
          <w:footerReference w:type="first" r:id="rId121"/>
          <w:pgSz w:w="11906" w:h="16838" w:code="9"/>
          <w:pgMar w:top="1134" w:right="1134" w:bottom="1134" w:left="1134" w:header="709" w:footer="709" w:gutter="0"/>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12C17011"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296C6B">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Falohun","given":"","non-dropping-particle":"","parse-names":false,"suffix":""},{"dropping-particle":"","family":"Makinde","given":"","non-dropping-particle":"","parse-names":false,"suffix":""},{"dropping-particle":"","family":"Adegbola","given":"Oluwole","non-dropping-particle":"","parse-names":false,"suffix":""},{"dropping-particle":"","family":"Akin","given":"Olayemi","non-dropping-particle":"","parse-names":false,"suffix":""},{"dropping-particle":"","family":"Adeyege","given":"","non-dropping-particle":"","parse-names":false,"suffix":""},{"dropping-particle":"","family":"Adeosun","given":"","non-dropping-particle":"","parse-names":false,"suffix":""},{"dropping-particle":"","family":"Akande","given":"","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4FE324E1"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7B21E7">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dropping-particle":"","family":"Tjahjanto","given":"","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4921E9F"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5B7AE3">
        <w:rPr>
          <w:rFonts w:cs="Times New Roman"/>
          <w:sz w:val="20"/>
          <w:szCs w:val="20"/>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091C1B59"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5B7AE3">
        <w:rPr>
          <w:rFonts w:cs="Times New Roman"/>
          <w:sz w:val="20"/>
          <w:szCs w:val="20"/>
        </w:rPr>
        <w:instrText>ADDIN CSL_CITATION {"citationItems":[{"id":"ITEM-1","itemData":{"author":[{"dropping-particle":"","family":"Meidelfi","given":"Dwiny","non-dropping-particle":"","parse-names":false,"suffix":""},{"dropping-particle":"","family":"Amnur","given":"Hidra","non-dropping-particle":"","parse-names":false,"suffix":""},{"dropping-particle":"","family":"Novri","given":"","non-dropping-particle":"","parse-names":false,"suffix":""}],"id":"ITEM-1","issued":{"date-parts":[["2018"]]},"page":"130-137","title":"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72A31E9D"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3127E6">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585956" w:rsidRPr="00585956">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3D0617">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585956" w:rsidRPr="00585956">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7551A14B"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3127E6">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l-Ilman","given":"Avreghly Barra","non-dropping-particle":"","parse-names":false,"suffix":""},{"dropping-particle":"","family":"Kurniawan","given":"Tri Astoto","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585956" w:rsidRPr="00585956">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01AD60E0"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sidR="00296C6B">
        <w:rPr>
          <w:rFonts w:cs="Times New Roman"/>
          <w:sz w:val="20"/>
          <w:szCs w:val="20"/>
        </w:rPr>
        <w:instrText>ADDIN CSL_CITATION {"citationItems":[{"id":"ITEM-1","itemData":{"ISSN":"2829-0259","abstract":"Virtual Private Server adalah server pribadi yang keseluruhan resource digunakan oleh satu user saja dan tidak dipengaruhi oleh user lainnya. Teknologi yang di gunakan VPS adalah virtualisasi hardware server fisik yang kemudian dibagi menjadi beberapa resource berbeda. Disebut virtual karena pada pembagian ini menggunakan software sehingga dalam satu server fisik terdapat beberapa VPS yang dijalankan. Untuk dapat lebih luas dalam segi kontrol server, peneliti menggunakan IP Public dan IP Dedicated sebagai penyalur sistem VPS yang dari local secara public. Selain itu, pada implementasi VPS ini, linux debian dan linux ubuntu digunakan sebagai Sistem Operasi untuk mewujudukan server VPS. Untuk mendapatkan nilai uji kinerja jaringan VPS dari client yang menggunakan melalui parameter dari Quality of Service (QoS) yaitu Delay dan Jitter. Dari hasil pengujian nilai resource server VPS yang didapatkan dapat dikategorikan sangat bagus dan layak untuk diimplementasikan dengan rerata beban server CPU 2,9%, memory 71,23%, disk space 16,1%. Dan pengujian parameter QoS (delay, jitter) juga mendapatkan performa yang bagus dan memiliki nilai cukup rendah yang didapatkan dengan nilai rerata delay 6-37,24%, 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4A009015" w14:textId="77777777" w:rsidR="006F0A39" w:rsidRDefault="006F0A39" w:rsidP="002851ED">
      <w:pPr>
        <w:pStyle w:val="ListParagraph"/>
        <w:spacing w:line="276" w:lineRule="auto"/>
        <w:ind w:left="426"/>
        <w:jc w:val="left"/>
        <w:rPr>
          <w:rFonts w:cs="Times New Roman"/>
          <w:sz w:val="20"/>
          <w:szCs w:val="20"/>
        </w:rPr>
      </w:pPr>
    </w:p>
    <w:p w14:paraId="4BF3B5A7" w14:textId="77777777" w:rsidR="00CD7AF5" w:rsidRDefault="00CD7AF5" w:rsidP="002851ED">
      <w:pPr>
        <w:pStyle w:val="ListParagraph"/>
        <w:spacing w:line="276" w:lineRule="auto"/>
        <w:ind w:left="426"/>
        <w:jc w:val="left"/>
        <w:rPr>
          <w:rFonts w:cs="Times New Roman"/>
          <w:sz w:val="20"/>
          <w:szCs w:val="20"/>
        </w:rPr>
      </w:pPr>
    </w:p>
    <w:p w14:paraId="5F8CAC4C" w14:textId="77777777" w:rsidR="00CD7AF5" w:rsidRPr="00FA13E8" w:rsidRDefault="00CD7AF5"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1A20188A"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43210D">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3]","plainTextFormattedCitation":"[23]","previouslyFormattedCitation":"[22]"},"properties":{"noteIndex":0},"schema":"https://github.com/citation-style-language/schema/raw/master/csl-citation.json"}</w:instrText>
      </w:r>
      <w:r>
        <w:rPr>
          <w:rFonts w:cs="Times New Roman"/>
          <w:sz w:val="20"/>
          <w:szCs w:val="20"/>
        </w:rPr>
        <w:fldChar w:fldCharType="separate"/>
      </w:r>
      <w:r w:rsidR="0043210D" w:rsidRPr="0043210D">
        <w:rPr>
          <w:rFonts w:cs="Times New Roman"/>
          <w:noProof/>
          <w:sz w:val="20"/>
          <w:szCs w:val="20"/>
        </w:rPr>
        <w:t>[23]</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43"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9">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3">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6">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7">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8">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9">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60"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2851ED" w:rsidRPr="00917195" w14:paraId="5034550A" w14:textId="77777777" w:rsidTr="00515A7C">
        <w:trPr>
          <w:trHeight w:val="300"/>
        </w:trPr>
        <w:tc>
          <w:tcPr>
            <w:tcW w:w="118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515A7C">
        <w:trPr>
          <w:trHeight w:val="300"/>
        </w:trPr>
        <w:tc>
          <w:tcPr>
            <w:tcW w:w="118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515A7C">
        <w:trPr>
          <w:trHeight w:val="300"/>
        </w:trPr>
        <w:tc>
          <w:tcPr>
            <w:tcW w:w="118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515A7C">
        <w:trPr>
          <w:trHeight w:val="300"/>
        </w:trPr>
        <w:tc>
          <w:tcPr>
            <w:tcW w:w="1183" w:type="dxa"/>
            <w:tcBorders>
              <w:top w:val="nil"/>
              <w:left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CD7AF5">
        <w:trPr>
          <w:trHeight w:val="300"/>
        </w:trPr>
        <w:tc>
          <w:tcPr>
            <w:tcW w:w="118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37F5F5E7" w14:textId="77777777" w:rsidTr="00CD7AF5">
        <w:trPr>
          <w:trHeight w:val="300"/>
        </w:trPr>
        <w:tc>
          <w:tcPr>
            <w:tcW w:w="1183" w:type="dxa"/>
            <w:tcBorders>
              <w:top w:val="nil"/>
              <w:left w:val="nil"/>
              <w:bottom w:val="nil"/>
              <w:right w:val="nil"/>
            </w:tcBorders>
            <w:shd w:val="clear" w:color="auto" w:fill="auto"/>
            <w:noWrap/>
            <w:vAlign w:val="center"/>
          </w:tcPr>
          <w:p w14:paraId="21D2225D" w14:textId="3C6B287C"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bottom w:val="nil"/>
              <w:right w:val="nil"/>
            </w:tcBorders>
            <w:shd w:val="clear" w:color="auto" w:fill="auto"/>
            <w:noWrap/>
            <w:vAlign w:val="center"/>
          </w:tcPr>
          <w:p w14:paraId="157D0116" w14:textId="75FD02A6"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bottom w:val="nil"/>
              <w:right w:val="nil"/>
            </w:tcBorders>
            <w:shd w:val="clear" w:color="auto" w:fill="auto"/>
            <w:noWrap/>
            <w:vAlign w:val="center"/>
          </w:tcPr>
          <w:p w14:paraId="779F5E6A" w14:textId="065B8B4D"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CD7AF5" w:rsidRPr="00917195" w14:paraId="467082A3" w14:textId="77777777" w:rsidTr="00515A7C">
        <w:trPr>
          <w:trHeight w:val="300"/>
        </w:trPr>
        <w:tc>
          <w:tcPr>
            <w:tcW w:w="1183" w:type="dxa"/>
            <w:tcBorders>
              <w:top w:val="nil"/>
              <w:left w:val="nil"/>
              <w:bottom w:val="single" w:sz="4" w:space="0" w:color="auto"/>
              <w:right w:val="nil"/>
            </w:tcBorders>
            <w:shd w:val="clear" w:color="auto" w:fill="auto"/>
            <w:noWrap/>
            <w:vAlign w:val="center"/>
          </w:tcPr>
          <w:p w14:paraId="4FBF7BAA" w14:textId="00FBB928" w:rsidR="00CD7AF5" w:rsidRPr="00917195" w:rsidRDefault="00CD7AF5" w:rsidP="00506183">
            <w:pPr>
              <w:spacing w:before="60" w:after="60" w:line="240" w:lineRule="auto"/>
              <w:jc w:val="left"/>
              <w:rPr>
                <w:rFonts w:eastAsia="Times New Roman" w:cs="Times New Roman"/>
                <w:i/>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tcPr>
          <w:p w14:paraId="7FF813FA" w14:textId="53FADF23" w:rsidR="00CD7AF5" w:rsidRPr="00917195" w:rsidRDefault="00CD7AF5"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tcPr>
          <w:p w14:paraId="6B235B3F" w14:textId="5A4F36FA" w:rsidR="00CD7AF5" w:rsidRPr="00917195" w:rsidRDefault="00CD7AF5" w:rsidP="00506183">
            <w:pPr>
              <w:spacing w:before="60" w:after="60" w:line="240" w:lineRule="auto"/>
              <w:jc w:val="center"/>
              <w:rPr>
                <w:rFonts w:eastAsia="Times New Roman" w:cs="Times New Roman"/>
                <w:i/>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44F42EC" w14:textId="1B04E197" w:rsidR="00515A7C" w:rsidRPr="00CD7AF5" w:rsidRDefault="00515A7C" w:rsidP="002851ED">
      <w:pPr>
        <w:spacing w:line="276" w:lineRule="auto"/>
        <w:jc w:val="left"/>
        <w:rPr>
          <w:rFonts w:cs="Times New Roman"/>
          <w:sz w:val="16"/>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CD7AF5">
      <w:pPr>
        <w:spacing w:line="276" w:lineRule="auto"/>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6462FD62" w14:textId="77777777" w:rsidR="00515A7C" w:rsidRDefault="00515A7C" w:rsidP="00CD7AF5">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B37AB7">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0878FE5E" w14:textId="77777777" w:rsidR="00634561" w:rsidRDefault="00634561" w:rsidP="002851ED">
      <w:pPr>
        <w:spacing w:line="276" w:lineRule="auto"/>
        <w:jc w:val="left"/>
        <w:rPr>
          <w:rFonts w:cs="Times New Roman"/>
          <w:sz w:val="20"/>
          <w:szCs w:val="20"/>
        </w:rPr>
      </w:pPr>
    </w:p>
    <w:p w14:paraId="577E30B7" w14:textId="77777777" w:rsidR="00B37AB7" w:rsidRDefault="00B37AB7" w:rsidP="002851ED">
      <w:pPr>
        <w:spacing w:line="276" w:lineRule="auto"/>
        <w:jc w:val="left"/>
        <w:rPr>
          <w:rFonts w:cs="Times New Roman"/>
          <w:sz w:val="20"/>
          <w:szCs w:val="20"/>
        </w:rPr>
      </w:pPr>
    </w:p>
    <w:p w14:paraId="1F1FB845" w14:textId="77777777" w:rsidR="00B37AB7" w:rsidRDefault="00B37AB7" w:rsidP="002851ED">
      <w:pPr>
        <w:spacing w:line="276" w:lineRule="auto"/>
        <w:jc w:val="left"/>
        <w:rPr>
          <w:rFonts w:cs="Times New Roman"/>
          <w:sz w:val="20"/>
          <w:szCs w:val="20"/>
        </w:rPr>
      </w:pPr>
    </w:p>
    <w:p w14:paraId="64A3EF4A" w14:textId="3D7CE90B"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3</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134"/>
        <w:gridCol w:w="1701"/>
        <w:gridCol w:w="1843"/>
      </w:tblGrid>
      <w:tr w:rsidR="00B37AB7" w:rsidRPr="00315ABD" w14:paraId="473E4DF5" w14:textId="77777777" w:rsidTr="008A27F8">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7C051CBD"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B2C8561" w14:textId="77777777" w:rsidR="00B37AB7" w:rsidRPr="00315ABD" w:rsidRDefault="00B37AB7" w:rsidP="008A27F8">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2605CAB5" w14:textId="77777777" w:rsidR="00B37AB7" w:rsidRPr="00315ABD" w:rsidRDefault="00B37AB7" w:rsidP="008A27F8">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B37AB7" w:rsidRPr="00315ABD" w14:paraId="475A1FAF" w14:textId="77777777" w:rsidTr="008A27F8">
        <w:trPr>
          <w:trHeight w:val="300"/>
        </w:trPr>
        <w:tc>
          <w:tcPr>
            <w:tcW w:w="1134" w:type="dxa"/>
            <w:tcBorders>
              <w:top w:val="single" w:sz="4" w:space="0" w:color="auto"/>
              <w:left w:val="nil"/>
              <w:right w:val="nil"/>
            </w:tcBorders>
            <w:shd w:val="clear" w:color="auto" w:fill="auto"/>
            <w:noWrap/>
            <w:vAlign w:val="center"/>
          </w:tcPr>
          <w:p w14:paraId="7DF6CFBF"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single" w:sz="4" w:space="0" w:color="auto"/>
              <w:left w:val="nil"/>
              <w:right w:val="nil"/>
            </w:tcBorders>
            <w:shd w:val="clear" w:color="auto" w:fill="auto"/>
            <w:noWrap/>
            <w:vAlign w:val="center"/>
          </w:tcPr>
          <w:p w14:paraId="008CDDFB"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single" w:sz="4" w:space="0" w:color="auto"/>
              <w:left w:val="nil"/>
              <w:right w:val="nil"/>
            </w:tcBorders>
            <w:shd w:val="clear" w:color="auto" w:fill="auto"/>
            <w:noWrap/>
            <w:vAlign w:val="center"/>
          </w:tcPr>
          <w:p w14:paraId="372CA8F2"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B37AB7" w:rsidRPr="00315ABD" w14:paraId="36759266" w14:textId="77777777" w:rsidTr="008A27F8">
        <w:trPr>
          <w:trHeight w:val="300"/>
        </w:trPr>
        <w:tc>
          <w:tcPr>
            <w:tcW w:w="1134" w:type="dxa"/>
            <w:tcBorders>
              <w:left w:val="nil"/>
              <w:bottom w:val="single" w:sz="4" w:space="0" w:color="auto"/>
              <w:right w:val="nil"/>
            </w:tcBorders>
            <w:shd w:val="clear" w:color="auto" w:fill="auto"/>
            <w:noWrap/>
            <w:vAlign w:val="center"/>
          </w:tcPr>
          <w:p w14:paraId="677E64B9"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14:paraId="76EAF97A" w14:textId="77777777" w:rsidR="00B37AB7" w:rsidRPr="00315ABD" w:rsidRDefault="00B37AB7" w:rsidP="008A27F8">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14:paraId="2F71A938" w14:textId="77777777" w:rsidR="00B37AB7" w:rsidRPr="00315ABD" w:rsidRDefault="00B37AB7" w:rsidP="008A27F8">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14:paraId="6B1270C3" w14:textId="77777777" w:rsidR="00B37AB7" w:rsidRDefault="00B37AB7"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 xml:space="preserve">ngujian </w:t>
      </w:r>
      <w:r w:rsidR="00252C27" w:rsidRPr="00B37AB7">
        <w:rPr>
          <w:rFonts w:cs="Times New Roman"/>
          <w:i/>
          <w:sz w:val="16"/>
          <w:szCs w:val="20"/>
        </w:rPr>
        <w:t>w</w:t>
      </w:r>
      <w:r w:rsidR="002851ED" w:rsidRPr="00B37AB7">
        <w:rPr>
          <w:rFonts w:cs="Times New Roman"/>
          <w:i/>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B37AB7">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6227D6D7" w14:textId="264705CC" w:rsidR="00B37AB7" w:rsidRPr="00B37AB7" w:rsidRDefault="00B37AB7" w:rsidP="002851ED">
      <w:pPr>
        <w:spacing w:line="276" w:lineRule="auto"/>
        <w:jc w:val="left"/>
        <w:rPr>
          <w:rFonts w:cs="Times New Roman"/>
          <w:sz w:val="16"/>
          <w:szCs w:val="20"/>
        </w:rPr>
      </w:pPr>
      <w:r w:rsidRPr="00B37AB7">
        <w:rPr>
          <w:rFonts w:cs="Times New Roman"/>
          <w:b/>
          <w:sz w:val="16"/>
          <w:szCs w:val="20"/>
        </w:rPr>
        <w:lastRenderedPageBreak/>
        <w:t>Tabel 5</w:t>
      </w:r>
      <w:r w:rsidRPr="00B37AB7">
        <w:rPr>
          <w:rFonts w:cs="Times New Roman"/>
          <w:sz w:val="16"/>
          <w:szCs w:val="20"/>
        </w:rPr>
        <w:t xml:space="preserve"> (lanjutan)</w:t>
      </w:r>
    </w:p>
    <w:tbl>
      <w:tblPr>
        <w:tblW w:w="4678" w:type="dxa"/>
        <w:tblInd w:w="108" w:type="dxa"/>
        <w:tblLook w:val="04A0" w:firstRow="1" w:lastRow="0" w:firstColumn="1" w:lastColumn="0" w:noHBand="0" w:noVBand="1"/>
      </w:tblPr>
      <w:tblGrid>
        <w:gridCol w:w="1228"/>
        <w:gridCol w:w="1749"/>
        <w:gridCol w:w="1701"/>
      </w:tblGrid>
      <w:tr w:rsidR="00B37AB7" w:rsidRPr="00DC4CAC" w14:paraId="06859629" w14:textId="77777777" w:rsidTr="0008265B">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50441E1C"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043FD06" w14:textId="77777777" w:rsidR="00B37AB7" w:rsidRPr="00DC4CAC" w:rsidRDefault="00B37AB7" w:rsidP="008A27F8">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2B4EBBC1" w14:textId="77777777" w:rsidR="00B37AB7" w:rsidRPr="00DC4CAC" w:rsidRDefault="00B37AB7" w:rsidP="008A27F8">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B37AB7" w:rsidRPr="00DC4CAC" w14:paraId="1391713F" w14:textId="77777777" w:rsidTr="0008265B">
        <w:trPr>
          <w:trHeight w:val="300"/>
        </w:trPr>
        <w:tc>
          <w:tcPr>
            <w:tcW w:w="1228" w:type="dxa"/>
            <w:tcBorders>
              <w:top w:val="single" w:sz="4" w:space="0" w:color="auto"/>
              <w:left w:val="nil"/>
              <w:right w:val="nil"/>
            </w:tcBorders>
            <w:shd w:val="clear" w:color="auto" w:fill="auto"/>
            <w:noWrap/>
            <w:vAlign w:val="center"/>
          </w:tcPr>
          <w:p w14:paraId="4DDE5B7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14:paraId="6667C363"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14:paraId="35BFA108" w14:textId="77777777" w:rsidR="00B37AB7" w:rsidRPr="00DC4CAC" w:rsidRDefault="00B37AB7" w:rsidP="008A27F8">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Succeed</w:t>
            </w:r>
          </w:p>
        </w:tc>
      </w:tr>
      <w:tr w:rsidR="00B37AB7" w:rsidRPr="00DC4CAC" w14:paraId="307E82F9" w14:textId="77777777" w:rsidTr="0008265B">
        <w:trPr>
          <w:trHeight w:val="300"/>
        </w:trPr>
        <w:tc>
          <w:tcPr>
            <w:tcW w:w="1228" w:type="dxa"/>
            <w:tcBorders>
              <w:left w:val="nil"/>
              <w:right w:val="nil"/>
            </w:tcBorders>
            <w:shd w:val="clear" w:color="auto" w:fill="auto"/>
            <w:noWrap/>
            <w:vAlign w:val="center"/>
          </w:tcPr>
          <w:p w14:paraId="4DB24059"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14:paraId="4A5B7497"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14:paraId="3194B207"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B37AB7" w:rsidRPr="00DC4CAC" w14:paraId="6E89111E" w14:textId="77777777" w:rsidTr="008A27F8">
        <w:trPr>
          <w:trHeight w:val="300"/>
        </w:trPr>
        <w:tc>
          <w:tcPr>
            <w:tcW w:w="1228" w:type="dxa"/>
            <w:tcBorders>
              <w:left w:val="nil"/>
              <w:bottom w:val="single" w:sz="4" w:space="0" w:color="auto"/>
              <w:right w:val="nil"/>
            </w:tcBorders>
            <w:shd w:val="clear" w:color="auto" w:fill="auto"/>
            <w:noWrap/>
            <w:vAlign w:val="center"/>
          </w:tcPr>
          <w:p w14:paraId="0073486D" w14:textId="77777777" w:rsidR="00B37AB7" w:rsidRDefault="00B37AB7" w:rsidP="008A27F8">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14:paraId="61AE3964" w14:textId="77777777" w:rsidR="00B37AB7" w:rsidRPr="00DC4CAC" w:rsidRDefault="00B37AB7" w:rsidP="008A27F8">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14:paraId="73DC8938" w14:textId="77777777" w:rsidR="00B37AB7" w:rsidRDefault="00B37AB7" w:rsidP="008A27F8">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2D69D604" w14:textId="77777777" w:rsidR="00B37AB7" w:rsidRDefault="00B37AB7"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515A7C">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B37AB7">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B37AB7" w:rsidRPr="004967B3" w14:paraId="65AC9646" w14:textId="77777777" w:rsidTr="00515A7C">
        <w:trPr>
          <w:trHeight w:val="300"/>
        </w:trPr>
        <w:tc>
          <w:tcPr>
            <w:tcW w:w="1276" w:type="dxa"/>
            <w:tcBorders>
              <w:top w:val="nil"/>
              <w:left w:val="nil"/>
              <w:bottom w:val="single" w:sz="4" w:space="0" w:color="auto"/>
              <w:right w:val="nil"/>
            </w:tcBorders>
            <w:shd w:val="clear" w:color="auto" w:fill="auto"/>
            <w:noWrap/>
            <w:vAlign w:val="center"/>
          </w:tcPr>
          <w:p w14:paraId="6A541C97" w14:textId="16271C52" w:rsidR="00B37AB7" w:rsidRPr="004967B3" w:rsidRDefault="00B37AB7" w:rsidP="002851ED">
            <w:pPr>
              <w:spacing w:before="60" w:after="60" w:line="276" w:lineRule="auto"/>
              <w:jc w:val="left"/>
              <w:rPr>
                <w:rFonts w:eastAsia="Times New Roman" w:cs="Times New Roman"/>
                <w:i/>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7D9AF2A" w14:textId="75763985" w:rsidR="00B37AB7" w:rsidRPr="004967B3" w:rsidRDefault="00B37AB7"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5219DB9" w14:textId="5389AB4F" w:rsidR="00B37AB7" w:rsidRPr="004967B3" w:rsidRDefault="00B37AB7"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lastRenderedPageBreak/>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w:t>
      </w:r>
      <w:r w:rsidR="00AD3E3F">
        <w:rPr>
          <w:rFonts w:cs="Times New Roman"/>
          <w:sz w:val="20"/>
          <w:szCs w:val="20"/>
        </w:rPr>
        <w:lastRenderedPageBreak/>
        <w:t>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w:t>
      </w:r>
      <w:r w:rsidRPr="00306909">
        <w:rPr>
          <w:rFonts w:cs="Times New Roman"/>
          <w:sz w:val="20"/>
          <w:szCs w:val="20"/>
        </w:rPr>
        <w:lastRenderedPageBreak/>
        <w:t>satu gedung tersebut terdapat banyak ruangan. Sistem yang dibangun dapat meningkatan keamanan dan efisiensi penguncian dengan menggunakan beberapa fitur seperti 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7925EACD"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w:t>
      </w:r>
      <w:r w:rsidR="001B45C0">
        <w:rPr>
          <w:rFonts w:cs="Times New Roman"/>
          <w:sz w:val="20"/>
          <w:szCs w:val="20"/>
        </w:rPr>
        <w:t>berikut:</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 xml:space="preserve">Proses penjadwalan 100 jadwal pintu memerlukan waktu eksekusi sebesar 3.6 detik sehingga proses </w:t>
      </w:r>
      <w:r w:rsidRPr="003A7A39">
        <w:rPr>
          <w:sz w:val="20"/>
        </w:rPr>
        <w:lastRenderedPageBreak/>
        <w:t>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06C52BEB" w14:textId="2502BE08" w:rsidR="0043210D" w:rsidRPr="0043210D" w:rsidRDefault="002851ED" w:rsidP="0043210D">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43210D" w:rsidRPr="0043210D">
        <w:rPr>
          <w:rFonts w:cs="Times New Roman"/>
          <w:noProof/>
          <w:sz w:val="20"/>
          <w:szCs w:val="24"/>
        </w:rPr>
        <w:t>[1]</w:t>
      </w:r>
      <w:r w:rsidR="0043210D" w:rsidRPr="0043210D">
        <w:rPr>
          <w:rFonts w:cs="Times New Roman"/>
          <w:noProof/>
          <w:sz w:val="20"/>
          <w:szCs w:val="24"/>
        </w:rPr>
        <w:tab/>
        <w:t xml:space="preserve">K. Y. Sun, Y. Pernando, and M. I. Safari, “Perancangan Sistem IoT pada Smart Door Lock Menggunakan Aplikasi BLYNK,” </w:t>
      </w:r>
      <w:r w:rsidR="0043210D" w:rsidRPr="0043210D">
        <w:rPr>
          <w:rFonts w:cs="Times New Roman"/>
          <w:i/>
          <w:iCs/>
          <w:noProof/>
          <w:sz w:val="20"/>
          <w:szCs w:val="24"/>
        </w:rPr>
        <w:t>JUTSI (Jurnal Teknol. dan Sist. Informasi)</w:t>
      </w:r>
      <w:r w:rsidR="0043210D" w:rsidRPr="0043210D">
        <w:rPr>
          <w:rFonts w:cs="Times New Roman"/>
          <w:noProof/>
          <w:sz w:val="20"/>
          <w:szCs w:val="24"/>
        </w:rPr>
        <w:t>, vol. 1, no. 3, pp. 289–296, 2021, doi: 10.33330/jutsi.v1i3.1360.</w:t>
      </w:r>
    </w:p>
    <w:p w14:paraId="5532802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w:t>
      </w:r>
      <w:r w:rsidRPr="0043210D">
        <w:rPr>
          <w:rFonts w:cs="Times New Roman"/>
          <w:noProof/>
          <w:sz w:val="20"/>
          <w:szCs w:val="24"/>
        </w:rPr>
        <w:tab/>
        <w:t>I. Hermawan, D. Arnaldy, P. Oktivasari, and D. A. Fachrudin, “Development of Intelligent Door Lock System for Room Management Using Multi Factor Authentication,” vol. 16, no. 1, pp. 1–14, 2023.</w:t>
      </w:r>
    </w:p>
    <w:p w14:paraId="0D6C4C31"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3]</w:t>
      </w:r>
      <w:r w:rsidRPr="0043210D">
        <w:rPr>
          <w:rFonts w:cs="Times New Roman"/>
          <w:noProof/>
          <w:sz w:val="20"/>
          <w:szCs w:val="24"/>
        </w:rPr>
        <w:tab/>
        <w:t xml:space="preserve">Falohun </w:t>
      </w:r>
      <w:r w:rsidRPr="0043210D">
        <w:rPr>
          <w:rFonts w:cs="Times New Roman"/>
          <w:i/>
          <w:iCs/>
          <w:noProof/>
          <w:sz w:val="20"/>
          <w:szCs w:val="24"/>
        </w:rPr>
        <w:t>et al.</w:t>
      </w:r>
      <w:r w:rsidRPr="0043210D">
        <w:rPr>
          <w:rFonts w:cs="Times New Roman"/>
          <w:noProof/>
          <w:sz w:val="20"/>
          <w:szCs w:val="24"/>
        </w:rPr>
        <w:t xml:space="preserve">, “Design and Construction of a Smart Door Lock With an Embedded Spy-Camera,” </w:t>
      </w:r>
      <w:r w:rsidRPr="0043210D">
        <w:rPr>
          <w:rFonts w:cs="Times New Roman"/>
          <w:i/>
          <w:iCs/>
          <w:noProof/>
          <w:sz w:val="20"/>
          <w:szCs w:val="24"/>
        </w:rPr>
        <w:t>J. Multidiscip. Eng. Sci. Technol.</w:t>
      </w:r>
      <w:r w:rsidRPr="0043210D">
        <w:rPr>
          <w:rFonts w:cs="Times New Roman"/>
          <w:noProof/>
          <w:sz w:val="20"/>
          <w:szCs w:val="24"/>
        </w:rPr>
        <w:t>, vol. 8, no. October, pp. 2458–9403, 2021, [Online]. Available: https://www.researchgate.net/publication/354872757</w:t>
      </w:r>
    </w:p>
    <w:p w14:paraId="0EB3A15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4]</w:t>
      </w:r>
      <w:r w:rsidRPr="0043210D">
        <w:rPr>
          <w:rFonts w:cs="Times New Roman"/>
          <w:noProof/>
          <w:sz w:val="20"/>
          <w:szCs w:val="24"/>
        </w:rPr>
        <w:tab/>
        <w:t xml:space="preserve">A. Jain, V. L. Kalyani, and B. Nogiya, “RFID and GSM Based Attendance Monitoring System using door locking / unlocking system and Its Hardware Implementation,” </w:t>
      </w:r>
      <w:r w:rsidRPr="0043210D">
        <w:rPr>
          <w:rFonts w:cs="Times New Roman"/>
          <w:i/>
          <w:iCs/>
          <w:noProof/>
          <w:sz w:val="20"/>
          <w:szCs w:val="24"/>
        </w:rPr>
        <w:t>J. Manag. Eng. Inf. Technol.</w:t>
      </w:r>
      <w:r w:rsidRPr="0043210D">
        <w:rPr>
          <w:rFonts w:cs="Times New Roman"/>
          <w:noProof/>
          <w:sz w:val="20"/>
          <w:szCs w:val="24"/>
        </w:rPr>
        <w:t>, vol. 2, no. 3, pp. 5–10, 2015.</w:t>
      </w:r>
    </w:p>
    <w:p w14:paraId="1C420AAF"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5]</w:t>
      </w:r>
      <w:r w:rsidRPr="0043210D">
        <w:rPr>
          <w:rFonts w:cs="Times New Roman"/>
          <w:noProof/>
          <w:sz w:val="20"/>
          <w:szCs w:val="24"/>
        </w:rPr>
        <w:tab/>
        <w:t>M. Kasyful Anwar and Tjahjanto, “Perancangan Database IoT Berbasis Cloud dengan Restful API Cloud-Based IoT Database Design with Restful API,” vol. 20, no. 2, pp. 268–279, 2021.</w:t>
      </w:r>
    </w:p>
    <w:p w14:paraId="2CA0A142"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6]</w:t>
      </w:r>
      <w:r w:rsidRPr="0043210D">
        <w:rPr>
          <w:rFonts w:cs="Times New Roman"/>
          <w:noProof/>
          <w:sz w:val="20"/>
          <w:szCs w:val="24"/>
        </w:rPr>
        <w:tab/>
        <w:t>D. Meidelfi, H. Amnur, and Novri, “Pembangunan Auto Backup SQL Database Server Menggunakan Raspberry Pi : Studi Kasus,” vol. 03, pp. 130–137, 2018.</w:t>
      </w:r>
    </w:p>
    <w:p w14:paraId="295737F8"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7]</w:t>
      </w:r>
      <w:r w:rsidRPr="0043210D">
        <w:rPr>
          <w:rFonts w:cs="Times New Roman"/>
          <w:noProof/>
          <w:sz w:val="20"/>
          <w:szCs w:val="24"/>
        </w:rPr>
        <w:tab/>
        <w:t xml:space="preserve">P. Simanjuntak, C. E. Suharyanto, and Jamilah, “Analisis Penggunaan Access Control List ( Acl ) Dalam Jaringan Komputer Di Kawasan,” </w:t>
      </w:r>
      <w:r w:rsidRPr="0043210D">
        <w:rPr>
          <w:rFonts w:cs="Times New Roman"/>
          <w:i/>
          <w:iCs/>
          <w:noProof/>
          <w:sz w:val="20"/>
          <w:szCs w:val="24"/>
        </w:rPr>
        <w:t>Isd</w:t>
      </w:r>
      <w:r w:rsidRPr="0043210D">
        <w:rPr>
          <w:rFonts w:cs="Times New Roman"/>
          <w:noProof/>
          <w:sz w:val="20"/>
          <w:szCs w:val="24"/>
        </w:rPr>
        <w:t>, vol. 2, no. 2, pp. 122–128, 2017.</w:t>
      </w:r>
    </w:p>
    <w:p w14:paraId="120AFA84"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8]</w:t>
      </w:r>
      <w:r w:rsidRPr="0043210D">
        <w:rPr>
          <w:rFonts w:cs="Times New Roman"/>
          <w:noProof/>
          <w:sz w:val="20"/>
          <w:szCs w:val="24"/>
        </w:rPr>
        <w:tab/>
        <w:t xml:space="preserve">Y. Efendi, “Internet Of Things (Iot) Sistem Pengendalian Lampu Menggunakan Raspberry Pi Berbasis Mobile,” </w:t>
      </w:r>
      <w:r w:rsidRPr="0043210D">
        <w:rPr>
          <w:rFonts w:cs="Times New Roman"/>
          <w:i/>
          <w:iCs/>
          <w:noProof/>
          <w:sz w:val="20"/>
          <w:szCs w:val="24"/>
        </w:rPr>
        <w:t>J. Ilm. Ilmu Komput.</w:t>
      </w:r>
      <w:r w:rsidRPr="0043210D">
        <w:rPr>
          <w:rFonts w:cs="Times New Roman"/>
          <w:noProof/>
          <w:sz w:val="20"/>
          <w:szCs w:val="24"/>
        </w:rPr>
        <w:t>, vol. 4, no. 2, pp. 21–27, 2018, doi: 10.35329/jiik.v4i2.41.</w:t>
      </w:r>
    </w:p>
    <w:p w14:paraId="4A395020"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9]</w:t>
      </w:r>
      <w:r w:rsidRPr="0043210D">
        <w:rPr>
          <w:rFonts w:cs="Times New Roman"/>
          <w:noProof/>
          <w:sz w:val="20"/>
          <w:szCs w:val="24"/>
        </w:rPr>
        <w:tab/>
        <w:t>R. F. Ramadhan and R. Mukhaiyar, “Penggunaan Database Mysql dengan Interface PhpMyAdmin sebagai Pengontrolan Smarthome Berbasis Raspberry Pi,” vol. 1, no. 2, pp. 129–134, 2020.</w:t>
      </w:r>
    </w:p>
    <w:p w14:paraId="13C3C1FB"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0]</w:t>
      </w:r>
      <w:r w:rsidRPr="0043210D">
        <w:rPr>
          <w:rFonts w:cs="Times New Roman"/>
          <w:noProof/>
          <w:sz w:val="20"/>
          <w:szCs w:val="24"/>
        </w:rPr>
        <w:tab/>
        <w:t>Nirsal, Rusmala, and Syafriadi, “Desain Dan Implementasi Sistem Pembelajaran Berbasis E-</w:t>
      </w:r>
      <w:r w:rsidRPr="0043210D">
        <w:rPr>
          <w:rFonts w:cs="Times New Roman"/>
          <w:noProof/>
          <w:sz w:val="20"/>
          <w:szCs w:val="24"/>
        </w:rPr>
        <w:lastRenderedPageBreak/>
        <w:t xml:space="preserve">Learning Pada Sekolah Menengah Pertama Negeri 1 Pakue Tengah,” </w:t>
      </w:r>
      <w:r w:rsidRPr="0043210D">
        <w:rPr>
          <w:rFonts w:cs="Times New Roman"/>
          <w:i/>
          <w:iCs/>
          <w:noProof/>
          <w:sz w:val="20"/>
          <w:szCs w:val="24"/>
        </w:rPr>
        <w:t>J. Ilm. d’Computare</w:t>
      </w:r>
      <w:r w:rsidRPr="0043210D">
        <w:rPr>
          <w:rFonts w:cs="Times New Roman"/>
          <w:noProof/>
          <w:sz w:val="20"/>
          <w:szCs w:val="24"/>
        </w:rPr>
        <w:t>, vol. 10, pp. 30–37, 2020, [Online]. Available: http://www.elsevier.com/locate/scp</w:t>
      </w:r>
    </w:p>
    <w:p w14:paraId="57F5724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1]</w:t>
      </w:r>
      <w:r w:rsidRPr="0043210D">
        <w:rPr>
          <w:rFonts w:cs="Times New Roman"/>
          <w:noProof/>
          <w:sz w:val="20"/>
          <w:szCs w:val="24"/>
        </w:rPr>
        <w:tab/>
        <w:t xml:space="preserve">C. Bestari Gea, K. Juri Damai Lase, and M. Syamsudin, “Implementasi Virtual Private Server untuk Mini Hosting,” </w:t>
      </w:r>
      <w:r w:rsidRPr="0043210D">
        <w:rPr>
          <w:rFonts w:cs="Times New Roman"/>
          <w:i/>
          <w:iCs/>
          <w:noProof/>
          <w:sz w:val="20"/>
          <w:szCs w:val="24"/>
        </w:rPr>
        <w:t>J. InFact Sains dan Komput.</w:t>
      </w:r>
      <w:r w:rsidRPr="0043210D">
        <w:rPr>
          <w:rFonts w:cs="Times New Roman"/>
          <w:noProof/>
          <w:sz w:val="20"/>
          <w:szCs w:val="24"/>
        </w:rPr>
        <w:t>, vol. 7, no. 02, pp. 5–9, 2023.</w:t>
      </w:r>
    </w:p>
    <w:p w14:paraId="7E2EF60B"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2]</w:t>
      </w:r>
      <w:r w:rsidRPr="0043210D">
        <w:rPr>
          <w:rFonts w:cs="Times New Roman"/>
          <w:noProof/>
          <w:sz w:val="20"/>
          <w:szCs w:val="24"/>
        </w:rPr>
        <w:tab/>
        <w:t>B. Robert and E. B. Brown, “Pengembangan Distro Ubuntu untuk Aplikasi Game Center,” no. 1, pp. 1–14, 2010.</w:t>
      </w:r>
    </w:p>
    <w:p w14:paraId="6AA210C9" w14:textId="20A403F0" w:rsidR="0043210D" w:rsidRPr="0043210D" w:rsidRDefault="00255AF5" w:rsidP="0043210D">
      <w:pPr>
        <w:widowControl w:val="0"/>
        <w:autoSpaceDE w:val="0"/>
        <w:autoSpaceDN w:val="0"/>
        <w:adjustRightInd w:val="0"/>
        <w:spacing w:before="60" w:line="240" w:lineRule="auto"/>
        <w:ind w:left="640" w:hanging="640"/>
        <w:rPr>
          <w:rFonts w:cs="Times New Roman"/>
          <w:noProof/>
          <w:sz w:val="20"/>
          <w:szCs w:val="24"/>
        </w:rPr>
      </w:pPr>
      <w:r w:rsidRPr="001452C6">
        <w:rPr>
          <w:rFonts w:cs="Times New Roman"/>
          <w:b/>
          <w:bCs/>
          <w:noProof/>
          <w:szCs w:val="24"/>
          <w:lang w:val="en-US"/>
        </w:rPr>
        <w:drawing>
          <wp:anchor distT="0" distB="0" distL="114300" distR="114300" simplePos="0" relativeHeight="251659264" behindDoc="0" locked="0" layoutInCell="1" allowOverlap="1" wp14:anchorId="5B35B56C" wp14:editId="4F37DD03">
            <wp:simplePos x="0" y="0"/>
            <wp:positionH relativeFrom="column">
              <wp:posOffset>3150870</wp:posOffset>
            </wp:positionH>
            <wp:positionV relativeFrom="paragraph">
              <wp:posOffset>19685</wp:posOffset>
            </wp:positionV>
            <wp:extent cx="897255"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897255" cy="1196340"/>
                    </a:xfrm>
                    <a:prstGeom prst="rect">
                      <a:avLst/>
                    </a:prstGeom>
                    <a:noFill/>
                  </pic:spPr>
                </pic:pic>
              </a:graphicData>
            </a:graphic>
            <wp14:sizeRelH relativeFrom="page">
              <wp14:pctWidth>0</wp14:pctWidth>
            </wp14:sizeRelH>
            <wp14:sizeRelV relativeFrom="page">
              <wp14:pctHeight>0</wp14:pctHeight>
            </wp14:sizeRelV>
          </wp:anchor>
        </w:drawing>
      </w:r>
      <w:r w:rsidR="0043210D" w:rsidRPr="0043210D">
        <w:rPr>
          <w:rFonts w:cs="Times New Roman"/>
          <w:noProof/>
          <w:sz w:val="20"/>
          <w:szCs w:val="24"/>
        </w:rPr>
        <w:t>[13]</w:t>
      </w:r>
      <w:r w:rsidR="0043210D" w:rsidRPr="0043210D">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666AD48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4]</w:t>
      </w:r>
      <w:r w:rsidRPr="0043210D">
        <w:rPr>
          <w:rFonts w:cs="Times New Roman"/>
          <w:noProof/>
          <w:sz w:val="20"/>
          <w:szCs w:val="24"/>
        </w:rPr>
        <w:tab/>
        <w:t>J. Moedjahedy, “Implementasi Cron Job Linux Sebagai Bel Pergantian Kelas Otomatis Di Universitas Klabat,” vol. 4, no. 1, 2018.</w:t>
      </w:r>
    </w:p>
    <w:p w14:paraId="2B68DD6C"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5]</w:t>
      </w:r>
      <w:r w:rsidRPr="0043210D">
        <w:rPr>
          <w:rFonts w:cs="Times New Roman"/>
          <w:noProof/>
          <w:sz w:val="20"/>
          <w:szCs w:val="24"/>
        </w:rPr>
        <w:tab/>
        <w:t>M. Meng, S. Steinhardt, and A. Schubert, “Application Programming Interface Documentation : What Do Software Developers Want ?,” no. March, 2019, doi: 10.1177/0047281617721853.</w:t>
      </w:r>
    </w:p>
    <w:p w14:paraId="7103348D"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6]</w:t>
      </w:r>
      <w:r w:rsidRPr="0043210D">
        <w:rPr>
          <w:rFonts w:cs="Times New Roman"/>
          <w:noProof/>
          <w:sz w:val="20"/>
          <w:szCs w:val="24"/>
        </w:rPr>
        <w:tab/>
        <w:t xml:space="preserve">A. B. Warsito, A. Ananda, and D. Triyanjaya, “Penerapan Data JSON Untuk Mendukung Pengembangan Aplikasi Pada Perguruan Tinggi Dengan Teknik Restfull Dan Web Service,” </w:t>
      </w:r>
      <w:r w:rsidRPr="0043210D">
        <w:rPr>
          <w:rFonts w:cs="Times New Roman"/>
          <w:i/>
          <w:iCs/>
          <w:noProof/>
          <w:sz w:val="20"/>
          <w:szCs w:val="24"/>
        </w:rPr>
        <w:t>Technomedia J.</w:t>
      </w:r>
      <w:r w:rsidRPr="0043210D">
        <w:rPr>
          <w:rFonts w:cs="Times New Roman"/>
          <w:noProof/>
          <w:sz w:val="20"/>
          <w:szCs w:val="24"/>
        </w:rPr>
        <w:t>, vol. 2, no. 1, pp. 26–36, 2017, doi: 10.33050/tmj.v2i1.313.</w:t>
      </w:r>
    </w:p>
    <w:p w14:paraId="2303E788"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7]</w:t>
      </w:r>
      <w:r w:rsidRPr="0043210D">
        <w:rPr>
          <w:rFonts w:cs="Times New Roman"/>
          <w:noProof/>
          <w:sz w:val="20"/>
          <w:szCs w:val="24"/>
        </w:rPr>
        <w:tab/>
        <w:t>S. Kosasi, I. D. Ayu, E. Yuliani, and G. Syarifudin, “Implementasi Arsitektur Model View Controller pada Website Toko Online,” vol. 3, no. 2, pp. 135–150, 2021, doi: 10.30812/bite.v3i2.1566.</w:t>
      </w:r>
    </w:p>
    <w:p w14:paraId="67D60BDE"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8]</w:t>
      </w:r>
      <w:r w:rsidRPr="0043210D">
        <w:rPr>
          <w:rFonts w:cs="Times New Roman"/>
          <w:noProof/>
          <w:sz w:val="20"/>
          <w:szCs w:val="24"/>
        </w:rPr>
        <w:tab/>
        <w:t xml:space="preserve">D. Purnama Sari and R. Wijanarko, “Implementasi Framework Laravel pada Sistem Informasi Penyewaan Kamera (Studi Kasus di Rumah Kamera Semarang),” </w:t>
      </w:r>
      <w:r w:rsidRPr="0043210D">
        <w:rPr>
          <w:rFonts w:cs="Times New Roman"/>
          <w:i/>
          <w:iCs/>
          <w:noProof/>
          <w:sz w:val="20"/>
          <w:szCs w:val="24"/>
        </w:rPr>
        <w:t>J. Inform. dan Rekayasa Perangkat Lunak</w:t>
      </w:r>
      <w:r w:rsidRPr="0043210D">
        <w:rPr>
          <w:rFonts w:cs="Times New Roman"/>
          <w:noProof/>
          <w:sz w:val="20"/>
          <w:szCs w:val="24"/>
        </w:rPr>
        <w:t>, vol. 2, no. 1, p. 32, 2020, doi: 10.36499/jinrpl.v2i1.3190.</w:t>
      </w:r>
    </w:p>
    <w:p w14:paraId="19923E15"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19]</w:t>
      </w:r>
      <w:r w:rsidRPr="0043210D">
        <w:rPr>
          <w:rFonts w:cs="Times New Roman"/>
          <w:noProof/>
          <w:sz w:val="20"/>
          <w:szCs w:val="24"/>
        </w:rPr>
        <w:tab/>
        <w:t xml:space="preserve">A. B. Al-Ilman and T. A. Kurniawan, “Implementasi Teknologi Websocket dalam Pengembangan Sistem Berbagi Lokasi Berbasis Web,” </w:t>
      </w:r>
      <w:r w:rsidRPr="0043210D">
        <w:rPr>
          <w:rFonts w:cs="Times New Roman"/>
          <w:i/>
          <w:iCs/>
          <w:noProof/>
          <w:sz w:val="20"/>
          <w:szCs w:val="24"/>
        </w:rPr>
        <w:t>J. Pengemb. Teknol. Inf. dan Ilmu Komput.</w:t>
      </w:r>
      <w:r w:rsidRPr="0043210D">
        <w:rPr>
          <w:rFonts w:cs="Times New Roman"/>
          <w:noProof/>
          <w:sz w:val="20"/>
          <w:szCs w:val="24"/>
        </w:rPr>
        <w:t>, vol. 1, no. 9, pp. 950–959, 2017, [Online]. Available: http://j-ptiik.ub.ac.id</w:t>
      </w:r>
    </w:p>
    <w:p w14:paraId="1A647DD4"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0]</w:t>
      </w:r>
      <w:r w:rsidRPr="0043210D">
        <w:rPr>
          <w:rFonts w:cs="Times New Roman"/>
          <w:noProof/>
          <w:sz w:val="20"/>
          <w:szCs w:val="24"/>
        </w:rPr>
        <w:tab/>
        <w:t>A. Aziz and T. Tampati, “Analisis Web Server untuk Pengembangan Hosting Server Institusi : Pembandingan Kinerja Web Server Apache dengan Nginx,” vol. 1, no. 2, pp. 12–20, 2015.</w:t>
      </w:r>
    </w:p>
    <w:p w14:paraId="1C3BEB76"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1]</w:t>
      </w:r>
      <w:r w:rsidRPr="0043210D">
        <w:rPr>
          <w:rFonts w:cs="Times New Roman"/>
          <w:noProof/>
          <w:sz w:val="20"/>
          <w:szCs w:val="24"/>
        </w:rPr>
        <w:tab/>
        <w:t>Haviluddin, “Memahami Penggunaan UML ( Unified Modelling Language ),” vol. 6, no. 1, pp. 1–15, 2011.</w:t>
      </w:r>
    </w:p>
    <w:p w14:paraId="41C4BF3F"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szCs w:val="24"/>
        </w:rPr>
      </w:pPr>
      <w:r w:rsidRPr="0043210D">
        <w:rPr>
          <w:rFonts w:cs="Times New Roman"/>
          <w:noProof/>
          <w:sz w:val="20"/>
          <w:szCs w:val="24"/>
        </w:rPr>
        <w:t>[22]</w:t>
      </w:r>
      <w:r w:rsidRPr="0043210D">
        <w:rPr>
          <w:rFonts w:cs="Times New Roman"/>
          <w:noProof/>
          <w:sz w:val="20"/>
          <w:szCs w:val="24"/>
        </w:rPr>
        <w:tab/>
        <w:t>N. Y. Wicaksono, E. Sakti Pramukantoro, and W. Yahya, “Perbandingan Kinerja Hbase dan MongoDB Sebagai Backend IoT Data Storage,” vol. 2, no. 12, pp. 6842–6848, 2018, [Online]. Available: http://j-ptiik.ub.ac.id</w:t>
      </w:r>
    </w:p>
    <w:p w14:paraId="33E9A243" w14:textId="77777777" w:rsidR="0043210D" w:rsidRPr="0043210D" w:rsidRDefault="0043210D" w:rsidP="0043210D">
      <w:pPr>
        <w:widowControl w:val="0"/>
        <w:autoSpaceDE w:val="0"/>
        <w:autoSpaceDN w:val="0"/>
        <w:adjustRightInd w:val="0"/>
        <w:spacing w:before="60" w:line="240" w:lineRule="auto"/>
        <w:ind w:left="640" w:hanging="640"/>
        <w:rPr>
          <w:rFonts w:cs="Times New Roman"/>
          <w:noProof/>
          <w:sz w:val="20"/>
        </w:rPr>
      </w:pPr>
      <w:r w:rsidRPr="0043210D">
        <w:rPr>
          <w:rFonts w:cs="Times New Roman"/>
          <w:noProof/>
          <w:sz w:val="20"/>
          <w:szCs w:val="24"/>
        </w:rPr>
        <w:lastRenderedPageBreak/>
        <w:t>[23]</w:t>
      </w:r>
      <w:r w:rsidRPr="0043210D">
        <w:rPr>
          <w:rFonts w:cs="Times New Roman"/>
          <w:noProof/>
          <w:sz w:val="20"/>
          <w:szCs w:val="24"/>
        </w:rPr>
        <w:tab/>
        <w:t xml:space="preserve">C. Asiminidis, G. Kokkonis, and S. Kontogiannis, “Database Systems Performance Evaluation for IoT Applications,” </w:t>
      </w:r>
      <w:r w:rsidRPr="0043210D">
        <w:rPr>
          <w:rFonts w:cs="Times New Roman"/>
          <w:i/>
          <w:iCs/>
          <w:noProof/>
          <w:sz w:val="20"/>
          <w:szCs w:val="24"/>
        </w:rPr>
        <w:t>SSRN Electron. J.</w:t>
      </w:r>
      <w:r w:rsidRPr="0043210D">
        <w:rPr>
          <w:rFonts w:cs="Times New Roman"/>
          <w:noProof/>
          <w:sz w:val="20"/>
          <w:szCs w:val="24"/>
        </w:rPr>
        <w:t>, no. November 2019, 2019, doi: 10.2139/ssrn.3360886.</w:t>
      </w:r>
    </w:p>
    <w:p w14:paraId="21B81706" w14:textId="5C5A1B68" w:rsidR="005A5297" w:rsidRDefault="002851ED" w:rsidP="0043210D">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8760E3A" w14:textId="77777777" w:rsidR="00095E6E" w:rsidRDefault="00095E6E" w:rsidP="00095E6E">
      <w:pPr>
        <w:ind w:left="426" w:hanging="426"/>
        <w:jc w:val="center"/>
        <w:rPr>
          <w:b/>
        </w:rPr>
      </w:pPr>
    </w:p>
    <w:p w14:paraId="04B56CCB" w14:textId="77777777" w:rsidR="00095E6E" w:rsidRDefault="00095E6E" w:rsidP="00095E6E">
      <w:pPr>
        <w:ind w:left="426" w:hanging="426"/>
        <w:jc w:val="center"/>
        <w:rPr>
          <w:b/>
        </w:rPr>
      </w:pPr>
      <w:r>
        <w:rPr>
          <w:b/>
        </w:rPr>
        <w:t>BIODATA</w:t>
      </w:r>
    </w:p>
    <w:p w14:paraId="3F1B6C62" w14:textId="3BC21B74" w:rsidR="00095E6E" w:rsidRDefault="00095E6E" w:rsidP="00095E6E">
      <w:pPr>
        <w:rPr>
          <w:b/>
        </w:rPr>
      </w:pPr>
    </w:p>
    <w:p w14:paraId="1A19C4C4" w14:textId="77777777" w:rsidR="00095E6E" w:rsidRPr="00120890" w:rsidRDefault="00095E6E" w:rsidP="00095E6E">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699E44E1" w14:textId="77777777" w:rsidR="00095E6E" w:rsidRPr="00120890" w:rsidRDefault="00095E6E" w:rsidP="00095E6E">
      <w:pPr>
        <w:spacing w:line="276" w:lineRule="auto"/>
        <w:rPr>
          <w:sz w:val="20"/>
          <w:szCs w:val="20"/>
        </w:rPr>
      </w:pPr>
    </w:p>
    <w:p w14:paraId="77C555FC" w14:textId="59E06600" w:rsidR="00095E6E" w:rsidRPr="00120890" w:rsidRDefault="00095E6E" w:rsidP="00095E6E">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880941D" w14:textId="10B5F70D" w:rsidR="00095E6E" w:rsidRDefault="00EF3D81" w:rsidP="00095E6E">
      <w:pPr>
        <w:spacing w:line="276" w:lineRule="auto"/>
      </w:pPr>
      <w:r>
        <w:rPr>
          <w:noProof/>
          <w:sz w:val="20"/>
          <w:szCs w:val="20"/>
          <w:lang w:val="en-US"/>
        </w:rPr>
        <w:drawing>
          <wp:anchor distT="0" distB="0" distL="114300" distR="114300" simplePos="0" relativeHeight="251662336" behindDoc="0" locked="0" layoutInCell="1" allowOverlap="1" wp14:anchorId="2B6C465F" wp14:editId="003E890F">
            <wp:simplePos x="0" y="0"/>
            <wp:positionH relativeFrom="column">
              <wp:posOffset>1148670</wp:posOffset>
            </wp:positionH>
            <wp:positionV relativeFrom="paragraph">
              <wp:posOffset>90037</wp:posOffset>
            </wp:positionV>
            <wp:extent cx="659130" cy="67500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wafi.png"/>
                    <pic:cNvPicPr/>
                  </pic:nvPicPr>
                  <pic:blipFill>
                    <a:blip r:embed="rId110">
                      <a:extLst>
                        <a:ext uri="{28A0092B-C50C-407E-A947-70E740481C1C}">
                          <a14:useLocalDpi xmlns:a14="http://schemas.microsoft.com/office/drawing/2010/main" val="0"/>
                        </a:ext>
                      </a:extLst>
                    </a:blip>
                    <a:stretch>
                      <a:fillRect/>
                    </a:stretch>
                  </pic:blipFill>
                  <pic:spPr>
                    <a:xfrm>
                      <a:off x="0" y="0"/>
                      <a:ext cx="659130" cy="675005"/>
                    </a:xfrm>
                    <a:prstGeom prst="rect">
                      <a:avLst/>
                    </a:prstGeom>
                  </pic:spPr>
                </pic:pic>
              </a:graphicData>
            </a:graphic>
            <wp14:sizeRelH relativeFrom="page">
              <wp14:pctWidth>0</wp14:pctWidth>
            </wp14:sizeRelH>
            <wp14:sizeRelV relativeFrom="page">
              <wp14:pctHeight>0</wp14:pctHeight>
            </wp14:sizeRelV>
          </wp:anchor>
        </w:drawing>
      </w:r>
    </w:p>
    <w:p w14:paraId="27BF0835" w14:textId="756DA5FF" w:rsidR="00095E6E" w:rsidRDefault="00095E6E" w:rsidP="00095E6E">
      <w:pPr>
        <w:spacing w:line="276" w:lineRule="auto"/>
        <w:rPr>
          <w:sz w:val="20"/>
          <w:szCs w:val="20"/>
        </w:rPr>
      </w:pPr>
    </w:p>
    <w:p w14:paraId="66AAB3C4" w14:textId="77777777" w:rsidR="00095E6E" w:rsidRDefault="00095E6E" w:rsidP="00095E6E">
      <w:pPr>
        <w:spacing w:line="276" w:lineRule="auto"/>
        <w:jc w:val="center"/>
        <w:rPr>
          <w:sz w:val="20"/>
          <w:szCs w:val="20"/>
        </w:rPr>
      </w:pPr>
    </w:p>
    <w:p w14:paraId="640CD223" w14:textId="77777777" w:rsidR="00095E6E" w:rsidRPr="00120890" w:rsidRDefault="00095E6E" w:rsidP="00095E6E">
      <w:pPr>
        <w:spacing w:line="276" w:lineRule="auto"/>
        <w:jc w:val="center"/>
        <w:rPr>
          <w:sz w:val="20"/>
          <w:szCs w:val="20"/>
        </w:rPr>
      </w:pPr>
    </w:p>
    <w:p w14:paraId="3DBF503A" w14:textId="77777777" w:rsidR="00095E6E" w:rsidRPr="00120890" w:rsidRDefault="00095E6E" w:rsidP="00095E6E">
      <w:pPr>
        <w:spacing w:line="276" w:lineRule="auto"/>
        <w:jc w:val="center"/>
        <w:rPr>
          <w:sz w:val="20"/>
          <w:szCs w:val="20"/>
        </w:rPr>
      </w:pPr>
      <w:r w:rsidRPr="00120890">
        <w:rPr>
          <w:sz w:val="20"/>
          <w:szCs w:val="20"/>
        </w:rPr>
        <w:t>Muhammad Khoiril Wafi</w:t>
      </w:r>
    </w:p>
    <w:p w14:paraId="6F759BBB" w14:textId="77777777" w:rsidR="00095E6E" w:rsidRPr="00515A7C" w:rsidRDefault="00095E6E" w:rsidP="00095E6E">
      <w:pPr>
        <w:spacing w:line="276" w:lineRule="auto"/>
        <w:jc w:val="center"/>
        <w:rPr>
          <w:sz w:val="20"/>
          <w:szCs w:val="20"/>
        </w:rPr>
      </w:pPr>
      <w:r>
        <w:rPr>
          <w:sz w:val="20"/>
          <w:szCs w:val="20"/>
        </w:rPr>
        <w:t>NIM. 21060119140133</w:t>
      </w:r>
    </w:p>
    <w:p w14:paraId="0DE44CE6" w14:textId="77777777" w:rsidR="00095E6E" w:rsidRDefault="00095E6E" w:rsidP="00095E6E">
      <w:pPr>
        <w:spacing w:line="276" w:lineRule="auto"/>
        <w:contextualSpacing/>
        <w:rPr>
          <w:rFonts w:cs="Times New Roman"/>
          <w:b/>
          <w:sz w:val="20"/>
          <w:szCs w:val="20"/>
        </w:rPr>
      </w:pPr>
    </w:p>
    <w:p w14:paraId="0A66BFB1" w14:textId="77777777" w:rsidR="00095E6E" w:rsidRDefault="00095E6E" w:rsidP="00095E6E">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22D49C41" w14:textId="77777777" w:rsidR="00095E6E" w:rsidRDefault="00095E6E" w:rsidP="00095E6E">
      <w:pPr>
        <w:spacing w:line="276" w:lineRule="auto"/>
        <w:contextualSpacing/>
        <w:jc w:val="center"/>
        <w:rPr>
          <w:rFonts w:cs="Times New Roman"/>
          <w:sz w:val="20"/>
          <w:szCs w:val="20"/>
        </w:rPr>
      </w:pPr>
      <w:r>
        <w:rPr>
          <w:rFonts w:cs="Times New Roman"/>
          <w:sz w:val="20"/>
          <w:szCs w:val="20"/>
        </w:rPr>
        <w:t>Semarang, 8 September 2023</w:t>
      </w:r>
      <w:bookmarkStart w:id="1331" w:name="_GoBack"/>
      <w:bookmarkEnd w:id="1331"/>
    </w:p>
    <w:p w14:paraId="517B30DF" w14:textId="5D6F15CA" w:rsidR="00095E6E" w:rsidRDefault="00095E6E" w:rsidP="00095E6E">
      <w:pPr>
        <w:spacing w:line="276" w:lineRule="auto"/>
        <w:contextualSpacing/>
        <w:jc w:val="center"/>
        <w:rPr>
          <w:rFonts w:cs="Times New Roman"/>
          <w:sz w:val="20"/>
          <w:szCs w:val="20"/>
        </w:rPr>
      </w:pPr>
    </w:p>
    <w:p w14:paraId="7E0EAAE2" w14:textId="55C275C7" w:rsidR="00095E6E" w:rsidRDefault="00EF3D81" w:rsidP="00095E6E">
      <w:pPr>
        <w:tabs>
          <w:tab w:val="left" w:pos="2552"/>
        </w:tabs>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1312" behindDoc="0" locked="0" layoutInCell="1" allowOverlap="1" wp14:anchorId="3D2880A7" wp14:editId="202D47F5">
            <wp:simplePos x="0" y="0"/>
            <wp:positionH relativeFrom="column">
              <wp:posOffset>339725</wp:posOffset>
            </wp:positionH>
            <wp:positionV relativeFrom="paragraph">
              <wp:posOffset>116205</wp:posOffset>
            </wp:positionV>
            <wp:extent cx="744220" cy="74422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arfan.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744220" cy="744220"/>
                    </a:xfrm>
                    <a:prstGeom prst="rect">
                      <a:avLst/>
                    </a:prstGeom>
                  </pic:spPr>
                </pic:pic>
              </a:graphicData>
            </a:graphic>
            <wp14:sizeRelH relativeFrom="page">
              <wp14:pctWidth>0</wp14:pctWidth>
            </wp14:sizeRelH>
            <wp14:sizeRelV relativeFrom="page">
              <wp14:pctHeight>0</wp14:pctHeight>
            </wp14:sizeRelV>
          </wp:anchor>
        </w:drawing>
      </w:r>
      <w:r w:rsidR="00095E6E">
        <w:rPr>
          <w:rFonts w:cs="Times New Roman"/>
          <w:sz w:val="20"/>
          <w:szCs w:val="20"/>
        </w:rPr>
        <w:t xml:space="preserve">Pembimbing 1 </w:t>
      </w:r>
      <w:r w:rsidR="00095E6E">
        <w:rPr>
          <w:rFonts w:cs="Times New Roman"/>
          <w:sz w:val="20"/>
          <w:szCs w:val="20"/>
        </w:rPr>
        <w:tab/>
        <w:t>Pembimbing 2</w:t>
      </w:r>
    </w:p>
    <w:p w14:paraId="13BE9212" w14:textId="09A3C2A0" w:rsidR="00095E6E" w:rsidRDefault="008A27F8" w:rsidP="00095E6E">
      <w:pPr>
        <w:spacing w:line="276" w:lineRule="auto"/>
        <w:contextualSpacing/>
        <w:jc w:val="center"/>
        <w:rPr>
          <w:rFonts w:cs="Times New Roman"/>
          <w:sz w:val="20"/>
          <w:szCs w:val="20"/>
        </w:rPr>
      </w:pPr>
      <w:r>
        <w:rPr>
          <w:rFonts w:cs="Times New Roman"/>
          <w:noProof/>
          <w:sz w:val="20"/>
          <w:szCs w:val="20"/>
          <w:lang w:val="en-US"/>
        </w:rPr>
        <w:drawing>
          <wp:anchor distT="0" distB="0" distL="114300" distR="114300" simplePos="0" relativeHeight="251660288" behindDoc="0" locked="0" layoutInCell="1" allowOverlap="1" wp14:anchorId="1CE668DC" wp14:editId="4242E9F8">
            <wp:simplePos x="0" y="0"/>
            <wp:positionH relativeFrom="margin">
              <wp:posOffset>5159963</wp:posOffset>
            </wp:positionH>
            <wp:positionV relativeFrom="margin">
              <wp:posOffset>6281384</wp:posOffset>
            </wp:positionV>
            <wp:extent cx="518160" cy="680085"/>
            <wp:effectExtent l="0" t="0" r="0" b="571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p_pak_imam.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8160" cy="680085"/>
                    </a:xfrm>
                    <a:prstGeom prst="rect">
                      <a:avLst/>
                    </a:prstGeom>
                  </pic:spPr>
                </pic:pic>
              </a:graphicData>
            </a:graphic>
            <wp14:sizeRelH relativeFrom="margin">
              <wp14:pctWidth>0</wp14:pctWidth>
            </wp14:sizeRelH>
            <wp14:sizeRelV relativeFrom="margin">
              <wp14:pctHeight>0</wp14:pctHeight>
            </wp14:sizeRelV>
          </wp:anchor>
        </w:drawing>
      </w:r>
    </w:p>
    <w:p w14:paraId="10F67AA8" w14:textId="7ADEF0A2" w:rsidR="00095E6E" w:rsidRDefault="00095E6E" w:rsidP="00095E6E">
      <w:pPr>
        <w:spacing w:line="276" w:lineRule="auto"/>
        <w:contextualSpacing/>
        <w:jc w:val="center"/>
        <w:rPr>
          <w:rFonts w:cs="Times New Roman"/>
          <w:sz w:val="20"/>
          <w:szCs w:val="20"/>
        </w:rPr>
      </w:pPr>
    </w:p>
    <w:p w14:paraId="5ACC48C2" w14:textId="77777777" w:rsidR="00095E6E" w:rsidRDefault="00095E6E" w:rsidP="00095E6E">
      <w:pPr>
        <w:spacing w:line="276" w:lineRule="auto"/>
        <w:contextualSpacing/>
        <w:jc w:val="center"/>
        <w:rPr>
          <w:rFonts w:cs="Times New Roman"/>
          <w:sz w:val="20"/>
          <w:szCs w:val="20"/>
        </w:rPr>
      </w:pPr>
    </w:p>
    <w:p w14:paraId="6A10307D" w14:textId="77777777" w:rsidR="00095E6E" w:rsidRDefault="00095E6E" w:rsidP="00095E6E">
      <w:pPr>
        <w:spacing w:line="276" w:lineRule="auto"/>
        <w:contextualSpacing/>
        <w:jc w:val="center"/>
        <w:rPr>
          <w:rFonts w:cs="Times New Roman"/>
          <w:sz w:val="20"/>
          <w:szCs w:val="20"/>
        </w:rPr>
      </w:pPr>
    </w:p>
    <w:p w14:paraId="0A21087A" w14:textId="40A3E7B1" w:rsidR="00095E6E" w:rsidRDefault="009520C9" w:rsidP="00095E6E">
      <w:pPr>
        <w:tabs>
          <w:tab w:val="left" w:pos="2520"/>
        </w:tabs>
        <w:spacing w:line="240" w:lineRule="auto"/>
        <w:jc w:val="center"/>
        <w:rPr>
          <w:rFonts w:eastAsia="Times New Roman" w:cs="Times New Roman"/>
          <w:b/>
          <w:sz w:val="18"/>
        </w:rPr>
      </w:pPr>
      <w:r w:rsidRPr="009520C9">
        <w:rPr>
          <w:rFonts w:eastAsia="Times New Roman" w:cs="Times New Roman"/>
          <w:b/>
          <w:sz w:val="18"/>
        </w:rPr>
        <w:t>Ir. M</w:t>
      </w:r>
      <w:r w:rsidR="00C57988">
        <w:rPr>
          <w:rFonts w:eastAsia="Times New Roman" w:cs="Times New Roman"/>
          <w:b/>
          <w:sz w:val="18"/>
        </w:rPr>
        <w:t>.</w:t>
      </w:r>
      <w:r w:rsidRPr="009520C9">
        <w:rPr>
          <w:rFonts w:eastAsia="Times New Roman" w:cs="Times New Roman"/>
          <w:b/>
          <w:sz w:val="18"/>
        </w:rPr>
        <w:t xml:space="preserve"> Arfan, S.Kom, M.Eng</w:t>
      </w:r>
      <w:r w:rsidR="0002549D">
        <w:rPr>
          <w:rFonts w:eastAsia="Times New Roman" w:cs="Times New Roman"/>
          <w:b/>
          <w:sz w:val="18"/>
        </w:rPr>
        <w:t xml:space="preserve">     </w:t>
      </w:r>
      <w:r w:rsidR="00095E6E">
        <w:rPr>
          <w:rFonts w:eastAsia="Times New Roman" w:cs="Times New Roman"/>
          <w:b/>
          <w:sz w:val="18"/>
        </w:rPr>
        <w:tab/>
        <w:t>Imam Santoso, S.T., M.T.</w:t>
      </w:r>
    </w:p>
    <w:p w14:paraId="304ED45D" w14:textId="68ADFA59" w:rsidR="00095E6E" w:rsidRPr="00A262A8" w:rsidRDefault="009520C9" w:rsidP="00095E6E">
      <w:pPr>
        <w:tabs>
          <w:tab w:val="left" w:pos="2520"/>
        </w:tabs>
        <w:spacing w:line="240" w:lineRule="auto"/>
        <w:jc w:val="center"/>
        <w:rPr>
          <w:rFonts w:cs="Times New Roman"/>
          <w:sz w:val="20"/>
          <w:szCs w:val="20"/>
        </w:rPr>
      </w:pPr>
      <w:r>
        <w:rPr>
          <w:rFonts w:eastAsia="Times New Roman" w:cs="Times New Roman"/>
          <w:sz w:val="16"/>
        </w:rPr>
        <w:t xml:space="preserve"> </w:t>
      </w:r>
      <w:r w:rsidR="0002549D">
        <w:rPr>
          <w:rFonts w:eastAsia="Times New Roman" w:cs="Times New Roman"/>
          <w:sz w:val="16"/>
        </w:rPr>
        <w:t xml:space="preserve">  </w:t>
      </w:r>
      <w:r>
        <w:rPr>
          <w:rFonts w:eastAsia="Times New Roman" w:cs="Times New Roman"/>
          <w:sz w:val="16"/>
        </w:rPr>
        <w:t xml:space="preserve"> </w:t>
      </w:r>
      <w:r w:rsidR="00095E6E">
        <w:rPr>
          <w:rFonts w:eastAsia="Times New Roman" w:cs="Times New Roman"/>
          <w:sz w:val="16"/>
        </w:rPr>
        <w:t xml:space="preserve">NIP. </w:t>
      </w:r>
      <w:r w:rsidR="00095E6E" w:rsidRPr="00BD46FF">
        <w:rPr>
          <w:rFonts w:eastAsia="Times New Roman" w:cs="Times New Roman"/>
          <w:sz w:val="16"/>
        </w:rPr>
        <w:t>198408172015041002</w:t>
      </w:r>
      <w:r w:rsidR="00095E6E">
        <w:rPr>
          <w:rFonts w:eastAsia="Times New Roman" w:cs="Times New Roman"/>
          <w:sz w:val="16"/>
        </w:rPr>
        <w:tab/>
      </w:r>
      <w:r w:rsidR="0002549D">
        <w:rPr>
          <w:rFonts w:eastAsia="Times New Roman" w:cs="Times New Roman"/>
          <w:sz w:val="16"/>
        </w:rPr>
        <w:t xml:space="preserve"> </w:t>
      </w:r>
      <w:r w:rsidR="00095E6E" w:rsidRPr="00316219">
        <w:rPr>
          <w:rFonts w:eastAsia="Times New Roman" w:cs="Times New Roman"/>
          <w:sz w:val="16"/>
        </w:rPr>
        <w:t>NIP</w:t>
      </w:r>
      <w:r w:rsidR="00095E6E">
        <w:rPr>
          <w:rFonts w:eastAsia="Times New Roman" w:cs="Times New Roman"/>
          <w:sz w:val="16"/>
        </w:rPr>
        <w:t xml:space="preserve">. </w:t>
      </w:r>
      <w:r w:rsidR="00095E6E" w:rsidRPr="00BD46FF">
        <w:rPr>
          <w:rFonts w:eastAsia="Times New Roman" w:cs="Times New Roman"/>
          <w:sz w:val="16"/>
        </w:rPr>
        <w:t>197012031997021001</w:t>
      </w:r>
    </w:p>
    <w:p w14:paraId="03238517" w14:textId="77777777" w:rsidR="00095E6E" w:rsidRPr="00A262A8" w:rsidRDefault="00095E6E" w:rsidP="005A5297">
      <w:pPr>
        <w:widowControl w:val="0"/>
        <w:autoSpaceDE w:val="0"/>
        <w:autoSpaceDN w:val="0"/>
        <w:adjustRightInd w:val="0"/>
        <w:spacing w:before="60" w:line="240" w:lineRule="auto"/>
        <w:ind w:left="640" w:hanging="640"/>
        <w:rPr>
          <w:rFonts w:cs="Times New Roman"/>
          <w:sz w:val="20"/>
          <w:szCs w:val="20"/>
        </w:rPr>
      </w:pPr>
    </w:p>
    <w:p w14:paraId="4D3B165F" w14:textId="4C1B0DB8" w:rsidR="00A262A8" w:rsidRPr="00A262A8" w:rsidRDefault="00A262A8" w:rsidP="005E4103">
      <w:pPr>
        <w:tabs>
          <w:tab w:val="left" w:pos="2520"/>
        </w:tabs>
        <w:spacing w:line="240" w:lineRule="auto"/>
        <w:jc w:val="center"/>
        <w:rPr>
          <w:rFonts w:cs="Times New Roman"/>
          <w:sz w:val="20"/>
          <w:szCs w:val="20"/>
        </w:rPr>
      </w:pPr>
    </w:p>
    <w:sectPr w:rsidR="00A262A8" w:rsidRPr="00A262A8"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E9F3C6" w14:textId="77777777" w:rsidR="00E7219E" w:rsidRDefault="00E7219E" w:rsidP="004F130A">
      <w:pPr>
        <w:spacing w:line="240" w:lineRule="auto"/>
      </w:pPr>
      <w:r>
        <w:separator/>
      </w:r>
    </w:p>
  </w:endnote>
  <w:endnote w:type="continuationSeparator" w:id="0">
    <w:p w14:paraId="349DC1DF" w14:textId="77777777" w:rsidR="00E7219E" w:rsidRDefault="00E7219E"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EA3137" w:rsidRDefault="00EA3137">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EA3137" w:rsidRDefault="00EA313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EA3137" w:rsidRDefault="00EA3137">
        <w:pPr>
          <w:pStyle w:val="Footer"/>
          <w:jc w:val="center"/>
        </w:pPr>
        <w:r>
          <w:fldChar w:fldCharType="begin"/>
        </w:r>
        <w:r>
          <w:instrText xml:space="preserve"> PAGE   \* MERGEFORMAT </w:instrText>
        </w:r>
        <w:r>
          <w:fldChar w:fldCharType="separate"/>
        </w:r>
        <w:r w:rsidR="002866C2">
          <w:rPr>
            <w:noProof/>
          </w:rPr>
          <w:t>96</w:t>
        </w:r>
        <w:r>
          <w:rPr>
            <w:noProof/>
          </w:rPr>
          <w:fldChar w:fldCharType="end"/>
        </w:r>
      </w:p>
    </w:sdtContent>
  </w:sdt>
  <w:p w14:paraId="4DA8CB7C" w14:textId="77777777" w:rsidR="00EA3137" w:rsidRDefault="00EA313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EA3137" w:rsidRDefault="00EA3137">
        <w:pPr>
          <w:pStyle w:val="Footer"/>
          <w:jc w:val="center"/>
        </w:pPr>
        <w:r>
          <w:fldChar w:fldCharType="begin"/>
        </w:r>
        <w:r>
          <w:instrText xml:space="preserve"> PAGE   \* MERGEFORMAT </w:instrText>
        </w:r>
        <w:r>
          <w:fldChar w:fldCharType="separate"/>
        </w:r>
        <w:r w:rsidR="002866C2">
          <w:rPr>
            <w:noProof/>
          </w:rPr>
          <w:t>101</w:t>
        </w:r>
        <w:r>
          <w:rPr>
            <w:noProof/>
          </w:rPr>
          <w:fldChar w:fldCharType="end"/>
        </w:r>
      </w:p>
    </w:sdtContent>
  </w:sdt>
  <w:p w14:paraId="799D84C9" w14:textId="77777777" w:rsidR="00EA3137" w:rsidRDefault="00EA313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855862"/>
      <w:docPartObj>
        <w:docPartGallery w:val="Page Numbers (Bottom of Page)"/>
        <w:docPartUnique/>
      </w:docPartObj>
    </w:sdtPr>
    <w:sdtEndPr>
      <w:rPr>
        <w:noProof/>
      </w:rPr>
    </w:sdtEndPr>
    <w:sdtContent>
      <w:p w14:paraId="70690F9A" w14:textId="77777777" w:rsidR="00EA3137" w:rsidRDefault="00EA3137">
        <w:pPr>
          <w:pStyle w:val="Footer"/>
          <w:jc w:val="center"/>
        </w:pPr>
        <w:r>
          <w:fldChar w:fldCharType="begin"/>
        </w:r>
        <w:r>
          <w:instrText xml:space="preserve"> PAGE   \* MERGEFORMAT </w:instrText>
        </w:r>
        <w:r>
          <w:fldChar w:fldCharType="separate"/>
        </w:r>
        <w:r w:rsidR="002866C2">
          <w:rPr>
            <w:noProof/>
          </w:rPr>
          <w:t>102</w:t>
        </w:r>
        <w:r>
          <w:rPr>
            <w:noProof/>
          </w:rPr>
          <w:fldChar w:fldCharType="end"/>
        </w:r>
      </w:p>
    </w:sdtContent>
  </w:sdt>
  <w:p w14:paraId="09886A61" w14:textId="77777777" w:rsidR="00EA3137" w:rsidRDefault="00EA313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4953D" w14:textId="77777777" w:rsidR="00EA3137" w:rsidRDefault="00EA3137">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112307"/>
      <w:docPartObj>
        <w:docPartGallery w:val="Page Numbers (Bottom of Page)"/>
        <w:docPartUnique/>
      </w:docPartObj>
    </w:sdtPr>
    <w:sdtEndPr>
      <w:rPr>
        <w:noProof/>
      </w:rPr>
    </w:sdtEndPr>
    <w:sdtContent>
      <w:p w14:paraId="59A4B3D1" w14:textId="14174C73" w:rsidR="00EA3137" w:rsidRDefault="00EA3137">
        <w:pPr>
          <w:pStyle w:val="Footer"/>
          <w:jc w:val="center"/>
        </w:pPr>
        <w:r>
          <w:fldChar w:fldCharType="begin"/>
        </w:r>
        <w:r>
          <w:instrText xml:space="preserve"> PAGE   \* MERGEFORMAT </w:instrText>
        </w:r>
        <w:r>
          <w:fldChar w:fldCharType="separate"/>
        </w:r>
        <w:r w:rsidR="00C57988">
          <w:rPr>
            <w:noProof/>
          </w:rPr>
          <w:t>100</w:t>
        </w:r>
        <w:r>
          <w:rPr>
            <w:noProof/>
          </w:rPr>
          <w:fldChar w:fldCharType="end"/>
        </w:r>
      </w:p>
    </w:sdtContent>
  </w:sdt>
  <w:p w14:paraId="6A5903A4" w14:textId="77777777" w:rsidR="00EA3137" w:rsidRDefault="00EA3137">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969783"/>
      <w:docPartObj>
        <w:docPartGallery w:val="Page Numbers (Bottom of Page)"/>
        <w:docPartUnique/>
      </w:docPartObj>
    </w:sdtPr>
    <w:sdtEndPr>
      <w:rPr>
        <w:noProof/>
      </w:rPr>
    </w:sdtEndPr>
    <w:sdtContent>
      <w:p w14:paraId="66F8047A" w14:textId="04FDAA7C" w:rsidR="00EA3137" w:rsidRDefault="00EA3137">
        <w:pPr>
          <w:pStyle w:val="Footer"/>
          <w:jc w:val="center"/>
        </w:pPr>
        <w:r>
          <w:fldChar w:fldCharType="begin"/>
        </w:r>
        <w:r>
          <w:instrText xml:space="preserve"> PAGE   \* MERGEFORMAT </w:instrText>
        </w:r>
        <w:r>
          <w:fldChar w:fldCharType="separate"/>
        </w:r>
        <w:r>
          <w:rPr>
            <w:noProof/>
          </w:rPr>
          <w:t>121</w:t>
        </w:r>
        <w:r>
          <w:rPr>
            <w:noProof/>
          </w:rPr>
          <w:fldChar w:fldCharType="end"/>
        </w:r>
      </w:p>
    </w:sdtContent>
  </w:sdt>
  <w:p w14:paraId="3EDBB393" w14:textId="77777777" w:rsidR="00EA3137" w:rsidRDefault="00EA3137">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EA3137" w:rsidRDefault="00EA3137">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EA3137" w:rsidRDefault="00EA31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EA3137" w:rsidRDefault="00EA3137" w:rsidP="00A3672B">
    <w:pPr>
      <w:pStyle w:val="Footer"/>
    </w:pPr>
  </w:p>
  <w:p w14:paraId="47792E56" w14:textId="77777777" w:rsidR="00EA3137" w:rsidRDefault="00EA31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EA3137" w:rsidRPr="000D207E" w:rsidRDefault="00EA3137">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B056B4">
          <w:rPr>
            <w:noProof/>
            <w:color w:val="FFFFFF" w:themeColor="background1"/>
          </w:rPr>
          <w:t>i</w:t>
        </w:r>
        <w:r w:rsidRPr="000D207E">
          <w:rPr>
            <w:noProof/>
            <w:color w:val="FFFFFF" w:themeColor="background1"/>
          </w:rPr>
          <w:fldChar w:fldCharType="end"/>
        </w:r>
      </w:p>
    </w:sdtContent>
  </w:sdt>
  <w:p w14:paraId="7A451515" w14:textId="77777777" w:rsidR="00EA3137" w:rsidRDefault="00EA313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4195990"/>
      <w:docPartObj>
        <w:docPartGallery w:val="Page Numbers (Bottom of Page)"/>
        <w:docPartUnique/>
      </w:docPartObj>
    </w:sdtPr>
    <w:sdtEndPr>
      <w:rPr>
        <w:noProof/>
      </w:rPr>
    </w:sdtEndPr>
    <w:sdtContent>
      <w:p w14:paraId="0B51FDF0" w14:textId="62BA381E" w:rsidR="00EA3137" w:rsidRDefault="00EA3137">
        <w:pPr>
          <w:pStyle w:val="Footer"/>
          <w:jc w:val="center"/>
        </w:pPr>
        <w:r>
          <w:fldChar w:fldCharType="begin"/>
        </w:r>
        <w:r>
          <w:instrText xml:space="preserve"> PAGE   \* MERGEFORMAT </w:instrText>
        </w:r>
        <w:r>
          <w:fldChar w:fldCharType="separate"/>
        </w:r>
        <w:r w:rsidR="009520C9">
          <w:rPr>
            <w:noProof/>
          </w:rPr>
          <w:t>xvii</w:t>
        </w:r>
        <w:r>
          <w:rPr>
            <w:noProof/>
          </w:rPr>
          <w:fldChar w:fldCharType="end"/>
        </w:r>
      </w:p>
    </w:sdtContent>
  </w:sdt>
  <w:p w14:paraId="693E27B0" w14:textId="77777777" w:rsidR="00EA3137" w:rsidRDefault="00EA313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551038"/>
      <w:docPartObj>
        <w:docPartGallery w:val="Page Numbers (Bottom of Page)"/>
        <w:docPartUnique/>
      </w:docPartObj>
    </w:sdtPr>
    <w:sdtEndPr>
      <w:rPr>
        <w:noProof/>
      </w:rPr>
    </w:sdtEndPr>
    <w:sdtContent>
      <w:p w14:paraId="3424F737" w14:textId="15FFC6B7" w:rsidR="00EA3137" w:rsidRDefault="00EA3137">
        <w:pPr>
          <w:pStyle w:val="Footer"/>
          <w:jc w:val="center"/>
        </w:pPr>
        <w:r>
          <w:fldChar w:fldCharType="begin"/>
        </w:r>
        <w:r>
          <w:instrText xml:space="preserve"> PAGE   \* MERGEFORMAT </w:instrText>
        </w:r>
        <w:r>
          <w:fldChar w:fldCharType="separate"/>
        </w:r>
        <w:r w:rsidR="009520C9">
          <w:rPr>
            <w:noProof/>
          </w:rPr>
          <w:t>1</w:t>
        </w:r>
        <w:r>
          <w:rPr>
            <w:noProof/>
          </w:rPr>
          <w:fldChar w:fldCharType="end"/>
        </w:r>
      </w:p>
    </w:sdtContent>
  </w:sdt>
  <w:p w14:paraId="0856D36D" w14:textId="77777777" w:rsidR="00EA3137" w:rsidRDefault="00EA313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EA3137" w:rsidRDefault="00EA313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3716585"/>
      <w:docPartObj>
        <w:docPartGallery w:val="Page Numbers (Bottom of Page)"/>
        <w:docPartUnique/>
      </w:docPartObj>
    </w:sdtPr>
    <w:sdtEndPr>
      <w:rPr>
        <w:noProof/>
      </w:rPr>
    </w:sdtEndPr>
    <w:sdtContent>
      <w:p w14:paraId="39AAF2D1" w14:textId="11A51B73" w:rsidR="00EA3137" w:rsidRDefault="00EA3137">
        <w:pPr>
          <w:pStyle w:val="Footer"/>
          <w:jc w:val="center"/>
        </w:pPr>
        <w:r>
          <w:fldChar w:fldCharType="begin"/>
        </w:r>
        <w:r>
          <w:instrText xml:space="preserve"> PAGE   \* MERGEFORMAT </w:instrText>
        </w:r>
        <w:r>
          <w:fldChar w:fldCharType="separate"/>
        </w:r>
        <w:r w:rsidR="009520C9">
          <w:rPr>
            <w:noProof/>
          </w:rPr>
          <w:t>4</w:t>
        </w:r>
        <w:r>
          <w:rPr>
            <w:noProof/>
          </w:rPr>
          <w:fldChar w:fldCharType="end"/>
        </w:r>
      </w:p>
    </w:sdtContent>
  </w:sdt>
  <w:p w14:paraId="799B088E" w14:textId="77777777" w:rsidR="00EA3137" w:rsidRDefault="00EA313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5591883"/>
      <w:docPartObj>
        <w:docPartGallery w:val="Page Numbers (Bottom of Page)"/>
        <w:docPartUnique/>
      </w:docPartObj>
    </w:sdtPr>
    <w:sdtEndPr>
      <w:rPr>
        <w:noProof/>
      </w:rPr>
    </w:sdtEndPr>
    <w:sdtContent>
      <w:p w14:paraId="4A4B37E0" w14:textId="443820C2" w:rsidR="00EA3137" w:rsidRDefault="00EA3137">
        <w:pPr>
          <w:pStyle w:val="Footer"/>
          <w:jc w:val="center"/>
        </w:pPr>
        <w:r>
          <w:fldChar w:fldCharType="begin"/>
        </w:r>
        <w:r>
          <w:instrText xml:space="preserve"> PAGE   \* MERGEFORMAT </w:instrText>
        </w:r>
        <w:r>
          <w:fldChar w:fldCharType="separate"/>
        </w:r>
        <w:r w:rsidR="002866C2">
          <w:rPr>
            <w:noProof/>
          </w:rPr>
          <w:t>17</w:t>
        </w:r>
        <w:r>
          <w:rPr>
            <w:noProof/>
          </w:rPr>
          <w:fldChar w:fldCharType="end"/>
        </w:r>
      </w:p>
    </w:sdtContent>
  </w:sdt>
  <w:p w14:paraId="62E57E51" w14:textId="77777777" w:rsidR="00EA3137" w:rsidRDefault="00EA313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EA3137" w:rsidRDefault="00EA3137">
        <w:pPr>
          <w:pStyle w:val="Footer"/>
          <w:jc w:val="center"/>
        </w:pPr>
        <w:r>
          <w:fldChar w:fldCharType="begin"/>
        </w:r>
        <w:r>
          <w:instrText xml:space="preserve"> PAGE   \* MERGEFORMAT </w:instrText>
        </w:r>
        <w:r>
          <w:fldChar w:fldCharType="separate"/>
        </w:r>
        <w:r w:rsidR="002866C2">
          <w:rPr>
            <w:noProof/>
          </w:rPr>
          <w:t>53</w:t>
        </w:r>
        <w:r>
          <w:rPr>
            <w:noProof/>
          </w:rPr>
          <w:fldChar w:fldCharType="end"/>
        </w:r>
      </w:p>
    </w:sdtContent>
  </w:sdt>
  <w:p w14:paraId="14987A1C" w14:textId="77777777" w:rsidR="00EA3137" w:rsidRDefault="00EA31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5ED098" w14:textId="77777777" w:rsidR="00E7219E" w:rsidRDefault="00E7219E" w:rsidP="004F130A">
      <w:pPr>
        <w:spacing w:line="240" w:lineRule="auto"/>
      </w:pPr>
      <w:r>
        <w:separator/>
      </w:r>
    </w:p>
  </w:footnote>
  <w:footnote w:type="continuationSeparator" w:id="0">
    <w:p w14:paraId="522C587D" w14:textId="77777777" w:rsidR="00E7219E" w:rsidRDefault="00E7219E"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EA3137" w:rsidRDefault="00EA3137">
    <w:pPr>
      <w:pStyle w:val="Header"/>
      <w:jc w:val="right"/>
    </w:pPr>
  </w:p>
  <w:p w14:paraId="7B7213B3" w14:textId="77777777" w:rsidR="00EA3137" w:rsidRDefault="00EA313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EA3137" w:rsidRDefault="00EA3137">
    <w:pPr>
      <w:pStyle w:val="Header"/>
      <w:jc w:val="right"/>
    </w:pPr>
  </w:p>
  <w:p w14:paraId="7ED7F28E" w14:textId="77777777" w:rsidR="00EA3137" w:rsidRDefault="00EA313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0CE10" w14:textId="77777777" w:rsidR="00EA3137" w:rsidRDefault="00EA313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E06B" w14:textId="77777777" w:rsidR="00EA3137" w:rsidRDefault="00EA3137">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F61AC" w14:textId="2171E573" w:rsidR="00EA3137" w:rsidRDefault="00EA3137" w:rsidP="00765FB7">
    <w:pPr>
      <w:pStyle w:val="Header"/>
      <w:tabs>
        <w:tab w:val="clear" w:pos="4513"/>
        <w:tab w:val="clear" w:pos="9026"/>
        <w:tab w:val="left" w:pos="4860"/>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EA3137" w:rsidRDefault="00EA3137">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EA3137" w:rsidRDefault="00EA3137">
    <w:pPr>
      <w:pStyle w:val="Header"/>
      <w:jc w:val="right"/>
    </w:pPr>
  </w:p>
  <w:p w14:paraId="0CA5BEFD" w14:textId="77777777" w:rsidR="00EA3137" w:rsidRDefault="00EA31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EA3137" w:rsidRDefault="00EA31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EA3137" w:rsidRDefault="00EA313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EA3137" w:rsidRDefault="00EA3137">
    <w:pPr>
      <w:pStyle w:val="Header"/>
      <w:jc w:val="right"/>
    </w:pPr>
  </w:p>
  <w:p w14:paraId="03B0743B" w14:textId="77777777" w:rsidR="00EA3137" w:rsidRDefault="00EA313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4015740"/>
      <w:docPartObj>
        <w:docPartGallery w:val="Page Numbers (Top of Page)"/>
        <w:docPartUnique/>
      </w:docPartObj>
    </w:sdtPr>
    <w:sdtEndPr>
      <w:rPr>
        <w:noProof/>
      </w:rPr>
    </w:sdtEndPr>
    <w:sdtContent>
      <w:p w14:paraId="290F84F2" w14:textId="710C4C26" w:rsidR="00EA3137" w:rsidRDefault="00EA3137">
        <w:pPr>
          <w:pStyle w:val="Header"/>
          <w:jc w:val="right"/>
        </w:pPr>
        <w:r>
          <w:fldChar w:fldCharType="begin"/>
        </w:r>
        <w:r>
          <w:instrText xml:space="preserve"> PAGE   \* MERGEFORMAT </w:instrText>
        </w:r>
        <w:r>
          <w:fldChar w:fldCharType="separate"/>
        </w:r>
        <w:r w:rsidR="009520C9">
          <w:rPr>
            <w:noProof/>
          </w:rPr>
          <w:t>55</w:t>
        </w:r>
        <w:r>
          <w:rPr>
            <w:noProof/>
          </w:rPr>
          <w:fldChar w:fldCharType="end"/>
        </w:r>
      </w:p>
    </w:sdtContent>
  </w:sdt>
  <w:p w14:paraId="1B5174C2" w14:textId="77777777" w:rsidR="00EA3137" w:rsidRDefault="00EA313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EA3137" w:rsidRDefault="00EA3137">
    <w:pPr>
      <w:pStyle w:val="Header"/>
      <w:jc w:val="right"/>
    </w:pPr>
  </w:p>
  <w:p w14:paraId="42BC0500" w14:textId="77777777" w:rsidR="00EA3137" w:rsidRDefault="00EA313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EA3137" w:rsidRDefault="00EA3137">
    <w:pPr>
      <w:pStyle w:val="Header"/>
      <w:jc w:val="right"/>
    </w:pPr>
  </w:p>
  <w:p w14:paraId="149B47A5" w14:textId="77777777" w:rsidR="00EA3137" w:rsidRDefault="00EA313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EA3137" w:rsidRDefault="00EA3137">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EA3137" w:rsidRDefault="00EA313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EA3137" w:rsidRDefault="00EA3137">
        <w:pPr>
          <w:pStyle w:val="Header"/>
          <w:jc w:val="right"/>
        </w:pPr>
        <w:r>
          <w:fldChar w:fldCharType="begin"/>
        </w:r>
        <w:r>
          <w:instrText xml:space="preserve"> PAGE   \* MERGEFORMAT </w:instrText>
        </w:r>
        <w:r>
          <w:fldChar w:fldCharType="separate"/>
        </w:r>
        <w:r w:rsidR="002866C2">
          <w:rPr>
            <w:noProof/>
          </w:rPr>
          <w:t>100</w:t>
        </w:r>
        <w:r>
          <w:rPr>
            <w:noProof/>
          </w:rPr>
          <w:fldChar w:fldCharType="end"/>
        </w:r>
      </w:p>
    </w:sdtContent>
  </w:sdt>
  <w:p w14:paraId="05036C87" w14:textId="77777777" w:rsidR="00EA3137" w:rsidRDefault="00EA31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AAB4F1F"/>
    <w:multiLevelType w:val="multilevel"/>
    <w:tmpl w:val="02C47CA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i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493F6E"/>
    <w:multiLevelType w:val="multilevel"/>
    <w:tmpl w:val="272AF48A"/>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i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6"/>
  </w:num>
  <w:num w:numId="2">
    <w:abstractNumId w:val="9"/>
  </w:num>
  <w:num w:numId="3">
    <w:abstractNumId w:val="27"/>
  </w:num>
  <w:num w:numId="4">
    <w:abstractNumId w:val="26"/>
  </w:num>
  <w:num w:numId="5">
    <w:abstractNumId w:val="15"/>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8"/>
  </w:num>
  <w:num w:numId="9">
    <w:abstractNumId w:val="7"/>
  </w:num>
  <w:num w:numId="10">
    <w:abstractNumId w:val="24"/>
  </w:num>
  <w:num w:numId="11">
    <w:abstractNumId w:val="23"/>
  </w:num>
  <w:num w:numId="12">
    <w:abstractNumId w:val="21"/>
  </w:num>
  <w:num w:numId="13">
    <w:abstractNumId w:val="11"/>
  </w:num>
  <w:num w:numId="14">
    <w:abstractNumId w:val="12"/>
  </w:num>
  <w:num w:numId="15">
    <w:abstractNumId w:val="5"/>
  </w:num>
  <w:num w:numId="16">
    <w:abstractNumId w:val="4"/>
  </w:num>
  <w:num w:numId="17">
    <w:abstractNumId w:val="19"/>
  </w:num>
  <w:num w:numId="18">
    <w:abstractNumId w:val="28"/>
  </w:num>
  <w:num w:numId="19">
    <w:abstractNumId w:val="18"/>
  </w:num>
  <w:num w:numId="20">
    <w:abstractNumId w:val="22"/>
  </w:num>
  <w:num w:numId="21">
    <w:abstractNumId w:val="17"/>
  </w:num>
  <w:num w:numId="22">
    <w:abstractNumId w:val="14"/>
  </w:num>
  <w:num w:numId="23">
    <w:abstractNumId w:val="10"/>
  </w:num>
  <w:num w:numId="24">
    <w:abstractNumId w:val="0"/>
  </w:num>
  <w:num w:numId="25">
    <w:abstractNumId w:val="20"/>
  </w:num>
  <w:num w:numId="26">
    <w:abstractNumId w:val="29"/>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6"/>
  </w:num>
  <w:num w:numId="30">
    <w:abstractNumId w:val="3"/>
  </w:num>
  <w:num w:numId="31">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49D"/>
    <w:rsid w:val="0002563E"/>
    <w:rsid w:val="000258D0"/>
    <w:rsid w:val="00025971"/>
    <w:rsid w:val="00025E0E"/>
    <w:rsid w:val="000309AD"/>
    <w:rsid w:val="00032CE4"/>
    <w:rsid w:val="00032D35"/>
    <w:rsid w:val="00032DF8"/>
    <w:rsid w:val="0003339E"/>
    <w:rsid w:val="000339CB"/>
    <w:rsid w:val="00034030"/>
    <w:rsid w:val="00034731"/>
    <w:rsid w:val="00034FBE"/>
    <w:rsid w:val="00037ECA"/>
    <w:rsid w:val="000401CE"/>
    <w:rsid w:val="0004024E"/>
    <w:rsid w:val="00041382"/>
    <w:rsid w:val="00042356"/>
    <w:rsid w:val="00042ABA"/>
    <w:rsid w:val="00043383"/>
    <w:rsid w:val="0004365B"/>
    <w:rsid w:val="0004397D"/>
    <w:rsid w:val="00043BBA"/>
    <w:rsid w:val="00044AAA"/>
    <w:rsid w:val="00050955"/>
    <w:rsid w:val="00050AA9"/>
    <w:rsid w:val="00050F0F"/>
    <w:rsid w:val="00051959"/>
    <w:rsid w:val="00051D1A"/>
    <w:rsid w:val="00053D09"/>
    <w:rsid w:val="000546C8"/>
    <w:rsid w:val="00056668"/>
    <w:rsid w:val="00060236"/>
    <w:rsid w:val="000605AE"/>
    <w:rsid w:val="00060656"/>
    <w:rsid w:val="00061588"/>
    <w:rsid w:val="00063342"/>
    <w:rsid w:val="0006384B"/>
    <w:rsid w:val="00064ED4"/>
    <w:rsid w:val="00065B47"/>
    <w:rsid w:val="00065E76"/>
    <w:rsid w:val="00065F3D"/>
    <w:rsid w:val="00066D2E"/>
    <w:rsid w:val="000678D2"/>
    <w:rsid w:val="00067B12"/>
    <w:rsid w:val="000720D1"/>
    <w:rsid w:val="00072914"/>
    <w:rsid w:val="000734D2"/>
    <w:rsid w:val="00073E94"/>
    <w:rsid w:val="00073F4D"/>
    <w:rsid w:val="00075558"/>
    <w:rsid w:val="00075A2C"/>
    <w:rsid w:val="00077510"/>
    <w:rsid w:val="0008265B"/>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29F4"/>
    <w:rsid w:val="00093198"/>
    <w:rsid w:val="00095C4D"/>
    <w:rsid w:val="00095E6E"/>
    <w:rsid w:val="000969DE"/>
    <w:rsid w:val="00096B94"/>
    <w:rsid w:val="00096C6C"/>
    <w:rsid w:val="00096DEC"/>
    <w:rsid w:val="000970B6"/>
    <w:rsid w:val="0009753A"/>
    <w:rsid w:val="00097901"/>
    <w:rsid w:val="00097B4B"/>
    <w:rsid w:val="000A168E"/>
    <w:rsid w:val="000A2CD7"/>
    <w:rsid w:val="000A3368"/>
    <w:rsid w:val="000A508A"/>
    <w:rsid w:val="000A540D"/>
    <w:rsid w:val="000A5C72"/>
    <w:rsid w:val="000B173F"/>
    <w:rsid w:val="000B1868"/>
    <w:rsid w:val="000B3997"/>
    <w:rsid w:val="000B4A57"/>
    <w:rsid w:val="000B507B"/>
    <w:rsid w:val="000B56BE"/>
    <w:rsid w:val="000B56EC"/>
    <w:rsid w:val="000B5978"/>
    <w:rsid w:val="000B70BA"/>
    <w:rsid w:val="000B7AD6"/>
    <w:rsid w:val="000B7C70"/>
    <w:rsid w:val="000C0EDF"/>
    <w:rsid w:val="000C1E3E"/>
    <w:rsid w:val="000C2123"/>
    <w:rsid w:val="000C2956"/>
    <w:rsid w:val="000C6967"/>
    <w:rsid w:val="000C74EC"/>
    <w:rsid w:val="000C7FB2"/>
    <w:rsid w:val="000C7FC5"/>
    <w:rsid w:val="000D0A22"/>
    <w:rsid w:val="000D1362"/>
    <w:rsid w:val="000D207E"/>
    <w:rsid w:val="000D2119"/>
    <w:rsid w:val="000D2F51"/>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4B9"/>
    <w:rsid w:val="000F2A3E"/>
    <w:rsid w:val="000F2C5C"/>
    <w:rsid w:val="000F42D0"/>
    <w:rsid w:val="000F5004"/>
    <w:rsid w:val="000F6F3E"/>
    <w:rsid w:val="00100243"/>
    <w:rsid w:val="0010099F"/>
    <w:rsid w:val="00101189"/>
    <w:rsid w:val="001011BB"/>
    <w:rsid w:val="00103530"/>
    <w:rsid w:val="001038B4"/>
    <w:rsid w:val="00103ADB"/>
    <w:rsid w:val="00103E1A"/>
    <w:rsid w:val="00103F4D"/>
    <w:rsid w:val="00104D5B"/>
    <w:rsid w:val="001051A4"/>
    <w:rsid w:val="001063C0"/>
    <w:rsid w:val="0010726B"/>
    <w:rsid w:val="0011062D"/>
    <w:rsid w:val="00111320"/>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46139"/>
    <w:rsid w:val="001502D8"/>
    <w:rsid w:val="001538D2"/>
    <w:rsid w:val="001542EF"/>
    <w:rsid w:val="00154600"/>
    <w:rsid w:val="00155856"/>
    <w:rsid w:val="001560D4"/>
    <w:rsid w:val="001569AE"/>
    <w:rsid w:val="00156D85"/>
    <w:rsid w:val="00157574"/>
    <w:rsid w:val="001610F6"/>
    <w:rsid w:val="001629EC"/>
    <w:rsid w:val="00162C1D"/>
    <w:rsid w:val="00163434"/>
    <w:rsid w:val="00163F48"/>
    <w:rsid w:val="00165290"/>
    <w:rsid w:val="00165BB9"/>
    <w:rsid w:val="00165E53"/>
    <w:rsid w:val="001668CE"/>
    <w:rsid w:val="00167053"/>
    <w:rsid w:val="001677F5"/>
    <w:rsid w:val="001705F0"/>
    <w:rsid w:val="00170ED2"/>
    <w:rsid w:val="00171AFA"/>
    <w:rsid w:val="00172044"/>
    <w:rsid w:val="001725A7"/>
    <w:rsid w:val="00174223"/>
    <w:rsid w:val="00176990"/>
    <w:rsid w:val="00176A4E"/>
    <w:rsid w:val="001817E7"/>
    <w:rsid w:val="00181F8C"/>
    <w:rsid w:val="00182E05"/>
    <w:rsid w:val="00183514"/>
    <w:rsid w:val="00184137"/>
    <w:rsid w:val="001853B3"/>
    <w:rsid w:val="00185E83"/>
    <w:rsid w:val="001865FA"/>
    <w:rsid w:val="00187027"/>
    <w:rsid w:val="00187359"/>
    <w:rsid w:val="00187BC5"/>
    <w:rsid w:val="00191D7D"/>
    <w:rsid w:val="0019277B"/>
    <w:rsid w:val="00194E4C"/>
    <w:rsid w:val="0019501D"/>
    <w:rsid w:val="0019607A"/>
    <w:rsid w:val="001962E8"/>
    <w:rsid w:val="00196482"/>
    <w:rsid w:val="001965C0"/>
    <w:rsid w:val="00197C7D"/>
    <w:rsid w:val="001A0546"/>
    <w:rsid w:val="001A061F"/>
    <w:rsid w:val="001A07F3"/>
    <w:rsid w:val="001A131F"/>
    <w:rsid w:val="001A1926"/>
    <w:rsid w:val="001A5821"/>
    <w:rsid w:val="001A5B11"/>
    <w:rsid w:val="001A6496"/>
    <w:rsid w:val="001B0ECC"/>
    <w:rsid w:val="001B25C9"/>
    <w:rsid w:val="001B2693"/>
    <w:rsid w:val="001B45C0"/>
    <w:rsid w:val="001B57F8"/>
    <w:rsid w:val="001B6F1D"/>
    <w:rsid w:val="001B6F78"/>
    <w:rsid w:val="001B7DBF"/>
    <w:rsid w:val="001C075F"/>
    <w:rsid w:val="001C0DEF"/>
    <w:rsid w:val="001C195B"/>
    <w:rsid w:val="001C301B"/>
    <w:rsid w:val="001C371C"/>
    <w:rsid w:val="001C3AC5"/>
    <w:rsid w:val="001C46D1"/>
    <w:rsid w:val="001C5AA3"/>
    <w:rsid w:val="001C5C28"/>
    <w:rsid w:val="001C6BE6"/>
    <w:rsid w:val="001C796C"/>
    <w:rsid w:val="001D0FDF"/>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4ECE"/>
    <w:rsid w:val="00205CE2"/>
    <w:rsid w:val="00206321"/>
    <w:rsid w:val="00206FBC"/>
    <w:rsid w:val="00212932"/>
    <w:rsid w:val="002133F1"/>
    <w:rsid w:val="00213A5F"/>
    <w:rsid w:val="00213EA9"/>
    <w:rsid w:val="002148CE"/>
    <w:rsid w:val="00215170"/>
    <w:rsid w:val="002169AE"/>
    <w:rsid w:val="002174C8"/>
    <w:rsid w:val="002174C9"/>
    <w:rsid w:val="00221198"/>
    <w:rsid w:val="0022177E"/>
    <w:rsid w:val="00221F66"/>
    <w:rsid w:val="002221D2"/>
    <w:rsid w:val="00222886"/>
    <w:rsid w:val="00223C3D"/>
    <w:rsid w:val="0022635F"/>
    <w:rsid w:val="00226631"/>
    <w:rsid w:val="0023243C"/>
    <w:rsid w:val="0023341D"/>
    <w:rsid w:val="00233C6A"/>
    <w:rsid w:val="002359ED"/>
    <w:rsid w:val="002370D1"/>
    <w:rsid w:val="00240694"/>
    <w:rsid w:val="00240814"/>
    <w:rsid w:val="00240AB6"/>
    <w:rsid w:val="00243CC4"/>
    <w:rsid w:val="0024707C"/>
    <w:rsid w:val="0024762E"/>
    <w:rsid w:val="0024785C"/>
    <w:rsid w:val="00247F8B"/>
    <w:rsid w:val="00252C27"/>
    <w:rsid w:val="00253124"/>
    <w:rsid w:val="00253E97"/>
    <w:rsid w:val="002542FE"/>
    <w:rsid w:val="00254345"/>
    <w:rsid w:val="00254E56"/>
    <w:rsid w:val="00255AF5"/>
    <w:rsid w:val="00256041"/>
    <w:rsid w:val="00256158"/>
    <w:rsid w:val="002575FD"/>
    <w:rsid w:val="0026081A"/>
    <w:rsid w:val="00261941"/>
    <w:rsid w:val="00263B06"/>
    <w:rsid w:val="00265030"/>
    <w:rsid w:val="00266313"/>
    <w:rsid w:val="0026647C"/>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6C2"/>
    <w:rsid w:val="00286E29"/>
    <w:rsid w:val="00286E6C"/>
    <w:rsid w:val="002877AA"/>
    <w:rsid w:val="002910D9"/>
    <w:rsid w:val="00291B06"/>
    <w:rsid w:val="002924F0"/>
    <w:rsid w:val="00292BE2"/>
    <w:rsid w:val="0029315F"/>
    <w:rsid w:val="002946A5"/>
    <w:rsid w:val="002959BE"/>
    <w:rsid w:val="00295C4F"/>
    <w:rsid w:val="00296C6B"/>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5D"/>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27ED"/>
    <w:rsid w:val="002D3287"/>
    <w:rsid w:val="002D6942"/>
    <w:rsid w:val="002D6A66"/>
    <w:rsid w:val="002D7F9C"/>
    <w:rsid w:val="002E145B"/>
    <w:rsid w:val="002E1BB9"/>
    <w:rsid w:val="002E2787"/>
    <w:rsid w:val="002E3077"/>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083F"/>
    <w:rsid w:val="00303334"/>
    <w:rsid w:val="003037FD"/>
    <w:rsid w:val="00303F18"/>
    <w:rsid w:val="003048D9"/>
    <w:rsid w:val="00304942"/>
    <w:rsid w:val="00305F0B"/>
    <w:rsid w:val="00306909"/>
    <w:rsid w:val="003071F6"/>
    <w:rsid w:val="00307589"/>
    <w:rsid w:val="0030762D"/>
    <w:rsid w:val="00310348"/>
    <w:rsid w:val="00310B25"/>
    <w:rsid w:val="00311BD8"/>
    <w:rsid w:val="003127E6"/>
    <w:rsid w:val="00312B28"/>
    <w:rsid w:val="003146D3"/>
    <w:rsid w:val="0031490A"/>
    <w:rsid w:val="0031513B"/>
    <w:rsid w:val="0031521E"/>
    <w:rsid w:val="00315ABD"/>
    <w:rsid w:val="00316107"/>
    <w:rsid w:val="00316F6C"/>
    <w:rsid w:val="003173EB"/>
    <w:rsid w:val="00321C0F"/>
    <w:rsid w:val="0032203D"/>
    <w:rsid w:val="0032207D"/>
    <w:rsid w:val="003222A8"/>
    <w:rsid w:val="00322846"/>
    <w:rsid w:val="003242EE"/>
    <w:rsid w:val="00326360"/>
    <w:rsid w:val="003267AF"/>
    <w:rsid w:val="00326C1B"/>
    <w:rsid w:val="00326C56"/>
    <w:rsid w:val="00326E6D"/>
    <w:rsid w:val="00327245"/>
    <w:rsid w:val="00330560"/>
    <w:rsid w:val="00330B9D"/>
    <w:rsid w:val="00331AE1"/>
    <w:rsid w:val="00331D30"/>
    <w:rsid w:val="00334868"/>
    <w:rsid w:val="00334E69"/>
    <w:rsid w:val="00335058"/>
    <w:rsid w:val="003361BE"/>
    <w:rsid w:val="003401B0"/>
    <w:rsid w:val="003404E3"/>
    <w:rsid w:val="00340916"/>
    <w:rsid w:val="00340BFF"/>
    <w:rsid w:val="00341F67"/>
    <w:rsid w:val="0034254A"/>
    <w:rsid w:val="00344D98"/>
    <w:rsid w:val="00345FFE"/>
    <w:rsid w:val="003466C6"/>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67DA9"/>
    <w:rsid w:val="0037047B"/>
    <w:rsid w:val="00370E09"/>
    <w:rsid w:val="00372103"/>
    <w:rsid w:val="0037226D"/>
    <w:rsid w:val="00372C97"/>
    <w:rsid w:val="003746EB"/>
    <w:rsid w:val="003763A7"/>
    <w:rsid w:val="00376CF0"/>
    <w:rsid w:val="00376DC3"/>
    <w:rsid w:val="003773AA"/>
    <w:rsid w:val="00377CD8"/>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6BE"/>
    <w:rsid w:val="003C08DA"/>
    <w:rsid w:val="003C177E"/>
    <w:rsid w:val="003C1C2E"/>
    <w:rsid w:val="003C3086"/>
    <w:rsid w:val="003C48E5"/>
    <w:rsid w:val="003D02C6"/>
    <w:rsid w:val="003D0617"/>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208"/>
    <w:rsid w:val="00413393"/>
    <w:rsid w:val="00413D56"/>
    <w:rsid w:val="00414576"/>
    <w:rsid w:val="00414C8B"/>
    <w:rsid w:val="004157BA"/>
    <w:rsid w:val="00415CDC"/>
    <w:rsid w:val="00415E01"/>
    <w:rsid w:val="004167AC"/>
    <w:rsid w:val="00421094"/>
    <w:rsid w:val="004213A3"/>
    <w:rsid w:val="0042276C"/>
    <w:rsid w:val="00422F29"/>
    <w:rsid w:val="0042340F"/>
    <w:rsid w:val="0042387D"/>
    <w:rsid w:val="00423A81"/>
    <w:rsid w:val="00424193"/>
    <w:rsid w:val="004242F2"/>
    <w:rsid w:val="00424D83"/>
    <w:rsid w:val="00424E8C"/>
    <w:rsid w:val="004258B1"/>
    <w:rsid w:val="00426018"/>
    <w:rsid w:val="00426C9A"/>
    <w:rsid w:val="00427A9E"/>
    <w:rsid w:val="00430357"/>
    <w:rsid w:val="0043209E"/>
    <w:rsid w:val="0043210D"/>
    <w:rsid w:val="00432F8B"/>
    <w:rsid w:val="004330E5"/>
    <w:rsid w:val="00434BE4"/>
    <w:rsid w:val="00436030"/>
    <w:rsid w:val="00437F03"/>
    <w:rsid w:val="0044018A"/>
    <w:rsid w:val="00440A63"/>
    <w:rsid w:val="00440E52"/>
    <w:rsid w:val="004423E9"/>
    <w:rsid w:val="00442620"/>
    <w:rsid w:val="0044295F"/>
    <w:rsid w:val="00442A29"/>
    <w:rsid w:val="00444345"/>
    <w:rsid w:val="00444968"/>
    <w:rsid w:val="0044529C"/>
    <w:rsid w:val="00445389"/>
    <w:rsid w:val="00445F18"/>
    <w:rsid w:val="0044614F"/>
    <w:rsid w:val="004461F4"/>
    <w:rsid w:val="00446EC2"/>
    <w:rsid w:val="00447014"/>
    <w:rsid w:val="0045002C"/>
    <w:rsid w:val="00450293"/>
    <w:rsid w:val="004521E9"/>
    <w:rsid w:val="0045229E"/>
    <w:rsid w:val="004522B7"/>
    <w:rsid w:val="00452A2A"/>
    <w:rsid w:val="004534A9"/>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393"/>
    <w:rsid w:val="0047391A"/>
    <w:rsid w:val="00473AC7"/>
    <w:rsid w:val="0047502C"/>
    <w:rsid w:val="0047514F"/>
    <w:rsid w:val="0047697A"/>
    <w:rsid w:val="0047743C"/>
    <w:rsid w:val="0047799D"/>
    <w:rsid w:val="00480E5A"/>
    <w:rsid w:val="004822CF"/>
    <w:rsid w:val="00482F9F"/>
    <w:rsid w:val="00483161"/>
    <w:rsid w:val="00483B89"/>
    <w:rsid w:val="0048427D"/>
    <w:rsid w:val="00485808"/>
    <w:rsid w:val="0048674D"/>
    <w:rsid w:val="00486A5B"/>
    <w:rsid w:val="00486E1C"/>
    <w:rsid w:val="00491042"/>
    <w:rsid w:val="00491858"/>
    <w:rsid w:val="004935E7"/>
    <w:rsid w:val="00494152"/>
    <w:rsid w:val="004945AE"/>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0D0E"/>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5E19"/>
    <w:rsid w:val="004F6737"/>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5A7C"/>
    <w:rsid w:val="00516861"/>
    <w:rsid w:val="0052058A"/>
    <w:rsid w:val="00520621"/>
    <w:rsid w:val="005210C7"/>
    <w:rsid w:val="00521B4E"/>
    <w:rsid w:val="00522555"/>
    <w:rsid w:val="0052510E"/>
    <w:rsid w:val="00525754"/>
    <w:rsid w:val="0052588B"/>
    <w:rsid w:val="005258A8"/>
    <w:rsid w:val="005262F9"/>
    <w:rsid w:val="005263FE"/>
    <w:rsid w:val="00526770"/>
    <w:rsid w:val="00526C42"/>
    <w:rsid w:val="00526F6C"/>
    <w:rsid w:val="005306D1"/>
    <w:rsid w:val="005316C4"/>
    <w:rsid w:val="00531C84"/>
    <w:rsid w:val="00531D64"/>
    <w:rsid w:val="005324E7"/>
    <w:rsid w:val="00533C0D"/>
    <w:rsid w:val="0053604E"/>
    <w:rsid w:val="00536867"/>
    <w:rsid w:val="00536D78"/>
    <w:rsid w:val="00536F0B"/>
    <w:rsid w:val="00537540"/>
    <w:rsid w:val="00537ADE"/>
    <w:rsid w:val="005405F5"/>
    <w:rsid w:val="00541697"/>
    <w:rsid w:val="00541E3E"/>
    <w:rsid w:val="005438CA"/>
    <w:rsid w:val="00546308"/>
    <w:rsid w:val="0054757A"/>
    <w:rsid w:val="005511F5"/>
    <w:rsid w:val="00551328"/>
    <w:rsid w:val="005519AF"/>
    <w:rsid w:val="00552E93"/>
    <w:rsid w:val="00553363"/>
    <w:rsid w:val="00556607"/>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47A5"/>
    <w:rsid w:val="005752DF"/>
    <w:rsid w:val="00576D73"/>
    <w:rsid w:val="005778EC"/>
    <w:rsid w:val="0058001E"/>
    <w:rsid w:val="005810AA"/>
    <w:rsid w:val="00581379"/>
    <w:rsid w:val="005813AF"/>
    <w:rsid w:val="00581B45"/>
    <w:rsid w:val="00582B06"/>
    <w:rsid w:val="005833CC"/>
    <w:rsid w:val="00583E86"/>
    <w:rsid w:val="00584513"/>
    <w:rsid w:val="00585956"/>
    <w:rsid w:val="00586EF4"/>
    <w:rsid w:val="00587A45"/>
    <w:rsid w:val="00587A6D"/>
    <w:rsid w:val="005906F9"/>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AC1"/>
    <w:rsid w:val="005A0E85"/>
    <w:rsid w:val="005A2E70"/>
    <w:rsid w:val="005A3502"/>
    <w:rsid w:val="005A3E74"/>
    <w:rsid w:val="005A4408"/>
    <w:rsid w:val="005A502F"/>
    <w:rsid w:val="005A5297"/>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B7AE3"/>
    <w:rsid w:val="005C053B"/>
    <w:rsid w:val="005C05B2"/>
    <w:rsid w:val="005C07F9"/>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3DFE"/>
    <w:rsid w:val="005E4103"/>
    <w:rsid w:val="005E4108"/>
    <w:rsid w:val="005E4E75"/>
    <w:rsid w:val="005E5679"/>
    <w:rsid w:val="005E571D"/>
    <w:rsid w:val="005E71F1"/>
    <w:rsid w:val="005E72E0"/>
    <w:rsid w:val="005F2595"/>
    <w:rsid w:val="005F260A"/>
    <w:rsid w:val="005F2DDE"/>
    <w:rsid w:val="005F2E9A"/>
    <w:rsid w:val="005F3580"/>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72B"/>
    <w:rsid w:val="00615B68"/>
    <w:rsid w:val="00616001"/>
    <w:rsid w:val="00617BFB"/>
    <w:rsid w:val="00622B18"/>
    <w:rsid w:val="00623F23"/>
    <w:rsid w:val="006247DA"/>
    <w:rsid w:val="00625396"/>
    <w:rsid w:val="0062573C"/>
    <w:rsid w:val="00625BE9"/>
    <w:rsid w:val="00626888"/>
    <w:rsid w:val="00630AB1"/>
    <w:rsid w:val="00630C3C"/>
    <w:rsid w:val="006318CE"/>
    <w:rsid w:val="006319C5"/>
    <w:rsid w:val="0063447A"/>
    <w:rsid w:val="00634561"/>
    <w:rsid w:val="00634E80"/>
    <w:rsid w:val="006351B2"/>
    <w:rsid w:val="00636684"/>
    <w:rsid w:val="00640369"/>
    <w:rsid w:val="00641138"/>
    <w:rsid w:val="006451C7"/>
    <w:rsid w:val="00645DEE"/>
    <w:rsid w:val="00646C1E"/>
    <w:rsid w:val="00647829"/>
    <w:rsid w:val="00650A75"/>
    <w:rsid w:val="00650DC6"/>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4FD4"/>
    <w:rsid w:val="00666557"/>
    <w:rsid w:val="006677C3"/>
    <w:rsid w:val="006705F5"/>
    <w:rsid w:val="00670F9A"/>
    <w:rsid w:val="006726FA"/>
    <w:rsid w:val="00672937"/>
    <w:rsid w:val="00673202"/>
    <w:rsid w:val="00673D67"/>
    <w:rsid w:val="0067490A"/>
    <w:rsid w:val="00674BD3"/>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5F4"/>
    <w:rsid w:val="006B0859"/>
    <w:rsid w:val="006B0F8C"/>
    <w:rsid w:val="006B1176"/>
    <w:rsid w:val="006B1CE6"/>
    <w:rsid w:val="006B35EA"/>
    <w:rsid w:val="006B4678"/>
    <w:rsid w:val="006B4A02"/>
    <w:rsid w:val="006B4A05"/>
    <w:rsid w:val="006B6A8F"/>
    <w:rsid w:val="006B6B5B"/>
    <w:rsid w:val="006B75BE"/>
    <w:rsid w:val="006B7E51"/>
    <w:rsid w:val="006C1D4D"/>
    <w:rsid w:val="006C1E7F"/>
    <w:rsid w:val="006C41B6"/>
    <w:rsid w:val="006C48A8"/>
    <w:rsid w:val="006C4B3B"/>
    <w:rsid w:val="006C539A"/>
    <w:rsid w:val="006C66F3"/>
    <w:rsid w:val="006C71A1"/>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0D29"/>
    <w:rsid w:val="006F1CCE"/>
    <w:rsid w:val="006F2B3E"/>
    <w:rsid w:val="006F2F9B"/>
    <w:rsid w:val="006F3967"/>
    <w:rsid w:val="006F3CB4"/>
    <w:rsid w:val="006F3CC4"/>
    <w:rsid w:val="006F3F89"/>
    <w:rsid w:val="006F3FE0"/>
    <w:rsid w:val="006F4C5F"/>
    <w:rsid w:val="006F6A5F"/>
    <w:rsid w:val="006F7936"/>
    <w:rsid w:val="007007EA"/>
    <w:rsid w:val="007025F5"/>
    <w:rsid w:val="00702B11"/>
    <w:rsid w:val="007031B0"/>
    <w:rsid w:val="00704058"/>
    <w:rsid w:val="00704222"/>
    <w:rsid w:val="007068A8"/>
    <w:rsid w:val="007074ED"/>
    <w:rsid w:val="00707A70"/>
    <w:rsid w:val="00710486"/>
    <w:rsid w:val="00711C2E"/>
    <w:rsid w:val="00712487"/>
    <w:rsid w:val="00712DA2"/>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375E4"/>
    <w:rsid w:val="007401EB"/>
    <w:rsid w:val="007415FF"/>
    <w:rsid w:val="0074189A"/>
    <w:rsid w:val="00742696"/>
    <w:rsid w:val="00742894"/>
    <w:rsid w:val="0074299A"/>
    <w:rsid w:val="00742A11"/>
    <w:rsid w:val="00743E8F"/>
    <w:rsid w:val="00746647"/>
    <w:rsid w:val="00751E43"/>
    <w:rsid w:val="00753C78"/>
    <w:rsid w:val="007542F7"/>
    <w:rsid w:val="0075481F"/>
    <w:rsid w:val="007553FF"/>
    <w:rsid w:val="00756A05"/>
    <w:rsid w:val="00757723"/>
    <w:rsid w:val="00760239"/>
    <w:rsid w:val="007619C6"/>
    <w:rsid w:val="007659F2"/>
    <w:rsid w:val="00765FB7"/>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3C0"/>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1E7"/>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69DF"/>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991"/>
    <w:rsid w:val="00865F97"/>
    <w:rsid w:val="0086750D"/>
    <w:rsid w:val="008679F4"/>
    <w:rsid w:val="00870E5C"/>
    <w:rsid w:val="00873DD6"/>
    <w:rsid w:val="00874EC9"/>
    <w:rsid w:val="008756C1"/>
    <w:rsid w:val="00875CCD"/>
    <w:rsid w:val="0087643C"/>
    <w:rsid w:val="008766A3"/>
    <w:rsid w:val="0087718F"/>
    <w:rsid w:val="0088097B"/>
    <w:rsid w:val="008809B6"/>
    <w:rsid w:val="00880CC1"/>
    <w:rsid w:val="00880E12"/>
    <w:rsid w:val="00882196"/>
    <w:rsid w:val="00882CBA"/>
    <w:rsid w:val="00884A5A"/>
    <w:rsid w:val="0088702D"/>
    <w:rsid w:val="00890B5F"/>
    <w:rsid w:val="00890F5F"/>
    <w:rsid w:val="00892039"/>
    <w:rsid w:val="008921B9"/>
    <w:rsid w:val="008922DC"/>
    <w:rsid w:val="0089306B"/>
    <w:rsid w:val="0089346A"/>
    <w:rsid w:val="0089348E"/>
    <w:rsid w:val="0089350A"/>
    <w:rsid w:val="008941CD"/>
    <w:rsid w:val="008947CC"/>
    <w:rsid w:val="00894F23"/>
    <w:rsid w:val="00894F7E"/>
    <w:rsid w:val="00897B0B"/>
    <w:rsid w:val="00897C66"/>
    <w:rsid w:val="008A0FD0"/>
    <w:rsid w:val="008A14EE"/>
    <w:rsid w:val="008A27F8"/>
    <w:rsid w:val="008A283D"/>
    <w:rsid w:val="008A2B59"/>
    <w:rsid w:val="008A2D0E"/>
    <w:rsid w:val="008A4B69"/>
    <w:rsid w:val="008A6397"/>
    <w:rsid w:val="008A700E"/>
    <w:rsid w:val="008A720E"/>
    <w:rsid w:val="008A7FE5"/>
    <w:rsid w:val="008B0387"/>
    <w:rsid w:val="008B0613"/>
    <w:rsid w:val="008B1B2B"/>
    <w:rsid w:val="008B1B9F"/>
    <w:rsid w:val="008B2224"/>
    <w:rsid w:val="008B4624"/>
    <w:rsid w:val="008B4A55"/>
    <w:rsid w:val="008B4E13"/>
    <w:rsid w:val="008B58F6"/>
    <w:rsid w:val="008B687F"/>
    <w:rsid w:val="008B7502"/>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1D0A"/>
    <w:rsid w:val="008D2158"/>
    <w:rsid w:val="008D2574"/>
    <w:rsid w:val="008D393A"/>
    <w:rsid w:val="008D3E1B"/>
    <w:rsid w:val="008D540D"/>
    <w:rsid w:val="008D5ABD"/>
    <w:rsid w:val="008D5C9F"/>
    <w:rsid w:val="008D5E5F"/>
    <w:rsid w:val="008D6498"/>
    <w:rsid w:val="008D7120"/>
    <w:rsid w:val="008D734B"/>
    <w:rsid w:val="008D761F"/>
    <w:rsid w:val="008E1276"/>
    <w:rsid w:val="008E1CEF"/>
    <w:rsid w:val="008E2D19"/>
    <w:rsid w:val="008E3799"/>
    <w:rsid w:val="008E42EF"/>
    <w:rsid w:val="008E58A0"/>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00CF"/>
    <w:rsid w:val="00901316"/>
    <w:rsid w:val="0090569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42F"/>
    <w:rsid w:val="00936D3A"/>
    <w:rsid w:val="00940E74"/>
    <w:rsid w:val="009418A1"/>
    <w:rsid w:val="0094678C"/>
    <w:rsid w:val="00947D44"/>
    <w:rsid w:val="00947F81"/>
    <w:rsid w:val="0095100A"/>
    <w:rsid w:val="0095203F"/>
    <w:rsid w:val="009520C9"/>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76D6B"/>
    <w:rsid w:val="00980CF1"/>
    <w:rsid w:val="00980EE5"/>
    <w:rsid w:val="0098160C"/>
    <w:rsid w:val="00981A9A"/>
    <w:rsid w:val="00982AF0"/>
    <w:rsid w:val="00982FDF"/>
    <w:rsid w:val="009858DF"/>
    <w:rsid w:val="009858F2"/>
    <w:rsid w:val="00985BC4"/>
    <w:rsid w:val="00985CC1"/>
    <w:rsid w:val="00985D53"/>
    <w:rsid w:val="0099055D"/>
    <w:rsid w:val="00991C79"/>
    <w:rsid w:val="00991F6B"/>
    <w:rsid w:val="009922B0"/>
    <w:rsid w:val="00993416"/>
    <w:rsid w:val="00993681"/>
    <w:rsid w:val="0099473F"/>
    <w:rsid w:val="00994A6B"/>
    <w:rsid w:val="00994FA3"/>
    <w:rsid w:val="009952ED"/>
    <w:rsid w:val="009968F6"/>
    <w:rsid w:val="00996A67"/>
    <w:rsid w:val="00997186"/>
    <w:rsid w:val="0099733E"/>
    <w:rsid w:val="009978D9"/>
    <w:rsid w:val="009A1824"/>
    <w:rsid w:val="009A1E23"/>
    <w:rsid w:val="009A3991"/>
    <w:rsid w:val="009A5140"/>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3B4C"/>
    <w:rsid w:val="00A04617"/>
    <w:rsid w:val="00A0541C"/>
    <w:rsid w:val="00A05773"/>
    <w:rsid w:val="00A066AE"/>
    <w:rsid w:val="00A070FA"/>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4C0"/>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AB4"/>
    <w:rsid w:val="00A45B22"/>
    <w:rsid w:val="00A46933"/>
    <w:rsid w:val="00A46CA8"/>
    <w:rsid w:val="00A4709C"/>
    <w:rsid w:val="00A476B1"/>
    <w:rsid w:val="00A5109F"/>
    <w:rsid w:val="00A51208"/>
    <w:rsid w:val="00A52E3D"/>
    <w:rsid w:val="00A53DDA"/>
    <w:rsid w:val="00A552CA"/>
    <w:rsid w:val="00A60489"/>
    <w:rsid w:val="00A60782"/>
    <w:rsid w:val="00A60F84"/>
    <w:rsid w:val="00A612B2"/>
    <w:rsid w:val="00A615C4"/>
    <w:rsid w:val="00A61BEE"/>
    <w:rsid w:val="00A6211C"/>
    <w:rsid w:val="00A62399"/>
    <w:rsid w:val="00A63308"/>
    <w:rsid w:val="00A635F2"/>
    <w:rsid w:val="00A637C1"/>
    <w:rsid w:val="00A64C01"/>
    <w:rsid w:val="00A656EE"/>
    <w:rsid w:val="00A65FB3"/>
    <w:rsid w:val="00A6613E"/>
    <w:rsid w:val="00A679B5"/>
    <w:rsid w:val="00A70A13"/>
    <w:rsid w:val="00A71429"/>
    <w:rsid w:val="00A7153C"/>
    <w:rsid w:val="00A71FF7"/>
    <w:rsid w:val="00A72430"/>
    <w:rsid w:val="00A72F9F"/>
    <w:rsid w:val="00A7413F"/>
    <w:rsid w:val="00A7414D"/>
    <w:rsid w:val="00A75968"/>
    <w:rsid w:val="00A76C3B"/>
    <w:rsid w:val="00A8063A"/>
    <w:rsid w:val="00A813F3"/>
    <w:rsid w:val="00A8246F"/>
    <w:rsid w:val="00A836B3"/>
    <w:rsid w:val="00A84030"/>
    <w:rsid w:val="00A84A29"/>
    <w:rsid w:val="00A84F4D"/>
    <w:rsid w:val="00A86E64"/>
    <w:rsid w:val="00A879F9"/>
    <w:rsid w:val="00A9199B"/>
    <w:rsid w:val="00A91C2F"/>
    <w:rsid w:val="00A9205B"/>
    <w:rsid w:val="00A930A3"/>
    <w:rsid w:val="00A93AB2"/>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094"/>
    <w:rsid w:val="00AC33EB"/>
    <w:rsid w:val="00AC3B19"/>
    <w:rsid w:val="00AC5625"/>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1775"/>
    <w:rsid w:val="00AE23D6"/>
    <w:rsid w:val="00AE5BA5"/>
    <w:rsid w:val="00AE5C25"/>
    <w:rsid w:val="00AE6433"/>
    <w:rsid w:val="00AE6A98"/>
    <w:rsid w:val="00AF1832"/>
    <w:rsid w:val="00AF1A66"/>
    <w:rsid w:val="00AF2E79"/>
    <w:rsid w:val="00AF34C2"/>
    <w:rsid w:val="00AF3FEF"/>
    <w:rsid w:val="00AF4607"/>
    <w:rsid w:val="00AF488C"/>
    <w:rsid w:val="00AF4C9D"/>
    <w:rsid w:val="00AF63C3"/>
    <w:rsid w:val="00AF7282"/>
    <w:rsid w:val="00B00B32"/>
    <w:rsid w:val="00B00DE7"/>
    <w:rsid w:val="00B01391"/>
    <w:rsid w:val="00B0139B"/>
    <w:rsid w:val="00B017DA"/>
    <w:rsid w:val="00B038D6"/>
    <w:rsid w:val="00B0478E"/>
    <w:rsid w:val="00B056B4"/>
    <w:rsid w:val="00B06C7E"/>
    <w:rsid w:val="00B06F9D"/>
    <w:rsid w:val="00B07EFB"/>
    <w:rsid w:val="00B10EE5"/>
    <w:rsid w:val="00B10EF1"/>
    <w:rsid w:val="00B118C5"/>
    <w:rsid w:val="00B12D4C"/>
    <w:rsid w:val="00B14C37"/>
    <w:rsid w:val="00B14E8C"/>
    <w:rsid w:val="00B15982"/>
    <w:rsid w:val="00B15987"/>
    <w:rsid w:val="00B15DFC"/>
    <w:rsid w:val="00B16543"/>
    <w:rsid w:val="00B169D8"/>
    <w:rsid w:val="00B16CC8"/>
    <w:rsid w:val="00B207A8"/>
    <w:rsid w:val="00B27DC1"/>
    <w:rsid w:val="00B31FE4"/>
    <w:rsid w:val="00B3220B"/>
    <w:rsid w:val="00B3243E"/>
    <w:rsid w:val="00B33AEB"/>
    <w:rsid w:val="00B3452C"/>
    <w:rsid w:val="00B3485B"/>
    <w:rsid w:val="00B34B88"/>
    <w:rsid w:val="00B35F1C"/>
    <w:rsid w:val="00B370D4"/>
    <w:rsid w:val="00B37AB7"/>
    <w:rsid w:val="00B40723"/>
    <w:rsid w:val="00B40C60"/>
    <w:rsid w:val="00B41807"/>
    <w:rsid w:val="00B43118"/>
    <w:rsid w:val="00B44732"/>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2A41"/>
    <w:rsid w:val="00B64360"/>
    <w:rsid w:val="00B646F2"/>
    <w:rsid w:val="00B65173"/>
    <w:rsid w:val="00B65980"/>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1D1"/>
    <w:rsid w:val="00B87493"/>
    <w:rsid w:val="00B87AB7"/>
    <w:rsid w:val="00B87FFD"/>
    <w:rsid w:val="00B9203B"/>
    <w:rsid w:val="00B93C69"/>
    <w:rsid w:val="00B946D3"/>
    <w:rsid w:val="00B9510A"/>
    <w:rsid w:val="00B95822"/>
    <w:rsid w:val="00B97B61"/>
    <w:rsid w:val="00BA19C3"/>
    <w:rsid w:val="00BA3039"/>
    <w:rsid w:val="00BA32C9"/>
    <w:rsid w:val="00BA3532"/>
    <w:rsid w:val="00BA39C9"/>
    <w:rsid w:val="00BA3F60"/>
    <w:rsid w:val="00BA4F89"/>
    <w:rsid w:val="00BA50A3"/>
    <w:rsid w:val="00BA57ED"/>
    <w:rsid w:val="00BA61C1"/>
    <w:rsid w:val="00BA7082"/>
    <w:rsid w:val="00BA7E7D"/>
    <w:rsid w:val="00BB2BB8"/>
    <w:rsid w:val="00BB3BD2"/>
    <w:rsid w:val="00BB457B"/>
    <w:rsid w:val="00BB5447"/>
    <w:rsid w:val="00BB5E2D"/>
    <w:rsid w:val="00BB794B"/>
    <w:rsid w:val="00BB7C04"/>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1DB0"/>
    <w:rsid w:val="00C036CE"/>
    <w:rsid w:val="00C03DC0"/>
    <w:rsid w:val="00C043F4"/>
    <w:rsid w:val="00C05F33"/>
    <w:rsid w:val="00C07997"/>
    <w:rsid w:val="00C07D19"/>
    <w:rsid w:val="00C10389"/>
    <w:rsid w:val="00C114DE"/>
    <w:rsid w:val="00C11EA7"/>
    <w:rsid w:val="00C121F5"/>
    <w:rsid w:val="00C12538"/>
    <w:rsid w:val="00C129CA"/>
    <w:rsid w:val="00C13B51"/>
    <w:rsid w:val="00C146E0"/>
    <w:rsid w:val="00C14E70"/>
    <w:rsid w:val="00C16716"/>
    <w:rsid w:val="00C17363"/>
    <w:rsid w:val="00C17385"/>
    <w:rsid w:val="00C20269"/>
    <w:rsid w:val="00C208DF"/>
    <w:rsid w:val="00C22C7C"/>
    <w:rsid w:val="00C24898"/>
    <w:rsid w:val="00C25C98"/>
    <w:rsid w:val="00C25EEE"/>
    <w:rsid w:val="00C2613D"/>
    <w:rsid w:val="00C267F8"/>
    <w:rsid w:val="00C26ECE"/>
    <w:rsid w:val="00C30F5C"/>
    <w:rsid w:val="00C317DC"/>
    <w:rsid w:val="00C318B5"/>
    <w:rsid w:val="00C3217A"/>
    <w:rsid w:val="00C32F3A"/>
    <w:rsid w:val="00C36D2B"/>
    <w:rsid w:val="00C37E5B"/>
    <w:rsid w:val="00C4084A"/>
    <w:rsid w:val="00C41D90"/>
    <w:rsid w:val="00C429BD"/>
    <w:rsid w:val="00C42C90"/>
    <w:rsid w:val="00C43780"/>
    <w:rsid w:val="00C44E52"/>
    <w:rsid w:val="00C452EE"/>
    <w:rsid w:val="00C45E50"/>
    <w:rsid w:val="00C46082"/>
    <w:rsid w:val="00C462B3"/>
    <w:rsid w:val="00C46CC3"/>
    <w:rsid w:val="00C47FE9"/>
    <w:rsid w:val="00C519A7"/>
    <w:rsid w:val="00C54B68"/>
    <w:rsid w:val="00C5640F"/>
    <w:rsid w:val="00C5770B"/>
    <w:rsid w:val="00C57988"/>
    <w:rsid w:val="00C604FA"/>
    <w:rsid w:val="00C607A5"/>
    <w:rsid w:val="00C61138"/>
    <w:rsid w:val="00C61BD2"/>
    <w:rsid w:val="00C62E8F"/>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0E97"/>
    <w:rsid w:val="00C911F8"/>
    <w:rsid w:val="00C93555"/>
    <w:rsid w:val="00C94701"/>
    <w:rsid w:val="00C954EC"/>
    <w:rsid w:val="00C95746"/>
    <w:rsid w:val="00C96F2D"/>
    <w:rsid w:val="00CA0592"/>
    <w:rsid w:val="00CA0E6A"/>
    <w:rsid w:val="00CA165D"/>
    <w:rsid w:val="00CA16C0"/>
    <w:rsid w:val="00CA2C6D"/>
    <w:rsid w:val="00CA39A1"/>
    <w:rsid w:val="00CA3FD5"/>
    <w:rsid w:val="00CA4A59"/>
    <w:rsid w:val="00CA6A8F"/>
    <w:rsid w:val="00CA6A95"/>
    <w:rsid w:val="00CB0458"/>
    <w:rsid w:val="00CB08E5"/>
    <w:rsid w:val="00CB0AC6"/>
    <w:rsid w:val="00CB0EED"/>
    <w:rsid w:val="00CB245A"/>
    <w:rsid w:val="00CB2B26"/>
    <w:rsid w:val="00CB3401"/>
    <w:rsid w:val="00CB4A50"/>
    <w:rsid w:val="00CB51AF"/>
    <w:rsid w:val="00CB600E"/>
    <w:rsid w:val="00CB602E"/>
    <w:rsid w:val="00CB7160"/>
    <w:rsid w:val="00CB764B"/>
    <w:rsid w:val="00CC010A"/>
    <w:rsid w:val="00CC0A39"/>
    <w:rsid w:val="00CC0CF9"/>
    <w:rsid w:val="00CC203E"/>
    <w:rsid w:val="00CC2E88"/>
    <w:rsid w:val="00CC355B"/>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D7AF5"/>
    <w:rsid w:val="00CD7C49"/>
    <w:rsid w:val="00CE3245"/>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064"/>
    <w:rsid w:val="00CF3CE7"/>
    <w:rsid w:val="00CF46F9"/>
    <w:rsid w:val="00CF4A78"/>
    <w:rsid w:val="00CF6E83"/>
    <w:rsid w:val="00CF6F66"/>
    <w:rsid w:val="00CF742E"/>
    <w:rsid w:val="00CF7E75"/>
    <w:rsid w:val="00D00996"/>
    <w:rsid w:val="00D02140"/>
    <w:rsid w:val="00D021D4"/>
    <w:rsid w:val="00D023E1"/>
    <w:rsid w:val="00D03BAD"/>
    <w:rsid w:val="00D04AB0"/>
    <w:rsid w:val="00D04F0E"/>
    <w:rsid w:val="00D053A8"/>
    <w:rsid w:val="00D063DC"/>
    <w:rsid w:val="00D064BC"/>
    <w:rsid w:val="00D06810"/>
    <w:rsid w:val="00D068FE"/>
    <w:rsid w:val="00D06B72"/>
    <w:rsid w:val="00D072EC"/>
    <w:rsid w:val="00D104CF"/>
    <w:rsid w:val="00D10CFC"/>
    <w:rsid w:val="00D15221"/>
    <w:rsid w:val="00D15684"/>
    <w:rsid w:val="00D1643C"/>
    <w:rsid w:val="00D20FD7"/>
    <w:rsid w:val="00D22B76"/>
    <w:rsid w:val="00D24070"/>
    <w:rsid w:val="00D24125"/>
    <w:rsid w:val="00D243F3"/>
    <w:rsid w:val="00D245A2"/>
    <w:rsid w:val="00D24DDB"/>
    <w:rsid w:val="00D24F70"/>
    <w:rsid w:val="00D259BF"/>
    <w:rsid w:val="00D303B7"/>
    <w:rsid w:val="00D30B1E"/>
    <w:rsid w:val="00D32126"/>
    <w:rsid w:val="00D33710"/>
    <w:rsid w:val="00D34A5C"/>
    <w:rsid w:val="00D34ECD"/>
    <w:rsid w:val="00D35269"/>
    <w:rsid w:val="00D3533D"/>
    <w:rsid w:val="00D36B16"/>
    <w:rsid w:val="00D371CD"/>
    <w:rsid w:val="00D41756"/>
    <w:rsid w:val="00D41B58"/>
    <w:rsid w:val="00D422AC"/>
    <w:rsid w:val="00D42D82"/>
    <w:rsid w:val="00D43700"/>
    <w:rsid w:val="00D43AF3"/>
    <w:rsid w:val="00D43BC2"/>
    <w:rsid w:val="00D447FD"/>
    <w:rsid w:val="00D44E9B"/>
    <w:rsid w:val="00D45695"/>
    <w:rsid w:val="00D45885"/>
    <w:rsid w:val="00D46CD0"/>
    <w:rsid w:val="00D501AF"/>
    <w:rsid w:val="00D50659"/>
    <w:rsid w:val="00D5080A"/>
    <w:rsid w:val="00D50922"/>
    <w:rsid w:val="00D50C20"/>
    <w:rsid w:val="00D52F03"/>
    <w:rsid w:val="00D53ACD"/>
    <w:rsid w:val="00D5451A"/>
    <w:rsid w:val="00D5555E"/>
    <w:rsid w:val="00D558EC"/>
    <w:rsid w:val="00D568D7"/>
    <w:rsid w:val="00D57A69"/>
    <w:rsid w:val="00D60515"/>
    <w:rsid w:val="00D606F2"/>
    <w:rsid w:val="00D615F9"/>
    <w:rsid w:val="00D619CB"/>
    <w:rsid w:val="00D61CFE"/>
    <w:rsid w:val="00D62181"/>
    <w:rsid w:val="00D63CD4"/>
    <w:rsid w:val="00D649AD"/>
    <w:rsid w:val="00D65AC1"/>
    <w:rsid w:val="00D67558"/>
    <w:rsid w:val="00D70BC7"/>
    <w:rsid w:val="00D72C78"/>
    <w:rsid w:val="00D76C96"/>
    <w:rsid w:val="00D77576"/>
    <w:rsid w:val="00D77A16"/>
    <w:rsid w:val="00D80046"/>
    <w:rsid w:val="00D800E9"/>
    <w:rsid w:val="00D82482"/>
    <w:rsid w:val="00D82C69"/>
    <w:rsid w:val="00D82E3E"/>
    <w:rsid w:val="00D832D2"/>
    <w:rsid w:val="00D83F0D"/>
    <w:rsid w:val="00D84C2F"/>
    <w:rsid w:val="00D84EB1"/>
    <w:rsid w:val="00D857ED"/>
    <w:rsid w:val="00D86396"/>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6C23"/>
    <w:rsid w:val="00DA727C"/>
    <w:rsid w:val="00DA7FC1"/>
    <w:rsid w:val="00DB0692"/>
    <w:rsid w:val="00DB084B"/>
    <w:rsid w:val="00DB14A1"/>
    <w:rsid w:val="00DB255B"/>
    <w:rsid w:val="00DB2835"/>
    <w:rsid w:val="00DB30C7"/>
    <w:rsid w:val="00DB362C"/>
    <w:rsid w:val="00DB3BDE"/>
    <w:rsid w:val="00DB42EC"/>
    <w:rsid w:val="00DB5DA5"/>
    <w:rsid w:val="00DB68CC"/>
    <w:rsid w:val="00DB76EF"/>
    <w:rsid w:val="00DB7B08"/>
    <w:rsid w:val="00DC100E"/>
    <w:rsid w:val="00DC1592"/>
    <w:rsid w:val="00DC3D08"/>
    <w:rsid w:val="00DC3DD9"/>
    <w:rsid w:val="00DC4CAC"/>
    <w:rsid w:val="00DC58BC"/>
    <w:rsid w:val="00DC7917"/>
    <w:rsid w:val="00DC7967"/>
    <w:rsid w:val="00DC7CA1"/>
    <w:rsid w:val="00DD08A9"/>
    <w:rsid w:val="00DD14CC"/>
    <w:rsid w:val="00DD2CBC"/>
    <w:rsid w:val="00DD3A59"/>
    <w:rsid w:val="00DD3BB9"/>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A43"/>
    <w:rsid w:val="00E02BCE"/>
    <w:rsid w:val="00E02CB3"/>
    <w:rsid w:val="00E02E32"/>
    <w:rsid w:val="00E03A1A"/>
    <w:rsid w:val="00E041EF"/>
    <w:rsid w:val="00E04314"/>
    <w:rsid w:val="00E0490B"/>
    <w:rsid w:val="00E0511F"/>
    <w:rsid w:val="00E055F7"/>
    <w:rsid w:val="00E062A0"/>
    <w:rsid w:val="00E065D1"/>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474"/>
    <w:rsid w:val="00E31A48"/>
    <w:rsid w:val="00E31FEB"/>
    <w:rsid w:val="00E322BE"/>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35D0"/>
    <w:rsid w:val="00E56867"/>
    <w:rsid w:val="00E6237A"/>
    <w:rsid w:val="00E63535"/>
    <w:rsid w:val="00E65287"/>
    <w:rsid w:val="00E66FBA"/>
    <w:rsid w:val="00E67545"/>
    <w:rsid w:val="00E7203A"/>
    <w:rsid w:val="00E7219E"/>
    <w:rsid w:val="00E73E7B"/>
    <w:rsid w:val="00E7408F"/>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362D"/>
    <w:rsid w:val="00E94061"/>
    <w:rsid w:val="00E9502A"/>
    <w:rsid w:val="00E9593F"/>
    <w:rsid w:val="00E967A0"/>
    <w:rsid w:val="00E9795C"/>
    <w:rsid w:val="00EA0C61"/>
    <w:rsid w:val="00EA174E"/>
    <w:rsid w:val="00EA2EE6"/>
    <w:rsid w:val="00EA3137"/>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0D82"/>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2FC1"/>
    <w:rsid w:val="00EE3A34"/>
    <w:rsid w:val="00EE4930"/>
    <w:rsid w:val="00EE5327"/>
    <w:rsid w:val="00EE6095"/>
    <w:rsid w:val="00EE6B30"/>
    <w:rsid w:val="00EE7271"/>
    <w:rsid w:val="00EF074D"/>
    <w:rsid w:val="00EF082C"/>
    <w:rsid w:val="00EF11E1"/>
    <w:rsid w:val="00EF1A82"/>
    <w:rsid w:val="00EF2ED0"/>
    <w:rsid w:val="00EF33D0"/>
    <w:rsid w:val="00EF3D81"/>
    <w:rsid w:val="00EF3F47"/>
    <w:rsid w:val="00EF4A6D"/>
    <w:rsid w:val="00EF5759"/>
    <w:rsid w:val="00EF5D8D"/>
    <w:rsid w:val="00EF6BAD"/>
    <w:rsid w:val="00F00482"/>
    <w:rsid w:val="00F02A18"/>
    <w:rsid w:val="00F02EB0"/>
    <w:rsid w:val="00F03057"/>
    <w:rsid w:val="00F0473C"/>
    <w:rsid w:val="00F04888"/>
    <w:rsid w:val="00F05E46"/>
    <w:rsid w:val="00F07D6A"/>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3D79"/>
    <w:rsid w:val="00F34121"/>
    <w:rsid w:val="00F358E8"/>
    <w:rsid w:val="00F37E3B"/>
    <w:rsid w:val="00F400CC"/>
    <w:rsid w:val="00F4034F"/>
    <w:rsid w:val="00F418F4"/>
    <w:rsid w:val="00F435EF"/>
    <w:rsid w:val="00F45553"/>
    <w:rsid w:val="00F460A4"/>
    <w:rsid w:val="00F46797"/>
    <w:rsid w:val="00F46884"/>
    <w:rsid w:val="00F46ECF"/>
    <w:rsid w:val="00F51043"/>
    <w:rsid w:val="00F52319"/>
    <w:rsid w:val="00F527F3"/>
    <w:rsid w:val="00F535FA"/>
    <w:rsid w:val="00F53CD4"/>
    <w:rsid w:val="00F558AF"/>
    <w:rsid w:val="00F57494"/>
    <w:rsid w:val="00F57A17"/>
    <w:rsid w:val="00F61248"/>
    <w:rsid w:val="00F61781"/>
    <w:rsid w:val="00F630F0"/>
    <w:rsid w:val="00F639D1"/>
    <w:rsid w:val="00F63F66"/>
    <w:rsid w:val="00F64BC8"/>
    <w:rsid w:val="00F65A5D"/>
    <w:rsid w:val="00F67222"/>
    <w:rsid w:val="00F67545"/>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6C6F"/>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97596"/>
    <w:rsid w:val="00FA07DD"/>
    <w:rsid w:val="00FA0B4A"/>
    <w:rsid w:val="00FA10D6"/>
    <w:rsid w:val="00FA13E8"/>
    <w:rsid w:val="00FA1A53"/>
    <w:rsid w:val="00FA1C7C"/>
    <w:rsid w:val="00FA1DA0"/>
    <w:rsid w:val="00FA25DB"/>
    <w:rsid w:val="00FA530E"/>
    <w:rsid w:val="00FA5700"/>
    <w:rsid w:val="00FA59A6"/>
    <w:rsid w:val="00FA613F"/>
    <w:rsid w:val="00FB1F23"/>
    <w:rsid w:val="00FB35AF"/>
    <w:rsid w:val="00FB4361"/>
    <w:rsid w:val="00FB5651"/>
    <w:rsid w:val="00FB6395"/>
    <w:rsid w:val="00FB6816"/>
    <w:rsid w:val="00FB6BA3"/>
    <w:rsid w:val="00FB7091"/>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59CD"/>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footer" Target="footer12.xml"/><Relationship Id="rId16" Type="http://schemas.openxmlformats.org/officeDocument/2006/relationships/footer" Target="footer4.xml"/><Relationship Id="rId107" Type="http://schemas.openxmlformats.org/officeDocument/2006/relationships/footer" Target="footer11.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footer" Target="footer9.xml"/><Relationship Id="rId123" Type="http://schemas.openxmlformats.org/officeDocument/2006/relationships/image" Target="media/image77.png"/><Relationship Id="rId128" Type="http://schemas.openxmlformats.org/officeDocument/2006/relationships/image" Target="media/image79.png"/><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hyperlink" Target="https://smartdoorlock.my.id/api/login" TargetMode="Externa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7.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footer" Target="footer8.xml"/><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chart" Target="charts/chart4.xml"/><Relationship Id="rId105" Type="http://schemas.openxmlformats.org/officeDocument/2006/relationships/header" Target="header9.xml"/><Relationship Id="rId113" Type="http://schemas.openxmlformats.org/officeDocument/2006/relationships/header" Target="header12.xml"/><Relationship Id="rId118" Type="http://schemas.openxmlformats.org/officeDocument/2006/relationships/header" Target="header14.xml"/><Relationship Id="rId126" Type="http://schemas.openxmlformats.org/officeDocument/2006/relationships/chart" Target="charts/chart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chart" Target="charts/chart2.xml"/><Relationship Id="rId121" Type="http://schemas.openxmlformats.org/officeDocument/2006/relationships/footer" Target="foot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103" Type="http://schemas.openxmlformats.org/officeDocument/2006/relationships/header" Target="header8.xml"/><Relationship Id="rId108" Type="http://schemas.openxmlformats.org/officeDocument/2006/relationships/image" Target="media/image74.png"/><Relationship Id="rId116" Type="http://schemas.openxmlformats.org/officeDocument/2006/relationships/footer" Target="footer14.xml"/><Relationship Id="rId124" Type="http://schemas.openxmlformats.org/officeDocument/2006/relationships/chart" Target="charts/chart5.xml"/><Relationship Id="rId129" Type="http://schemas.openxmlformats.org/officeDocument/2006/relationships/image" Target="media/image80.png"/><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3.png"/><Relationship Id="rId11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0.xml"/><Relationship Id="rId114" Type="http://schemas.openxmlformats.org/officeDocument/2006/relationships/footer" Target="footer13.xml"/><Relationship Id="rId119" Type="http://schemas.openxmlformats.org/officeDocument/2006/relationships/footer" Target="footer16.xml"/><Relationship Id="rId127" Type="http://schemas.openxmlformats.org/officeDocument/2006/relationships/image" Target="media/image7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chart" Target="charts/chart3.xml"/><Relationship Id="rId101" Type="http://schemas.openxmlformats.org/officeDocument/2006/relationships/header" Target="header7.xml"/><Relationship Id="rId122" Type="http://schemas.openxmlformats.org/officeDocument/2006/relationships/image" Target="media/image76.png"/><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yperlink" Target="mailto:khoirilwafi123@gmail.com" TargetMode="External"/><Relationship Id="rId34"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chart" Target="charts/chart1.xml"/><Relationship Id="rId104" Type="http://schemas.openxmlformats.org/officeDocument/2006/relationships/footer" Target="footer10.xml"/><Relationship Id="rId120" Type="http://schemas.openxmlformats.org/officeDocument/2006/relationships/header" Target="header15.xml"/><Relationship Id="rId125" Type="http://schemas.openxmlformats.org/officeDocument/2006/relationships/chart" Target="charts/chart6.xml"/><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75.png"/><Relationship Id="rId115" Type="http://schemas.openxmlformats.org/officeDocument/2006/relationships/header" Target="header13.xml"/><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0.png"/></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postm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v>latensi</c:v>
          </c:tx>
          <c:spPr>
            <a:ln>
              <a:solidFill>
                <a:srgbClr val="00B050"/>
              </a:solidFill>
            </a:ln>
          </c:spPr>
          <c:marker>
            <c:symbol val="none"/>
          </c:marker>
          <c:val>
            <c:numRef>
              <c:f>Sheet1!$B$2:$B$26</c:f>
              <c:numCache>
                <c:formatCode>General</c:formatCode>
                <c:ptCount val="25"/>
                <c:pt idx="0">
                  <c:v>79.8</c:v>
                </c:pt>
                <c:pt idx="1">
                  <c:v>82.8</c:v>
                </c:pt>
                <c:pt idx="2">
                  <c:v>74.8</c:v>
                </c:pt>
                <c:pt idx="3">
                  <c:v>72.400000000000006</c:v>
                </c:pt>
                <c:pt idx="4">
                  <c:v>77.900000000000006</c:v>
                </c:pt>
                <c:pt idx="5">
                  <c:v>66.2</c:v>
                </c:pt>
                <c:pt idx="6">
                  <c:v>69.3</c:v>
                </c:pt>
                <c:pt idx="7">
                  <c:v>66.2</c:v>
                </c:pt>
                <c:pt idx="8">
                  <c:v>73.599999999999994</c:v>
                </c:pt>
                <c:pt idx="9">
                  <c:v>77.3</c:v>
                </c:pt>
                <c:pt idx="10">
                  <c:v>78.5</c:v>
                </c:pt>
                <c:pt idx="11">
                  <c:v>89.1</c:v>
                </c:pt>
                <c:pt idx="12">
                  <c:v>95.7</c:v>
                </c:pt>
                <c:pt idx="13">
                  <c:v>87.1</c:v>
                </c:pt>
                <c:pt idx="14">
                  <c:v>104.7</c:v>
                </c:pt>
                <c:pt idx="15">
                  <c:v>112.3</c:v>
                </c:pt>
                <c:pt idx="16">
                  <c:v>111.2</c:v>
                </c:pt>
                <c:pt idx="17">
                  <c:v>121.5</c:v>
                </c:pt>
                <c:pt idx="18">
                  <c:v>101.9</c:v>
                </c:pt>
                <c:pt idx="19">
                  <c:v>118.4</c:v>
                </c:pt>
                <c:pt idx="20">
                  <c:v>108.2</c:v>
                </c:pt>
                <c:pt idx="21">
                  <c:v>119.7</c:v>
                </c:pt>
                <c:pt idx="22">
                  <c:v>106.2</c:v>
                </c:pt>
                <c:pt idx="23">
                  <c:v>120.3</c:v>
                </c:pt>
                <c:pt idx="24">
                  <c:v>128.9</c:v>
                </c:pt>
              </c:numCache>
            </c:numRef>
          </c:val>
          <c:smooth val="0"/>
        </c:ser>
        <c:dLbls>
          <c:showLegendKey val="0"/>
          <c:showVal val="0"/>
          <c:showCatName val="0"/>
          <c:showSerName val="0"/>
          <c:showPercent val="0"/>
          <c:showBubbleSize val="0"/>
        </c:dLbls>
        <c:marker val="1"/>
        <c:smooth val="0"/>
        <c:axId val="371336704"/>
        <c:axId val="371338624"/>
      </c:lineChart>
      <c:lineChart>
        <c:grouping val="standard"/>
        <c:varyColors val="0"/>
        <c:ser>
          <c:idx val="0"/>
          <c:order val="0"/>
          <c:tx>
            <c:v>user</c:v>
          </c:tx>
          <c:spPr>
            <a:ln>
              <a:solidFill>
                <a:srgbClr val="FF0000"/>
              </a:solidFill>
            </a:ln>
          </c:spPr>
          <c:marker>
            <c:symbol val="none"/>
          </c:marker>
          <c:val>
            <c:numRef>
              <c:f>Sheet1!$A$2:$A$26</c:f>
              <c:numCache>
                <c:formatCode>General</c:formatCode>
                <c:ptCount val="25"/>
                <c:pt idx="0">
                  <c:v>4</c:v>
                </c:pt>
                <c:pt idx="1">
                  <c:v>4</c:v>
                </c:pt>
                <c:pt idx="2">
                  <c:v>6</c:v>
                </c:pt>
                <c:pt idx="3">
                  <c:v>6</c:v>
                </c:pt>
                <c:pt idx="4">
                  <c:v>7</c:v>
                </c:pt>
                <c:pt idx="5">
                  <c:v>8</c:v>
                </c:pt>
                <c:pt idx="6">
                  <c:v>8</c:v>
                </c:pt>
                <c:pt idx="7">
                  <c:v>9</c:v>
                </c:pt>
                <c:pt idx="8">
                  <c:v>10</c:v>
                </c:pt>
                <c:pt idx="9">
                  <c:v>10</c:v>
                </c:pt>
                <c:pt idx="10">
                  <c:v>11</c:v>
                </c:pt>
                <c:pt idx="11">
                  <c:v>12</c:v>
                </c:pt>
                <c:pt idx="12">
                  <c:v>12</c:v>
                </c:pt>
                <c:pt idx="13">
                  <c:v>13</c:v>
                </c:pt>
                <c:pt idx="14">
                  <c:v>14</c:v>
                </c:pt>
                <c:pt idx="15">
                  <c:v>14</c:v>
                </c:pt>
                <c:pt idx="16">
                  <c:v>14</c:v>
                </c:pt>
                <c:pt idx="17">
                  <c:v>15</c:v>
                </c:pt>
                <c:pt idx="18">
                  <c:v>16</c:v>
                </c:pt>
                <c:pt idx="19">
                  <c:v>18</c:v>
                </c:pt>
                <c:pt idx="20">
                  <c:v>18</c:v>
                </c:pt>
                <c:pt idx="21">
                  <c:v>19</c:v>
                </c:pt>
                <c:pt idx="22">
                  <c:v>20</c:v>
                </c:pt>
                <c:pt idx="23">
                  <c:v>20</c:v>
                </c:pt>
                <c:pt idx="24">
                  <c:v>20</c:v>
                </c:pt>
              </c:numCache>
            </c:numRef>
          </c:val>
          <c:smooth val="0"/>
        </c:ser>
        <c:ser>
          <c:idx val="2"/>
          <c:order val="2"/>
          <c:tx>
            <c:v>error</c:v>
          </c:tx>
          <c:spPr>
            <a:ln>
              <a:solidFill>
                <a:srgbClr val="7030A0"/>
              </a:solidFill>
            </a:ln>
          </c:spPr>
          <c:marker>
            <c:symbol val="none"/>
          </c:marker>
          <c:val>
            <c:numRef>
              <c:f>Sheet1!$C$2:$C$26</c:f>
              <c:numCache>
                <c:formatCode>General</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smooth val="0"/>
        </c:ser>
        <c:dLbls>
          <c:showLegendKey val="0"/>
          <c:showVal val="0"/>
          <c:showCatName val="0"/>
          <c:showSerName val="0"/>
          <c:showPercent val="0"/>
          <c:showBubbleSize val="0"/>
        </c:dLbls>
        <c:marker val="1"/>
        <c:smooth val="0"/>
        <c:axId val="371367296"/>
        <c:axId val="371365376"/>
      </c:lineChart>
      <c:catAx>
        <c:axId val="371336704"/>
        <c:scaling>
          <c:orientation val="minMax"/>
        </c:scaling>
        <c:delete val="0"/>
        <c:axPos val="b"/>
        <c:title>
          <c:tx>
            <c:rich>
              <a:bodyPr/>
              <a:lstStyle/>
              <a:p>
                <a:pPr>
                  <a:defRPr/>
                </a:pPr>
                <a:r>
                  <a:rPr lang="en-US" b="0"/>
                  <a:t>pengujian ke-n</a:t>
                </a:r>
              </a:p>
            </c:rich>
          </c:tx>
          <c:overlay val="0"/>
        </c:title>
        <c:majorTickMark val="none"/>
        <c:minorTickMark val="none"/>
        <c:tickLblPos val="nextTo"/>
        <c:crossAx val="371338624"/>
        <c:crosses val="autoZero"/>
        <c:auto val="1"/>
        <c:lblAlgn val="ctr"/>
        <c:lblOffset val="100"/>
        <c:tickLblSkip val="3"/>
        <c:noMultiLvlLbl val="0"/>
      </c:catAx>
      <c:valAx>
        <c:axId val="371338624"/>
        <c:scaling>
          <c:orientation val="minMax"/>
        </c:scaling>
        <c:delete val="0"/>
        <c:axPos val="l"/>
        <c:title>
          <c:tx>
            <c:rich>
              <a:bodyPr rot="-5400000" vert="horz"/>
              <a:lstStyle/>
              <a:p>
                <a:pPr>
                  <a:defRPr/>
                </a:pPr>
                <a:r>
                  <a:rPr lang="en-US" b="0"/>
                  <a:t>latensi (ms)</a:t>
                </a:r>
              </a:p>
            </c:rich>
          </c:tx>
          <c:overlay val="0"/>
        </c:title>
        <c:numFmt formatCode="General" sourceLinked="1"/>
        <c:majorTickMark val="out"/>
        <c:minorTickMark val="none"/>
        <c:tickLblPos val="nextTo"/>
        <c:crossAx val="371336704"/>
        <c:crosses val="autoZero"/>
        <c:crossBetween val="between"/>
      </c:valAx>
      <c:valAx>
        <c:axId val="371365376"/>
        <c:scaling>
          <c:orientation val="minMax"/>
        </c:scaling>
        <c:delete val="0"/>
        <c:axPos val="r"/>
        <c:title>
          <c:tx>
            <c:rich>
              <a:bodyPr rot="-5400000" vert="horz"/>
              <a:lstStyle/>
              <a:p>
                <a:pPr>
                  <a:defRPr/>
                </a:pPr>
                <a:r>
                  <a:rPr lang="en-US" b="0"/>
                  <a:t>thread (user)</a:t>
                </a:r>
              </a:p>
            </c:rich>
          </c:tx>
          <c:overlay val="0"/>
        </c:title>
        <c:numFmt formatCode="General" sourceLinked="1"/>
        <c:majorTickMark val="out"/>
        <c:minorTickMark val="none"/>
        <c:tickLblPos val="nextTo"/>
        <c:crossAx val="371367296"/>
        <c:crosses val="max"/>
        <c:crossBetween val="between"/>
      </c:valAx>
      <c:catAx>
        <c:axId val="371367296"/>
        <c:scaling>
          <c:orientation val="minMax"/>
        </c:scaling>
        <c:delete val="1"/>
        <c:axPos val="b"/>
        <c:majorTickMark val="out"/>
        <c:minorTickMark val="none"/>
        <c:tickLblPos val="nextTo"/>
        <c:crossAx val="371365376"/>
        <c:crosses val="autoZero"/>
        <c:auto val="1"/>
        <c:lblAlgn val="ctr"/>
        <c:lblOffset val="100"/>
        <c:noMultiLvlLbl val="0"/>
      </c:catAx>
      <c:spPr>
        <a:ln>
          <a:solidFill>
            <a:schemeClr val="tx1"/>
          </a:solidFill>
        </a:ln>
      </c:spPr>
    </c:plotArea>
    <c:legend>
      <c:legendPos val="l"/>
      <c:layout>
        <c:manualLayout>
          <c:xMode val="edge"/>
          <c:yMode val="edge"/>
          <c:x val="0.69171577317886701"/>
          <c:y val="0.42568854390745742"/>
          <c:w val="0.15863932633420821"/>
          <c:h val="0.25115157480314959"/>
        </c:manualLayout>
      </c:layout>
      <c:overlay val="1"/>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2"/>
          <c:order val="2"/>
          <c:tx>
            <c:v>latensi</c:v>
          </c:tx>
          <c:spPr>
            <a:ln>
              <a:solidFill>
                <a:srgbClr val="92D050"/>
              </a:solidFill>
            </a:ln>
          </c:spPr>
          <c:marker>
            <c:symbol val="none"/>
          </c:marker>
          <c:val>
            <c:numRef>
              <c:f>result_verify_access!$N$2:$N$255</c:f>
              <c:numCache>
                <c:formatCode>General</c:formatCode>
                <c:ptCount val="254"/>
                <c:pt idx="0">
                  <c:v>243</c:v>
                </c:pt>
                <c:pt idx="1">
                  <c:v>228</c:v>
                </c:pt>
                <c:pt idx="2">
                  <c:v>268</c:v>
                </c:pt>
                <c:pt idx="3">
                  <c:v>263</c:v>
                </c:pt>
                <c:pt idx="4">
                  <c:v>309</c:v>
                </c:pt>
                <c:pt idx="5">
                  <c:v>301</c:v>
                </c:pt>
                <c:pt idx="6">
                  <c:v>410</c:v>
                </c:pt>
                <c:pt idx="7">
                  <c:v>396</c:v>
                </c:pt>
                <c:pt idx="8">
                  <c:v>409</c:v>
                </c:pt>
                <c:pt idx="9">
                  <c:v>413</c:v>
                </c:pt>
                <c:pt idx="10">
                  <c:v>429</c:v>
                </c:pt>
                <c:pt idx="11">
                  <c:v>441</c:v>
                </c:pt>
                <c:pt idx="12">
                  <c:v>499</c:v>
                </c:pt>
                <c:pt idx="13">
                  <c:v>569</c:v>
                </c:pt>
                <c:pt idx="14">
                  <c:v>529</c:v>
                </c:pt>
                <c:pt idx="15">
                  <c:v>553</c:v>
                </c:pt>
                <c:pt idx="16">
                  <c:v>467</c:v>
                </c:pt>
                <c:pt idx="17">
                  <c:v>463</c:v>
                </c:pt>
                <c:pt idx="18">
                  <c:v>641</c:v>
                </c:pt>
                <c:pt idx="19">
                  <c:v>630</c:v>
                </c:pt>
                <c:pt idx="20">
                  <c:v>648</c:v>
                </c:pt>
                <c:pt idx="21">
                  <c:v>603</c:v>
                </c:pt>
                <c:pt idx="22">
                  <c:v>669</c:v>
                </c:pt>
                <c:pt idx="23">
                  <c:v>595</c:v>
                </c:pt>
                <c:pt idx="24">
                  <c:v>648</c:v>
                </c:pt>
                <c:pt idx="25">
                  <c:v>648</c:v>
                </c:pt>
                <c:pt idx="26">
                  <c:v>661</c:v>
                </c:pt>
                <c:pt idx="27">
                  <c:v>692</c:v>
                </c:pt>
                <c:pt idx="28">
                  <c:v>662</c:v>
                </c:pt>
                <c:pt idx="29">
                  <c:v>542</c:v>
                </c:pt>
                <c:pt idx="30">
                  <c:v>656</c:v>
                </c:pt>
                <c:pt idx="31">
                  <c:v>595</c:v>
                </c:pt>
                <c:pt idx="32">
                  <c:v>720</c:v>
                </c:pt>
                <c:pt idx="33">
                  <c:v>709</c:v>
                </c:pt>
                <c:pt idx="34">
                  <c:v>764</c:v>
                </c:pt>
                <c:pt idx="35">
                  <c:v>811</c:v>
                </c:pt>
                <c:pt idx="36">
                  <c:v>686</c:v>
                </c:pt>
                <c:pt idx="37">
                  <c:v>852</c:v>
                </c:pt>
                <c:pt idx="38">
                  <c:v>814</c:v>
                </c:pt>
                <c:pt idx="39">
                  <c:v>874</c:v>
                </c:pt>
                <c:pt idx="40">
                  <c:v>756</c:v>
                </c:pt>
                <c:pt idx="41">
                  <c:v>938</c:v>
                </c:pt>
                <c:pt idx="42">
                  <c:v>990</c:v>
                </c:pt>
                <c:pt idx="43">
                  <c:v>824</c:v>
                </c:pt>
                <c:pt idx="44">
                  <c:v>1124</c:v>
                </c:pt>
                <c:pt idx="45">
                  <c:v>1040</c:v>
                </c:pt>
                <c:pt idx="46">
                  <c:v>1032</c:v>
                </c:pt>
                <c:pt idx="47">
                  <c:v>907</c:v>
                </c:pt>
                <c:pt idx="48">
                  <c:v>1080</c:v>
                </c:pt>
                <c:pt idx="49">
                  <c:v>1060</c:v>
                </c:pt>
                <c:pt idx="50">
                  <c:v>1048</c:v>
                </c:pt>
                <c:pt idx="51">
                  <c:v>917</c:v>
                </c:pt>
                <c:pt idx="52">
                  <c:v>1012</c:v>
                </c:pt>
                <c:pt idx="53">
                  <c:v>1098</c:v>
                </c:pt>
                <c:pt idx="54">
                  <c:v>1248</c:v>
                </c:pt>
                <c:pt idx="55">
                  <c:v>1151</c:v>
                </c:pt>
                <c:pt idx="56">
                  <c:v>984</c:v>
                </c:pt>
                <c:pt idx="57">
                  <c:v>990</c:v>
                </c:pt>
                <c:pt idx="58">
                  <c:v>1305</c:v>
                </c:pt>
                <c:pt idx="59">
                  <c:v>1029</c:v>
                </c:pt>
                <c:pt idx="60">
                  <c:v>1051</c:v>
                </c:pt>
                <c:pt idx="61">
                  <c:v>1361</c:v>
                </c:pt>
                <c:pt idx="62">
                  <c:v>1049</c:v>
                </c:pt>
                <c:pt idx="63">
                  <c:v>1255</c:v>
                </c:pt>
                <c:pt idx="64">
                  <c:v>1057</c:v>
                </c:pt>
                <c:pt idx="65">
                  <c:v>1267</c:v>
                </c:pt>
                <c:pt idx="66">
                  <c:v>1138</c:v>
                </c:pt>
                <c:pt idx="67">
                  <c:v>1290</c:v>
                </c:pt>
                <c:pt idx="68">
                  <c:v>1114</c:v>
                </c:pt>
                <c:pt idx="69">
                  <c:v>1332</c:v>
                </c:pt>
                <c:pt idx="70">
                  <c:v>1451</c:v>
                </c:pt>
                <c:pt idx="71">
                  <c:v>1113</c:v>
                </c:pt>
                <c:pt idx="72">
                  <c:v>1310</c:v>
                </c:pt>
                <c:pt idx="73">
                  <c:v>1201</c:v>
                </c:pt>
                <c:pt idx="74">
                  <c:v>1190</c:v>
                </c:pt>
                <c:pt idx="75">
                  <c:v>1407</c:v>
                </c:pt>
                <c:pt idx="76">
                  <c:v>1281</c:v>
                </c:pt>
                <c:pt idx="77">
                  <c:v>1505</c:v>
                </c:pt>
                <c:pt idx="78">
                  <c:v>1531</c:v>
                </c:pt>
                <c:pt idx="79">
                  <c:v>1355</c:v>
                </c:pt>
                <c:pt idx="80">
                  <c:v>1747</c:v>
                </c:pt>
                <c:pt idx="81">
                  <c:v>1558</c:v>
                </c:pt>
                <c:pt idx="82">
                  <c:v>1391</c:v>
                </c:pt>
                <c:pt idx="83">
                  <c:v>1599</c:v>
                </c:pt>
                <c:pt idx="84">
                  <c:v>1416</c:v>
                </c:pt>
                <c:pt idx="85">
                  <c:v>1828</c:v>
                </c:pt>
                <c:pt idx="86">
                  <c:v>1655</c:v>
                </c:pt>
                <c:pt idx="87">
                  <c:v>1521</c:v>
                </c:pt>
                <c:pt idx="88">
                  <c:v>1521</c:v>
                </c:pt>
                <c:pt idx="89">
                  <c:v>1710</c:v>
                </c:pt>
                <c:pt idx="90">
                  <c:v>1756</c:v>
                </c:pt>
                <c:pt idx="91">
                  <c:v>1767</c:v>
                </c:pt>
                <c:pt idx="92">
                  <c:v>1791</c:v>
                </c:pt>
                <c:pt idx="93">
                  <c:v>2123</c:v>
                </c:pt>
                <c:pt idx="94">
                  <c:v>1680</c:v>
                </c:pt>
                <c:pt idx="95">
                  <c:v>2219</c:v>
                </c:pt>
                <c:pt idx="96">
                  <c:v>1683</c:v>
                </c:pt>
                <c:pt idx="97">
                  <c:v>1863</c:v>
                </c:pt>
                <c:pt idx="98">
                  <c:v>2274</c:v>
                </c:pt>
                <c:pt idx="99">
                  <c:v>1871</c:v>
                </c:pt>
                <c:pt idx="100">
                  <c:v>2315</c:v>
                </c:pt>
                <c:pt idx="101">
                  <c:v>2178</c:v>
                </c:pt>
                <c:pt idx="102">
                  <c:v>1755</c:v>
                </c:pt>
                <c:pt idx="103">
                  <c:v>2039</c:v>
                </c:pt>
                <c:pt idx="104">
                  <c:v>1988</c:v>
                </c:pt>
                <c:pt idx="105">
                  <c:v>2368</c:v>
                </c:pt>
                <c:pt idx="106">
                  <c:v>2032</c:v>
                </c:pt>
                <c:pt idx="107">
                  <c:v>2026</c:v>
                </c:pt>
                <c:pt idx="108">
                  <c:v>1992</c:v>
                </c:pt>
                <c:pt idx="109">
                  <c:v>2047</c:v>
                </c:pt>
                <c:pt idx="110">
                  <c:v>2039</c:v>
                </c:pt>
                <c:pt idx="111">
                  <c:v>2410</c:v>
                </c:pt>
                <c:pt idx="112">
                  <c:v>1872</c:v>
                </c:pt>
                <c:pt idx="113">
                  <c:v>1895</c:v>
                </c:pt>
                <c:pt idx="114">
                  <c:v>2068</c:v>
                </c:pt>
                <c:pt idx="115">
                  <c:v>1877</c:v>
                </c:pt>
                <c:pt idx="116">
                  <c:v>2077</c:v>
                </c:pt>
                <c:pt idx="117">
                  <c:v>1889</c:v>
                </c:pt>
                <c:pt idx="118">
                  <c:v>1947</c:v>
                </c:pt>
                <c:pt idx="119">
                  <c:v>2257</c:v>
                </c:pt>
                <c:pt idx="120">
                  <c:v>2220</c:v>
                </c:pt>
                <c:pt idx="121">
                  <c:v>2266</c:v>
                </c:pt>
                <c:pt idx="122">
                  <c:v>2514</c:v>
                </c:pt>
                <c:pt idx="123">
                  <c:v>2223</c:v>
                </c:pt>
                <c:pt idx="124">
                  <c:v>2188</c:v>
                </c:pt>
                <c:pt idx="125">
                  <c:v>2328</c:v>
                </c:pt>
                <c:pt idx="126">
                  <c:v>2200</c:v>
                </c:pt>
                <c:pt idx="127">
                  <c:v>2006</c:v>
                </c:pt>
                <c:pt idx="128">
                  <c:v>2391</c:v>
                </c:pt>
                <c:pt idx="129">
                  <c:v>2780</c:v>
                </c:pt>
                <c:pt idx="130">
                  <c:v>2120</c:v>
                </c:pt>
                <c:pt idx="131">
                  <c:v>2689</c:v>
                </c:pt>
                <c:pt idx="132">
                  <c:v>2435</c:v>
                </c:pt>
                <c:pt idx="133">
                  <c:v>2811</c:v>
                </c:pt>
                <c:pt idx="134">
                  <c:v>2333</c:v>
                </c:pt>
                <c:pt idx="135">
                  <c:v>2201</c:v>
                </c:pt>
                <c:pt idx="136">
                  <c:v>2789</c:v>
                </c:pt>
                <c:pt idx="137">
                  <c:v>2393</c:v>
                </c:pt>
                <c:pt idx="138">
                  <c:v>2622</c:v>
                </c:pt>
                <c:pt idx="139">
                  <c:v>2436</c:v>
                </c:pt>
                <c:pt idx="140">
                  <c:v>2502</c:v>
                </c:pt>
                <c:pt idx="141">
                  <c:v>2563</c:v>
                </c:pt>
                <c:pt idx="142">
                  <c:v>2962</c:v>
                </c:pt>
                <c:pt idx="143">
                  <c:v>2619</c:v>
                </c:pt>
                <c:pt idx="144">
                  <c:v>2352</c:v>
                </c:pt>
                <c:pt idx="145">
                  <c:v>3150</c:v>
                </c:pt>
                <c:pt idx="146">
                  <c:v>2321</c:v>
                </c:pt>
                <c:pt idx="147">
                  <c:v>3206</c:v>
                </c:pt>
                <c:pt idx="148">
                  <c:v>2548</c:v>
                </c:pt>
                <c:pt idx="149">
                  <c:v>2748</c:v>
                </c:pt>
                <c:pt idx="150">
                  <c:v>2542</c:v>
                </c:pt>
                <c:pt idx="151">
                  <c:v>2577</c:v>
                </c:pt>
                <c:pt idx="152">
                  <c:v>2808</c:v>
                </c:pt>
                <c:pt idx="153">
                  <c:v>2572</c:v>
                </c:pt>
                <c:pt idx="154">
                  <c:v>2819</c:v>
                </c:pt>
                <c:pt idx="155">
                  <c:v>2624</c:v>
                </c:pt>
                <c:pt idx="156">
                  <c:v>2628</c:v>
                </c:pt>
                <c:pt idx="157">
                  <c:v>2791</c:v>
                </c:pt>
                <c:pt idx="158">
                  <c:v>2802</c:v>
                </c:pt>
                <c:pt idx="159">
                  <c:v>2857</c:v>
                </c:pt>
                <c:pt idx="160">
                  <c:v>2681</c:v>
                </c:pt>
                <c:pt idx="161">
                  <c:v>2855</c:v>
                </c:pt>
                <c:pt idx="162">
                  <c:v>2670</c:v>
                </c:pt>
                <c:pt idx="163">
                  <c:v>2934</c:v>
                </c:pt>
                <c:pt idx="164">
                  <c:v>2977</c:v>
                </c:pt>
                <c:pt idx="165">
                  <c:v>3104</c:v>
                </c:pt>
                <c:pt idx="166">
                  <c:v>3074</c:v>
                </c:pt>
                <c:pt idx="167">
                  <c:v>2761</c:v>
                </c:pt>
                <c:pt idx="168">
                  <c:v>3292</c:v>
                </c:pt>
                <c:pt idx="169">
                  <c:v>2985</c:v>
                </c:pt>
                <c:pt idx="170">
                  <c:v>2980</c:v>
                </c:pt>
                <c:pt idx="171">
                  <c:v>3294</c:v>
                </c:pt>
                <c:pt idx="172">
                  <c:v>3071</c:v>
                </c:pt>
                <c:pt idx="173">
                  <c:v>3063</c:v>
                </c:pt>
                <c:pt idx="174">
                  <c:v>3083</c:v>
                </c:pt>
                <c:pt idx="175">
                  <c:v>3267</c:v>
                </c:pt>
                <c:pt idx="176">
                  <c:v>3076</c:v>
                </c:pt>
                <c:pt idx="177">
                  <c:v>3097</c:v>
                </c:pt>
                <c:pt idx="178">
                  <c:v>3215</c:v>
                </c:pt>
                <c:pt idx="179">
                  <c:v>3231</c:v>
                </c:pt>
                <c:pt idx="180">
                  <c:v>3073</c:v>
                </c:pt>
                <c:pt idx="181">
                  <c:v>3291</c:v>
                </c:pt>
                <c:pt idx="182">
                  <c:v>3307</c:v>
                </c:pt>
                <c:pt idx="183">
                  <c:v>3337</c:v>
                </c:pt>
                <c:pt idx="184">
                  <c:v>3205</c:v>
                </c:pt>
                <c:pt idx="185">
                  <c:v>3427</c:v>
                </c:pt>
                <c:pt idx="186">
                  <c:v>3379</c:v>
                </c:pt>
                <c:pt idx="187">
                  <c:v>3851</c:v>
                </c:pt>
                <c:pt idx="188">
                  <c:v>3856</c:v>
                </c:pt>
                <c:pt idx="189">
                  <c:v>3306</c:v>
                </c:pt>
                <c:pt idx="190">
                  <c:v>3309</c:v>
                </c:pt>
                <c:pt idx="191">
                  <c:v>3468</c:v>
                </c:pt>
                <c:pt idx="192">
                  <c:v>3318</c:v>
                </c:pt>
                <c:pt idx="193">
                  <c:v>3911</c:v>
                </c:pt>
                <c:pt idx="194">
                  <c:v>3487</c:v>
                </c:pt>
                <c:pt idx="195">
                  <c:v>3377</c:v>
                </c:pt>
                <c:pt idx="196">
                  <c:v>3620</c:v>
                </c:pt>
                <c:pt idx="197">
                  <c:v>3501</c:v>
                </c:pt>
                <c:pt idx="198">
                  <c:v>3606</c:v>
                </c:pt>
                <c:pt idx="199">
                  <c:v>3581</c:v>
                </c:pt>
                <c:pt idx="200">
                  <c:v>3676</c:v>
                </c:pt>
                <c:pt idx="201">
                  <c:v>3592</c:v>
                </c:pt>
                <c:pt idx="202">
                  <c:v>3573</c:v>
                </c:pt>
                <c:pt idx="203">
                  <c:v>3988</c:v>
                </c:pt>
                <c:pt idx="204">
                  <c:v>3708</c:v>
                </c:pt>
                <c:pt idx="205">
                  <c:v>3633</c:v>
                </c:pt>
                <c:pt idx="206">
                  <c:v>3467</c:v>
                </c:pt>
                <c:pt idx="207">
                  <c:v>3477</c:v>
                </c:pt>
                <c:pt idx="208">
                  <c:v>3488</c:v>
                </c:pt>
                <c:pt idx="209">
                  <c:v>3726</c:v>
                </c:pt>
                <c:pt idx="210">
                  <c:v>3841</c:v>
                </c:pt>
                <c:pt idx="211">
                  <c:v>3837</c:v>
                </c:pt>
                <c:pt idx="212">
                  <c:v>3800</c:v>
                </c:pt>
                <c:pt idx="213">
                  <c:v>3812</c:v>
                </c:pt>
                <c:pt idx="214">
                  <c:v>3760</c:v>
                </c:pt>
                <c:pt idx="215">
                  <c:v>3778</c:v>
                </c:pt>
                <c:pt idx="216">
                  <c:v>3717</c:v>
                </c:pt>
                <c:pt idx="217">
                  <c:v>3728</c:v>
                </c:pt>
                <c:pt idx="218">
                  <c:v>3868</c:v>
                </c:pt>
                <c:pt idx="219">
                  <c:v>3922</c:v>
                </c:pt>
                <c:pt idx="220">
                  <c:v>4008</c:v>
                </c:pt>
                <c:pt idx="221">
                  <c:v>3994</c:v>
                </c:pt>
                <c:pt idx="222">
                  <c:v>4001</c:v>
                </c:pt>
                <c:pt idx="223">
                  <c:v>3873</c:v>
                </c:pt>
                <c:pt idx="224">
                  <c:v>3847</c:v>
                </c:pt>
                <c:pt idx="225">
                  <c:v>4199</c:v>
                </c:pt>
                <c:pt idx="226">
                  <c:v>3988</c:v>
                </c:pt>
                <c:pt idx="227">
                  <c:v>4087</c:v>
                </c:pt>
                <c:pt idx="228">
                  <c:v>4061</c:v>
                </c:pt>
                <c:pt idx="229">
                  <c:v>4114</c:v>
                </c:pt>
                <c:pt idx="230">
                  <c:v>4145</c:v>
                </c:pt>
                <c:pt idx="231">
                  <c:v>4060</c:v>
                </c:pt>
                <c:pt idx="232">
                  <c:v>4312</c:v>
                </c:pt>
                <c:pt idx="233">
                  <c:v>4203</c:v>
                </c:pt>
                <c:pt idx="234">
                  <c:v>4284</c:v>
                </c:pt>
                <c:pt idx="235">
                  <c:v>4054</c:v>
                </c:pt>
                <c:pt idx="236">
                  <c:v>4098</c:v>
                </c:pt>
                <c:pt idx="237">
                  <c:v>4268</c:v>
                </c:pt>
                <c:pt idx="238">
                  <c:v>4396</c:v>
                </c:pt>
                <c:pt idx="239">
                  <c:v>4180</c:v>
                </c:pt>
                <c:pt idx="240">
                  <c:v>4183</c:v>
                </c:pt>
                <c:pt idx="241">
                  <c:v>4184</c:v>
                </c:pt>
                <c:pt idx="242">
                  <c:v>4345</c:v>
                </c:pt>
                <c:pt idx="243">
                  <c:v>4378</c:v>
                </c:pt>
                <c:pt idx="244">
                  <c:v>4391</c:v>
                </c:pt>
                <c:pt idx="245">
                  <c:v>4516</c:v>
                </c:pt>
                <c:pt idx="246">
                  <c:v>4426</c:v>
                </c:pt>
                <c:pt idx="247">
                  <c:v>4524</c:v>
                </c:pt>
                <c:pt idx="248">
                  <c:v>4436</c:v>
                </c:pt>
                <c:pt idx="249">
                  <c:v>716</c:v>
                </c:pt>
                <c:pt idx="250">
                  <c:v>1451</c:v>
                </c:pt>
                <c:pt idx="251">
                  <c:v>105</c:v>
                </c:pt>
                <c:pt idx="252">
                  <c:v>291</c:v>
                </c:pt>
                <c:pt idx="253">
                  <c:v>105</c:v>
                </c:pt>
              </c:numCache>
            </c:numRef>
          </c:val>
          <c:smooth val="0"/>
        </c:ser>
        <c:dLbls>
          <c:showLegendKey val="0"/>
          <c:showVal val="0"/>
          <c:showCatName val="0"/>
          <c:showSerName val="0"/>
          <c:showPercent val="0"/>
          <c:showBubbleSize val="0"/>
        </c:dLbls>
        <c:marker val="1"/>
        <c:smooth val="0"/>
        <c:axId val="371382144"/>
        <c:axId val="371384320"/>
      </c:lineChart>
      <c:lineChart>
        <c:grouping val="standard"/>
        <c:varyColors val="0"/>
        <c:ser>
          <c:idx val="0"/>
          <c:order val="0"/>
          <c:tx>
            <c:v>respon http</c:v>
          </c:tx>
          <c:spPr>
            <a:ln>
              <a:solidFill>
                <a:srgbClr val="7030A0"/>
              </a:solidFill>
            </a:ln>
          </c:spPr>
          <c:marker>
            <c:symbol val="none"/>
          </c:marker>
          <c:val>
            <c:numRef>
              <c:f>result_verify_access!$D$2:$D$255</c:f>
              <c:numCache>
                <c:formatCode>General</c:formatCode>
                <c:ptCount val="254"/>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pt idx="31">
                  <c:v>200</c:v>
                </c:pt>
                <c:pt idx="32">
                  <c:v>200</c:v>
                </c:pt>
                <c:pt idx="33">
                  <c:v>200</c:v>
                </c:pt>
                <c:pt idx="34">
                  <c:v>200</c:v>
                </c:pt>
                <c:pt idx="35">
                  <c:v>200</c:v>
                </c:pt>
                <c:pt idx="36">
                  <c:v>200</c:v>
                </c:pt>
                <c:pt idx="37">
                  <c:v>200</c:v>
                </c:pt>
                <c:pt idx="38">
                  <c:v>200</c:v>
                </c:pt>
                <c:pt idx="39">
                  <c:v>200</c:v>
                </c:pt>
                <c:pt idx="40">
                  <c:v>200</c:v>
                </c:pt>
                <c:pt idx="41">
                  <c:v>200</c:v>
                </c:pt>
                <c:pt idx="42">
                  <c:v>200</c:v>
                </c:pt>
                <c:pt idx="43">
                  <c:v>200</c:v>
                </c:pt>
                <c:pt idx="44">
                  <c:v>200</c:v>
                </c:pt>
                <c:pt idx="45">
                  <c:v>200</c:v>
                </c:pt>
                <c:pt idx="46">
                  <c:v>200</c:v>
                </c:pt>
                <c:pt idx="47">
                  <c:v>200</c:v>
                </c:pt>
                <c:pt idx="48">
                  <c:v>200</c:v>
                </c:pt>
                <c:pt idx="49">
                  <c:v>200</c:v>
                </c:pt>
                <c:pt idx="50">
                  <c:v>200</c:v>
                </c:pt>
                <c:pt idx="51">
                  <c:v>200</c:v>
                </c:pt>
                <c:pt idx="52">
                  <c:v>200</c:v>
                </c:pt>
                <c:pt idx="53">
                  <c:v>200</c:v>
                </c:pt>
                <c:pt idx="54">
                  <c:v>200</c:v>
                </c:pt>
                <c:pt idx="55">
                  <c:v>200</c:v>
                </c:pt>
                <c:pt idx="56">
                  <c:v>200</c:v>
                </c:pt>
                <c:pt idx="57">
                  <c:v>200</c:v>
                </c:pt>
                <c:pt idx="58">
                  <c:v>200</c:v>
                </c:pt>
                <c:pt idx="59">
                  <c:v>200</c:v>
                </c:pt>
                <c:pt idx="60">
                  <c:v>200</c:v>
                </c:pt>
                <c:pt idx="61">
                  <c:v>200</c:v>
                </c:pt>
                <c:pt idx="62">
                  <c:v>200</c:v>
                </c:pt>
                <c:pt idx="63">
                  <c:v>200</c:v>
                </c:pt>
                <c:pt idx="64">
                  <c:v>200</c:v>
                </c:pt>
                <c:pt idx="65">
                  <c:v>200</c:v>
                </c:pt>
                <c:pt idx="66">
                  <c:v>200</c:v>
                </c:pt>
                <c:pt idx="67">
                  <c:v>200</c:v>
                </c:pt>
                <c:pt idx="68">
                  <c:v>200</c:v>
                </c:pt>
                <c:pt idx="69">
                  <c:v>200</c:v>
                </c:pt>
                <c:pt idx="70">
                  <c:v>200</c:v>
                </c:pt>
                <c:pt idx="71">
                  <c:v>200</c:v>
                </c:pt>
                <c:pt idx="72">
                  <c:v>200</c:v>
                </c:pt>
                <c:pt idx="73">
                  <c:v>200</c:v>
                </c:pt>
                <c:pt idx="74">
                  <c:v>200</c:v>
                </c:pt>
                <c:pt idx="75">
                  <c:v>200</c:v>
                </c:pt>
                <c:pt idx="76">
                  <c:v>200</c:v>
                </c:pt>
                <c:pt idx="77">
                  <c:v>200</c:v>
                </c:pt>
                <c:pt idx="78">
                  <c:v>200</c:v>
                </c:pt>
                <c:pt idx="79">
                  <c:v>200</c:v>
                </c:pt>
                <c:pt idx="80">
                  <c:v>200</c:v>
                </c:pt>
                <c:pt idx="81">
                  <c:v>200</c:v>
                </c:pt>
                <c:pt idx="82">
                  <c:v>200</c:v>
                </c:pt>
                <c:pt idx="83">
                  <c:v>200</c:v>
                </c:pt>
                <c:pt idx="84">
                  <c:v>200</c:v>
                </c:pt>
                <c:pt idx="85">
                  <c:v>200</c:v>
                </c:pt>
                <c:pt idx="86">
                  <c:v>200</c:v>
                </c:pt>
                <c:pt idx="87">
                  <c:v>200</c:v>
                </c:pt>
                <c:pt idx="88">
                  <c:v>200</c:v>
                </c:pt>
                <c:pt idx="89">
                  <c:v>200</c:v>
                </c:pt>
                <c:pt idx="90">
                  <c:v>200</c:v>
                </c:pt>
                <c:pt idx="91">
                  <c:v>200</c:v>
                </c:pt>
                <c:pt idx="92">
                  <c:v>200</c:v>
                </c:pt>
                <c:pt idx="93">
                  <c:v>200</c:v>
                </c:pt>
                <c:pt idx="94">
                  <c:v>200</c:v>
                </c:pt>
                <c:pt idx="95">
                  <c:v>200</c:v>
                </c:pt>
                <c:pt idx="96">
                  <c:v>200</c:v>
                </c:pt>
                <c:pt idx="97">
                  <c:v>200</c:v>
                </c:pt>
                <c:pt idx="98">
                  <c:v>200</c:v>
                </c:pt>
                <c:pt idx="99">
                  <c:v>200</c:v>
                </c:pt>
                <c:pt idx="100">
                  <c:v>200</c:v>
                </c:pt>
                <c:pt idx="101">
                  <c:v>200</c:v>
                </c:pt>
                <c:pt idx="102">
                  <c:v>200</c:v>
                </c:pt>
                <c:pt idx="103">
                  <c:v>200</c:v>
                </c:pt>
                <c:pt idx="104">
                  <c:v>200</c:v>
                </c:pt>
                <c:pt idx="105">
                  <c:v>200</c:v>
                </c:pt>
                <c:pt idx="106">
                  <c:v>200</c:v>
                </c:pt>
                <c:pt idx="107">
                  <c:v>200</c:v>
                </c:pt>
                <c:pt idx="108">
                  <c:v>200</c:v>
                </c:pt>
                <c:pt idx="109">
                  <c:v>200</c:v>
                </c:pt>
                <c:pt idx="110">
                  <c:v>200</c:v>
                </c:pt>
                <c:pt idx="111">
                  <c:v>200</c:v>
                </c:pt>
                <c:pt idx="112">
                  <c:v>200</c:v>
                </c:pt>
                <c:pt idx="113">
                  <c:v>200</c:v>
                </c:pt>
                <c:pt idx="114">
                  <c:v>200</c:v>
                </c:pt>
                <c:pt idx="115">
                  <c:v>200</c:v>
                </c:pt>
                <c:pt idx="116">
                  <c:v>200</c:v>
                </c:pt>
                <c:pt idx="117">
                  <c:v>200</c:v>
                </c:pt>
                <c:pt idx="118">
                  <c:v>200</c:v>
                </c:pt>
                <c:pt idx="119">
                  <c:v>200</c:v>
                </c:pt>
                <c:pt idx="120">
                  <c:v>200</c:v>
                </c:pt>
                <c:pt idx="121">
                  <c:v>200</c:v>
                </c:pt>
                <c:pt idx="122">
                  <c:v>200</c:v>
                </c:pt>
                <c:pt idx="123">
                  <c:v>200</c:v>
                </c:pt>
                <c:pt idx="124">
                  <c:v>200</c:v>
                </c:pt>
                <c:pt idx="125">
                  <c:v>200</c:v>
                </c:pt>
                <c:pt idx="126">
                  <c:v>200</c:v>
                </c:pt>
                <c:pt idx="127">
                  <c:v>200</c:v>
                </c:pt>
                <c:pt idx="128">
                  <c:v>200</c:v>
                </c:pt>
                <c:pt idx="129">
                  <c:v>200</c:v>
                </c:pt>
                <c:pt idx="130">
                  <c:v>200</c:v>
                </c:pt>
                <c:pt idx="131">
                  <c:v>200</c:v>
                </c:pt>
                <c:pt idx="132">
                  <c:v>200</c:v>
                </c:pt>
                <c:pt idx="133">
                  <c:v>200</c:v>
                </c:pt>
                <c:pt idx="134">
                  <c:v>200</c:v>
                </c:pt>
                <c:pt idx="135">
                  <c:v>200</c:v>
                </c:pt>
                <c:pt idx="136">
                  <c:v>200</c:v>
                </c:pt>
                <c:pt idx="137">
                  <c:v>200</c:v>
                </c:pt>
                <c:pt idx="138">
                  <c:v>200</c:v>
                </c:pt>
                <c:pt idx="139">
                  <c:v>200</c:v>
                </c:pt>
                <c:pt idx="140">
                  <c:v>200</c:v>
                </c:pt>
                <c:pt idx="141">
                  <c:v>200</c:v>
                </c:pt>
                <c:pt idx="142">
                  <c:v>200</c:v>
                </c:pt>
                <c:pt idx="143">
                  <c:v>200</c:v>
                </c:pt>
                <c:pt idx="144">
                  <c:v>200</c:v>
                </c:pt>
                <c:pt idx="145">
                  <c:v>200</c:v>
                </c:pt>
                <c:pt idx="146">
                  <c:v>200</c:v>
                </c:pt>
                <c:pt idx="147">
                  <c:v>200</c:v>
                </c:pt>
                <c:pt idx="148">
                  <c:v>200</c:v>
                </c:pt>
                <c:pt idx="149">
                  <c:v>200</c:v>
                </c:pt>
                <c:pt idx="150">
                  <c:v>200</c:v>
                </c:pt>
                <c:pt idx="151">
                  <c:v>200</c:v>
                </c:pt>
                <c:pt idx="152">
                  <c:v>200</c:v>
                </c:pt>
                <c:pt idx="153">
                  <c:v>200</c:v>
                </c:pt>
                <c:pt idx="154">
                  <c:v>200</c:v>
                </c:pt>
                <c:pt idx="155">
                  <c:v>200</c:v>
                </c:pt>
                <c:pt idx="156">
                  <c:v>200</c:v>
                </c:pt>
                <c:pt idx="157">
                  <c:v>200</c:v>
                </c:pt>
                <c:pt idx="158">
                  <c:v>200</c:v>
                </c:pt>
                <c:pt idx="159">
                  <c:v>200</c:v>
                </c:pt>
                <c:pt idx="160">
                  <c:v>200</c:v>
                </c:pt>
                <c:pt idx="161">
                  <c:v>200</c:v>
                </c:pt>
                <c:pt idx="162">
                  <c:v>200</c:v>
                </c:pt>
                <c:pt idx="163">
                  <c:v>200</c:v>
                </c:pt>
                <c:pt idx="164">
                  <c:v>200</c:v>
                </c:pt>
                <c:pt idx="165">
                  <c:v>200</c:v>
                </c:pt>
                <c:pt idx="166">
                  <c:v>200</c:v>
                </c:pt>
                <c:pt idx="167">
                  <c:v>200</c:v>
                </c:pt>
                <c:pt idx="168">
                  <c:v>200</c:v>
                </c:pt>
                <c:pt idx="169">
                  <c:v>200</c:v>
                </c:pt>
                <c:pt idx="170">
                  <c:v>200</c:v>
                </c:pt>
                <c:pt idx="171">
                  <c:v>200</c:v>
                </c:pt>
                <c:pt idx="172">
                  <c:v>200</c:v>
                </c:pt>
                <c:pt idx="173">
                  <c:v>200</c:v>
                </c:pt>
                <c:pt idx="174">
                  <c:v>200</c:v>
                </c:pt>
                <c:pt idx="175">
                  <c:v>200</c:v>
                </c:pt>
                <c:pt idx="176">
                  <c:v>200</c:v>
                </c:pt>
                <c:pt idx="177">
                  <c:v>200</c:v>
                </c:pt>
                <c:pt idx="178">
                  <c:v>200</c:v>
                </c:pt>
                <c:pt idx="179">
                  <c:v>200</c:v>
                </c:pt>
                <c:pt idx="180">
                  <c:v>200</c:v>
                </c:pt>
                <c:pt idx="181">
                  <c:v>200</c:v>
                </c:pt>
                <c:pt idx="182">
                  <c:v>200</c:v>
                </c:pt>
                <c:pt idx="183">
                  <c:v>200</c:v>
                </c:pt>
                <c:pt idx="184">
                  <c:v>200</c:v>
                </c:pt>
                <c:pt idx="185">
                  <c:v>200</c:v>
                </c:pt>
                <c:pt idx="186">
                  <c:v>200</c:v>
                </c:pt>
                <c:pt idx="187">
                  <c:v>200</c:v>
                </c:pt>
                <c:pt idx="188">
                  <c:v>200</c:v>
                </c:pt>
                <c:pt idx="189">
                  <c:v>200</c:v>
                </c:pt>
                <c:pt idx="190">
                  <c:v>200</c:v>
                </c:pt>
                <c:pt idx="191">
                  <c:v>200</c:v>
                </c:pt>
                <c:pt idx="192">
                  <c:v>200</c:v>
                </c:pt>
                <c:pt idx="193">
                  <c:v>200</c:v>
                </c:pt>
                <c:pt idx="194">
                  <c:v>200</c:v>
                </c:pt>
                <c:pt idx="195">
                  <c:v>200</c:v>
                </c:pt>
                <c:pt idx="196">
                  <c:v>200</c:v>
                </c:pt>
                <c:pt idx="197">
                  <c:v>200</c:v>
                </c:pt>
                <c:pt idx="198">
                  <c:v>200</c:v>
                </c:pt>
                <c:pt idx="199">
                  <c:v>200</c:v>
                </c:pt>
                <c:pt idx="200">
                  <c:v>200</c:v>
                </c:pt>
                <c:pt idx="201">
                  <c:v>200</c:v>
                </c:pt>
                <c:pt idx="202">
                  <c:v>200</c:v>
                </c:pt>
                <c:pt idx="203">
                  <c:v>200</c:v>
                </c:pt>
                <c:pt idx="204">
                  <c:v>200</c:v>
                </c:pt>
                <c:pt idx="205">
                  <c:v>200</c:v>
                </c:pt>
                <c:pt idx="206">
                  <c:v>200</c:v>
                </c:pt>
                <c:pt idx="207">
                  <c:v>200</c:v>
                </c:pt>
                <c:pt idx="208">
                  <c:v>200</c:v>
                </c:pt>
                <c:pt idx="209">
                  <c:v>200</c:v>
                </c:pt>
                <c:pt idx="210">
                  <c:v>200</c:v>
                </c:pt>
                <c:pt idx="211">
                  <c:v>200</c:v>
                </c:pt>
                <c:pt idx="212">
                  <c:v>200</c:v>
                </c:pt>
                <c:pt idx="213">
                  <c:v>200</c:v>
                </c:pt>
                <c:pt idx="214">
                  <c:v>200</c:v>
                </c:pt>
                <c:pt idx="215">
                  <c:v>200</c:v>
                </c:pt>
                <c:pt idx="216">
                  <c:v>200</c:v>
                </c:pt>
                <c:pt idx="217">
                  <c:v>200</c:v>
                </c:pt>
                <c:pt idx="218">
                  <c:v>200</c:v>
                </c:pt>
                <c:pt idx="219">
                  <c:v>200</c:v>
                </c:pt>
                <c:pt idx="220">
                  <c:v>200</c:v>
                </c:pt>
                <c:pt idx="221">
                  <c:v>200</c:v>
                </c:pt>
                <c:pt idx="222">
                  <c:v>200</c:v>
                </c:pt>
                <c:pt idx="223">
                  <c:v>200</c:v>
                </c:pt>
                <c:pt idx="224">
                  <c:v>200</c:v>
                </c:pt>
                <c:pt idx="225">
                  <c:v>200</c:v>
                </c:pt>
                <c:pt idx="226">
                  <c:v>200</c:v>
                </c:pt>
                <c:pt idx="227">
                  <c:v>200</c:v>
                </c:pt>
                <c:pt idx="228">
                  <c:v>200</c:v>
                </c:pt>
                <c:pt idx="229">
                  <c:v>200</c:v>
                </c:pt>
                <c:pt idx="230">
                  <c:v>200</c:v>
                </c:pt>
                <c:pt idx="231">
                  <c:v>200</c:v>
                </c:pt>
                <c:pt idx="232">
                  <c:v>200</c:v>
                </c:pt>
                <c:pt idx="233">
                  <c:v>200</c:v>
                </c:pt>
                <c:pt idx="234">
                  <c:v>200</c:v>
                </c:pt>
                <c:pt idx="235">
                  <c:v>200</c:v>
                </c:pt>
                <c:pt idx="236">
                  <c:v>200</c:v>
                </c:pt>
                <c:pt idx="237">
                  <c:v>200</c:v>
                </c:pt>
                <c:pt idx="238">
                  <c:v>200</c:v>
                </c:pt>
                <c:pt idx="239">
                  <c:v>200</c:v>
                </c:pt>
                <c:pt idx="240">
                  <c:v>200</c:v>
                </c:pt>
                <c:pt idx="241">
                  <c:v>200</c:v>
                </c:pt>
                <c:pt idx="242">
                  <c:v>200</c:v>
                </c:pt>
                <c:pt idx="243">
                  <c:v>200</c:v>
                </c:pt>
                <c:pt idx="244">
                  <c:v>200</c:v>
                </c:pt>
                <c:pt idx="245">
                  <c:v>200</c:v>
                </c:pt>
                <c:pt idx="246">
                  <c:v>200</c:v>
                </c:pt>
                <c:pt idx="247">
                  <c:v>200</c:v>
                </c:pt>
                <c:pt idx="248">
                  <c:v>200</c:v>
                </c:pt>
                <c:pt idx="249">
                  <c:v>502</c:v>
                </c:pt>
                <c:pt idx="250">
                  <c:v>502</c:v>
                </c:pt>
                <c:pt idx="251">
                  <c:v>502</c:v>
                </c:pt>
                <c:pt idx="252">
                  <c:v>502</c:v>
                </c:pt>
                <c:pt idx="253">
                  <c:v>502</c:v>
                </c:pt>
              </c:numCache>
            </c:numRef>
          </c:val>
          <c:smooth val="0"/>
        </c:ser>
        <c:ser>
          <c:idx val="1"/>
          <c:order val="1"/>
          <c:tx>
            <c:v>user</c:v>
          </c:tx>
          <c:spPr>
            <a:ln>
              <a:solidFill>
                <a:srgbClr val="FF0000"/>
              </a:solidFill>
            </a:ln>
          </c:spPr>
          <c:marker>
            <c:symbol val="none"/>
          </c:marker>
          <c:val>
            <c:numRef>
              <c:f>result_verify_access!$M$2:$M$255</c:f>
              <c:numCache>
                <c:formatCode>General</c:formatCode>
                <c:ptCount val="254"/>
                <c:pt idx="0">
                  <c:v>24</c:v>
                </c:pt>
                <c:pt idx="1">
                  <c:v>26</c:v>
                </c:pt>
                <c:pt idx="2">
                  <c:v>28</c:v>
                </c:pt>
                <c:pt idx="3">
                  <c:v>28</c:v>
                </c:pt>
                <c:pt idx="4">
                  <c:v>36</c:v>
                </c:pt>
                <c:pt idx="5">
                  <c:v>36</c:v>
                </c:pt>
                <c:pt idx="6">
                  <c:v>45</c:v>
                </c:pt>
                <c:pt idx="7">
                  <c:v>48</c:v>
                </c:pt>
                <c:pt idx="8">
                  <c:v>48</c:v>
                </c:pt>
                <c:pt idx="9">
                  <c:v>50</c:v>
                </c:pt>
                <c:pt idx="10">
                  <c:v>54</c:v>
                </c:pt>
                <c:pt idx="11">
                  <c:v>56</c:v>
                </c:pt>
                <c:pt idx="12">
                  <c:v>63</c:v>
                </c:pt>
                <c:pt idx="13">
                  <c:v>69</c:v>
                </c:pt>
                <c:pt idx="14">
                  <c:v>69</c:v>
                </c:pt>
                <c:pt idx="15">
                  <c:v>74</c:v>
                </c:pt>
                <c:pt idx="16">
                  <c:v>76</c:v>
                </c:pt>
                <c:pt idx="17">
                  <c:v>76</c:v>
                </c:pt>
                <c:pt idx="18">
                  <c:v>81</c:v>
                </c:pt>
                <c:pt idx="19">
                  <c:v>81</c:v>
                </c:pt>
                <c:pt idx="20">
                  <c:v>85</c:v>
                </c:pt>
                <c:pt idx="21">
                  <c:v>85</c:v>
                </c:pt>
                <c:pt idx="22">
                  <c:v>87</c:v>
                </c:pt>
                <c:pt idx="23">
                  <c:v>87</c:v>
                </c:pt>
                <c:pt idx="24">
                  <c:v>87</c:v>
                </c:pt>
                <c:pt idx="25">
                  <c:v>88</c:v>
                </c:pt>
                <c:pt idx="26">
                  <c:v>90</c:v>
                </c:pt>
                <c:pt idx="27">
                  <c:v>91</c:v>
                </c:pt>
                <c:pt idx="28">
                  <c:v>91</c:v>
                </c:pt>
                <c:pt idx="29">
                  <c:v>91</c:v>
                </c:pt>
                <c:pt idx="30">
                  <c:v>92</c:v>
                </c:pt>
                <c:pt idx="31">
                  <c:v>97</c:v>
                </c:pt>
                <c:pt idx="32">
                  <c:v>100</c:v>
                </c:pt>
                <c:pt idx="33">
                  <c:v>100</c:v>
                </c:pt>
                <c:pt idx="34">
                  <c:v>110</c:v>
                </c:pt>
                <c:pt idx="35">
                  <c:v>112</c:v>
                </c:pt>
                <c:pt idx="36">
                  <c:v>115</c:v>
                </c:pt>
                <c:pt idx="37">
                  <c:v>118</c:v>
                </c:pt>
                <c:pt idx="38">
                  <c:v>118</c:v>
                </c:pt>
                <c:pt idx="39">
                  <c:v>123</c:v>
                </c:pt>
                <c:pt idx="40">
                  <c:v>125</c:v>
                </c:pt>
                <c:pt idx="41">
                  <c:v>125</c:v>
                </c:pt>
                <c:pt idx="42">
                  <c:v>134</c:v>
                </c:pt>
                <c:pt idx="43">
                  <c:v>134</c:v>
                </c:pt>
                <c:pt idx="44">
                  <c:v>140</c:v>
                </c:pt>
                <c:pt idx="45">
                  <c:v>142</c:v>
                </c:pt>
                <c:pt idx="46">
                  <c:v>142</c:v>
                </c:pt>
                <c:pt idx="47">
                  <c:v>146</c:v>
                </c:pt>
                <c:pt idx="48">
                  <c:v>149</c:v>
                </c:pt>
                <c:pt idx="49">
                  <c:v>151</c:v>
                </c:pt>
                <c:pt idx="50">
                  <c:v>154</c:v>
                </c:pt>
                <c:pt idx="51">
                  <c:v>156</c:v>
                </c:pt>
                <c:pt idx="52">
                  <c:v>159</c:v>
                </c:pt>
                <c:pt idx="53">
                  <c:v>161</c:v>
                </c:pt>
                <c:pt idx="54">
                  <c:v>165</c:v>
                </c:pt>
                <c:pt idx="55">
                  <c:v>165</c:v>
                </c:pt>
                <c:pt idx="56">
                  <c:v>167</c:v>
                </c:pt>
                <c:pt idx="57">
                  <c:v>167</c:v>
                </c:pt>
                <c:pt idx="58">
                  <c:v>178</c:v>
                </c:pt>
                <c:pt idx="59">
                  <c:v>179</c:v>
                </c:pt>
                <c:pt idx="60">
                  <c:v>179</c:v>
                </c:pt>
                <c:pt idx="61">
                  <c:v>179</c:v>
                </c:pt>
                <c:pt idx="62">
                  <c:v>181</c:v>
                </c:pt>
                <c:pt idx="63">
                  <c:v>185</c:v>
                </c:pt>
                <c:pt idx="64">
                  <c:v>186</c:v>
                </c:pt>
                <c:pt idx="65">
                  <c:v>188</c:v>
                </c:pt>
                <c:pt idx="66">
                  <c:v>194</c:v>
                </c:pt>
                <c:pt idx="67">
                  <c:v>195</c:v>
                </c:pt>
                <c:pt idx="68">
                  <c:v>197</c:v>
                </c:pt>
                <c:pt idx="69">
                  <c:v>197</c:v>
                </c:pt>
                <c:pt idx="70">
                  <c:v>198</c:v>
                </c:pt>
                <c:pt idx="71">
                  <c:v>198</c:v>
                </c:pt>
                <c:pt idx="72">
                  <c:v>198</c:v>
                </c:pt>
                <c:pt idx="73">
                  <c:v>205</c:v>
                </c:pt>
                <c:pt idx="74">
                  <c:v>205</c:v>
                </c:pt>
                <c:pt idx="75">
                  <c:v>211</c:v>
                </c:pt>
                <c:pt idx="76">
                  <c:v>215</c:v>
                </c:pt>
                <c:pt idx="77">
                  <c:v>218</c:v>
                </c:pt>
                <c:pt idx="78">
                  <c:v>222</c:v>
                </c:pt>
                <c:pt idx="79">
                  <c:v>224</c:v>
                </c:pt>
                <c:pt idx="80">
                  <c:v>230</c:v>
                </c:pt>
                <c:pt idx="81">
                  <c:v>230</c:v>
                </c:pt>
                <c:pt idx="82">
                  <c:v>231</c:v>
                </c:pt>
                <c:pt idx="83">
                  <c:v>233</c:v>
                </c:pt>
                <c:pt idx="84">
                  <c:v>234</c:v>
                </c:pt>
                <c:pt idx="85">
                  <c:v>243</c:v>
                </c:pt>
                <c:pt idx="86">
                  <c:v>243</c:v>
                </c:pt>
                <c:pt idx="87">
                  <c:v>244</c:v>
                </c:pt>
                <c:pt idx="88">
                  <c:v>244</c:v>
                </c:pt>
                <c:pt idx="89">
                  <c:v>249</c:v>
                </c:pt>
                <c:pt idx="90">
                  <c:v>256</c:v>
                </c:pt>
                <c:pt idx="91">
                  <c:v>256</c:v>
                </c:pt>
                <c:pt idx="92">
                  <c:v>260</c:v>
                </c:pt>
                <c:pt idx="93">
                  <c:v>261</c:v>
                </c:pt>
                <c:pt idx="94">
                  <c:v>265</c:v>
                </c:pt>
                <c:pt idx="95">
                  <c:v>269</c:v>
                </c:pt>
                <c:pt idx="96">
                  <c:v>269</c:v>
                </c:pt>
                <c:pt idx="97">
                  <c:v>269</c:v>
                </c:pt>
                <c:pt idx="98">
                  <c:v>269</c:v>
                </c:pt>
                <c:pt idx="99">
                  <c:v>273</c:v>
                </c:pt>
                <c:pt idx="100">
                  <c:v>275</c:v>
                </c:pt>
                <c:pt idx="101">
                  <c:v>276</c:v>
                </c:pt>
                <c:pt idx="102">
                  <c:v>276</c:v>
                </c:pt>
                <c:pt idx="103">
                  <c:v>279</c:v>
                </c:pt>
                <c:pt idx="104">
                  <c:v>283</c:v>
                </c:pt>
                <c:pt idx="105">
                  <c:v>283</c:v>
                </c:pt>
                <c:pt idx="106">
                  <c:v>288</c:v>
                </c:pt>
                <c:pt idx="107">
                  <c:v>289</c:v>
                </c:pt>
                <c:pt idx="108">
                  <c:v>289</c:v>
                </c:pt>
                <c:pt idx="109">
                  <c:v>292</c:v>
                </c:pt>
                <c:pt idx="110">
                  <c:v>292</c:v>
                </c:pt>
                <c:pt idx="111">
                  <c:v>292</c:v>
                </c:pt>
                <c:pt idx="112">
                  <c:v>297</c:v>
                </c:pt>
                <c:pt idx="113">
                  <c:v>302</c:v>
                </c:pt>
                <c:pt idx="114">
                  <c:v>302</c:v>
                </c:pt>
                <c:pt idx="115">
                  <c:v>302</c:v>
                </c:pt>
                <c:pt idx="116">
                  <c:v>302</c:v>
                </c:pt>
                <c:pt idx="117">
                  <c:v>307</c:v>
                </c:pt>
                <c:pt idx="118">
                  <c:v>312</c:v>
                </c:pt>
                <c:pt idx="119">
                  <c:v>316</c:v>
                </c:pt>
                <c:pt idx="120">
                  <c:v>318</c:v>
                </c:pt>
                <c:pt idx="121">
                  <c:v>318</c:v>
                </c:pt>
                <c:pt idx="122">
                  <c:v>320</c:v>
                </c:pt>
                <c:pt idx="123">
                  <c:v>321</c:v>
                </c:pt>
                <c:pt idx="124">
                  <c:v>323</c:v>
                </c:pt>
                <c:pt idx="125">
                  <c:v>323</c:v>
                </c:pt>
                <c:pt idx="126">
                  <c:v>325</c:v>
                </c:pt>
                <c:pt idx="127">
                  <c:v>325</c:v>
                </c:pt>
                <c:pt idx="128">
                  <c:v>332</c:v>
                </c:pt>
                <c:pt idx="129">
                  <c:v>333</c:v>
                </c:pt>
                <c:pt idx="130">
                  <c:v>334</c:v>
                </c:pt>
                <c:pt idx="131">
                  <c:v>334</c:v>
                </c:pt>
                <c:pt idx="132">
                  <c:v>341</c:v>
                </c:pt>
                <c:pt idx="133">
                  <c:v>342</c:v>
                </c:pt>
                <c:pt idx="134">
                  <c:v>344</c:v>
                </c:pt>
                <c:pt idx="135">
                  <c:v>345</c:v>
                </c:pt>
                <c:pt idx="136">
                  <c:v>350</c:v>
                </c:pt>
                <c:pt idx="137">
                  <c:v>352</c:v>
                </c:pt>
                <c:pt idx="138">
                  <c:v>355</c:v>
                </c:pt>
                <c:pt idx="139">
                  <c:v>356</c:v>
                </c:pt>
                <c:pt idx="140">
                  <c:v>357</c:v>
                </c:pt>
                <c:pt idx="141">
                  <c:v>358</c:v>
                </c:pt>
                <c:pt idx="142">
                  <c:v>359</c:v>
                </c:pt>
                <c:pt idx="143">
                  <c:v>363</c:v>
                </c:pt>
                <c:pt idx="144">
                  <c:v>369</c:v>
                </c:pt>
                <c:pt idx="145">
                  <c:v>372</c:v>
                </c:pt>
                <c:pt idx="146">
                  <c:v>372</c:v>
                </c:pt>
                <c:pt idx="147">
                  <c:v>374</c:v>
                </c:pt>
                <c:pt idx="148">
                  <c:v>375</c:v>
                </c:pt>
                <c:pt idx="149">
                  <c:v>375</c:v>
                </c:pt>
                <c:pt idx="150">
                  <c:v>376</c:v>
                </c:pt>
                <c:pt idx="151">
                  <c:v>384</c:v>
                </c:pt>
                <c:pt idx="152">
                  <c:v>387</c:v>
                </c:pt>
                <c:pt idx="153">
                  <c:v>391</c:v>
                </c:pt>
                <c:pt idx="154">
                  <c:v>400</c:v>
                </c:pt>
                <c:pt idx="155">
                  <c:v>404</c:v>
                </c:pt>
                <c:pt idx="156">
                  <c:v>405</c:v>
                </c:pt>
                <c:pt idx="157">
                  <c:v>405</c:v>
                </c:pt>
                <c:pt idx="158">
                  <c:v>405</c:v>
                </c:pt>
                <c:pt idx="159">
                  <c:v>409</c:v>
                </c:pt>
                <c:pt idx="160">
                  <c:v>414</c:v>
                </c:pt>
                <c:pt idx="161">
                  <c:v>415</c:v>
                </c:pt>
                <c:pt idx="162">
                  <c:v>416</c:v>
                </c:pt>
                <c:pt idx="163">
                  <c:v>421</c:v>
                </c:pt>
                <c:pt idx="164">
                  <c:v>426</c:v>
                </c:pt>
                <c:pt idx="165">
                  <c:v>427</c:v>
                </c:pt>
                <c:pt idx="166">
                  <c:v>427</c:v>
                </c:pt>
                <c:pt idx="167">
                  <c:v>427</c:v>
                </c:pt>
                <c:pt idx="168">
                  <c:v>428</c:v>
                </c:pt>
                <c:pt idx="169">
                  <c:v>431</c:v>
                </c:pt>
                <c:pt idx="170">
                  <c:v>434</c:v>
                </c:pt>
                <c:pt idx="171">
                  <c:v>444</c:v>
                </c:pt>
                <c:pt idx="172">
                  <c:v>444</c:v>
                </c:pt>
                <c:pt idx="173">
                  <c:v>444</c:v>
                </c:pt>
                <c:pt idx="174">
                  <c:v>444</c:v>
                </c:pt>
                <c:pt idx="175">
                  <c:v>444</c:v>
                </c:pt>
                <c:pt idx="176">
                  <c:v>447</c:v>
                </c:pt>
                <c:pt idx="177">
                  <c:v>452</c:v>
                </c:pt>
                <c:pt idx="178">
                  <c:v>461</c:v>
                </c:pt>
                <c:pt idx="179">
                  <c:v>464</c:v>
                </c:pt>
                <c:pt idx="180">
                  <c:v>466</c:v>
                </c:pt>
                <c:pt idx="181">
                  <c:v>477</c:v>
                </c:pt>
                <c:pt idx="182">
                  <c:v>477</c:v>
                </c:pt>
                <c:pt idx="183">
                  <c:v>478</c:v>
                </c:pt>
                <c:pt idx="184">
                  <c:v>481</c:v>
                </c:pt>
                <c:pt idx="185">
                  <c:v>488</c:v>
                </c:pt>
                <c:pt idx="186">
                  <c:v>488</c:v>
                </c:pt>
                <c:pt idx="187">
                  <c:v>488</c:v>
                </c:pt>
                <c:pt idx="188">
                  <c:v>494</c:v>
                </c:pt>
                <c:pt idx="189">
                  <c:v>494</c:v>
                </c:pt>
                <c:pt idx="190">
                  <c:v>495</c:v>
                </c:pt>
                <c:pt idx="191">
                  <c:v>497</c:v>
                </c:pt>
                <c:pt idx="192">
                  <c:v>498</c:v>
                </c:pt>
                <c:pt idx="193">
                  <c:v>499</c:v>
                </c:pt>
                <c:pt idx="194">
                  <c:v>505</c:v>
                </c:pt>
                <c:pt idx="195">
                  <c:v>505</c:v>
                </c:pt>
                <c:pt idx="196">
                  <c:v>505</c:v>
                </c:pt>
                <c:pt idx="197">
                  <c:v>505</c:v>
                </c:pt>
                <c:pt idx="198">
                  <c:v>513</c:v>
                </c:pt>
                <c:pt idx="199">
                  <c:v>515</c:v>
                </c:pt>
                <c:pt idx="200">
                  <c:v>516</c:v>
                </c:pt>
                <c:pt idx="201">
                  <c:v>517</c:v>
                </c:pt>
                <c:pt idx="202">
                  <c:v>517</c:v>
                </c:pt>
                <c:pt idx="203">
                  <c:v>520</c:v>
                </c:pt>
                <c:pt idx="204">
                  <c:v>520</c:v>
                </c:pt>
                <c:pt idx="205">
                  <c:v>522</c:v>
                </c:pt>
                <c:pt idx="206">
                  <c:v>525</c:v>
                </c:pt>
                <c:pt idx="207">
                  <c:v>526</c:v>
                </c:pt>
                <c:pt idx="208">
                  <c:v>529</c:v>
                </c:pt>
                <c:pt idx="209">
                  <c:v>535</c:v>
                </c:pt>
                <c:pt idx="210">
                  <c:v>538</c:v>
                </c:pt>
                <c:pt idx="211">
                  <c:v>538</c:v>
                </c:pt>
                <c:pt idx="212">
                  <c:v>541</c:v>
                </c:pt>
                <c:pt idx="213">
                  <c:v>541</c:v>
                </c:pt>
                <c:pt idx="214">
                  <c:v>541</c:v>
                </c:pt>
                <c:pt idx="215">
                  <c:v>550</c:v>
                </c:pt>
                <c:pt idx="216">
                  <c:v>551</c:v>
                </c:pt>
                <c:pt idx="217">
                  <c:v>551</c:v>
                </c:pt>
                <c:pt idx="218">
                  <c:v>553</c:v>
                </c:pt>
                <c:pt idx="219">
                  <c:v>563</c:v>
                </c:pt>
                <c:pt idx="220">
                  <c:v>564</c:v>
                </c:pt>
                <c:pt idx="221">
                  <c:v>567</c:v>
                </c:pt>
                <c:pt idx="222">
                  <c:v>572</c:v>
                </c:pt>
                <c:pt idx="223">
                  <c:v>572</c:v>
                </c:pt>
                <c:pt idx="224">
                  <c:v>572</c:v>
                </c:pt>
                <c:pt idx="225">
                  <c:v>572</c:v>
                </c:pt>
                <c:pt idx="226">
                  <c:v>574</c:v>
                </c:pt>
                <c:pt idx="227">
                  <c:v>586</c:v>
                </c:pt>
                <c:pt idx="228">
                  <c:v>586</c:v>
                </c:pt>
                <c:pt idx="229">
                  <c:v>589</c:v>
                </c:pt>
                <c:pt idx="230">
                  <c:v>591</c:v>
                </c:pt>
                <c:pt idx="231">
                  <c:v>592</c:v>
                </c:pt>
                <c:pt idx="232">
                  <c:v>592</c:v>
                </c:pt>
                <c:pt idx="233">
                  <c:v>593</c:v>
                </c:pt>
                <c:pt idx="234">
                  <c:v>596</c:v>
                </c:pt>
                <c:pt idx="235">
                  <c:v>602</c:v>
                </c:pt>
                <c:pt idx="236">
                  <c:v>604</c:v>
                </c:pt>
                <c:pt idx="237">
                  <c:v>604</c:v>
                </c:pt>
                <c:pt idx="238">
                  <c:v>613</c:v>
                </c:pt>
                <c:pt idx="239">
                  <c:v>614</c:v>
                </c:pt>
                <c:pt idx="240">
                  <c:v>616</c:v>
                </c:pt>
                <c:pt idx="241">
                  <c:v>616</c:v>
                </c:pt>
                <c:pt idx="242">
                  <c:v>621</c:v>
                </c:pt>
                <c:pt idx="243">
                  <c:v>627</c:v>
                </c:pt>
                <c:pt idx="244">
                  <c:v>633</c:v>
                </c:pt>
                <c:pt idx="245">
                  <c:v>636</c:v>
                </c:pt>
                <c:pt idx="246">
                  <c:v>640</c:v>
                </c:pt>
                <c:pt idx="247">
                  <c:v>640</c:v>
                </c:pt>
                <c:pt idx="248">
                  <c:v>649</c:v>
                </c:pt>
                <c:pt idx="249">
                  <c:v>650</c:v>
                </c:pt>
                <c:pt idx="250">
                  <c:v>650</c:v>
                </c:pt>
                <c:pt idx="251">
                  <c:v>649</c:v>
                </c:pt>
                <c:pt idx="252">
                  <c:v>649</c:v>
                </c:pt>
                <c:pt idx="253">
                  <c:v>647</c:v>
                </c:pt>
              </c:numCache>
            </c:numRef>
          </c:val>
          <c:smooth val="0"/>
        </c:ser>
        <c:dLbls>
          <c:showLegendKey val="0"/>
          <c:showVal val="0"/>
          <c:showCatName val="0"/>
          <c:showSerName val="0"/>
          <c:showPercent val="0"/>
          <c:showBubbleSize val="0"/>
        </c:dLbls>
        <c:marker val="1"/>
        <c:smooth val="0"/>
        <c:axId val="371388416"/>
        <c:axId val="371386240"/>
      </c:lineChart>
      <c:catAx>
        <c:axId val="371382144"/>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371384320"/>
        <c:crosses val="autoZero"/>
        <c:auto val="1"/>
        <c:lblAlgn val="ctr"/>
        <c:lblOffset val="100"/>
        <c:tickLblSkip val="20"/>
        <c:noMultiLvlLbl val="0"/>
      </c:catAx>
      <c:valAx>
        <c:axId val="371384320"/>
        <c:scaling>
          <c:orientation val="minMax"/>
        </c:scaling>
        <c:delete val="0"/>
        <c:axPos val="l"/>
        <c:title>
          <c:tx>
            <c:rich>
              <a:bodyPr rot="-5400000" vert="horz"/>
              <a:lstStyle/>
              <a:p>
                <a:pPr>
                  <a:defRPr/>
                </a:pPr>
                <a:r>
                  <a:rPr lang="id-ID" b="0"/>
                  <a:t>latensi</a:t>
                </a:r>
                <a:r>
                  <a:rPr lang="id-ID" b="0" baseline="0"/>
                  <a:t> (ms)</a:t>
                </a:r>
                <a:endParaRPr lang="en-US" b="0"/>
              </a:p>
            </c:rich>
          </c:tx>
          <c:overlay val="0"/>
        </c:title>
        <c:numFmt formatCode="General" sourceLinked="1"/>
        <c:majorTickMark val="out"/>
        <c:minorTickMark val="none"/>
        <c:tickLblPos val="nextTo"/>
        <c:crossAx val="371382144"/>
        <c:crosses val="autoZero"/>
        <c:crossBetween val="between"/>
      </c:valAx>
      <c:valAx>
        <c:axId val="371386240"/>
        <c:scaling>
          <c:orientation val="minMax"/>
        </c:scaling>
        <c:delete val="0"/>
        <c:axPos val="r"/>
        <c:title>
          <c:tx>
            <c:rich>
              <a:bodyPr rot="-5400000" vert="horz"/>
              <a:lstStyle/>
              <a:p>
                <a:pPr>
                  <a:defRPr/>
                </a:pPr>
                <a:r>
                  <a:rPr lang="id-ID" b="0"/>
                  <a:t>thread</a:t>
                </a:r>
                <a:r>
                  <a:rPr lang="id-ID" b="0" baseline="0"/>
                  <a:t> (user) &amp; http code</a:t>
                </a:r>
                <a:endParaRPr lang="en-US" b="0"/>
              </a:p>
            </c:rich>
          </c:tx>
          <c:overlay val="0"/>
        </c:title>
        <c:numFmt formatCode="General" sourceLinked="1"/>
        <c:majorTickMark val="out"/>
        <c:minorTickMark val="none"/>
        <c:tickLblPos val="nextTo"/>
        <c:crossAx val="371388416"/>
        <c:crosses val="max"/>
        <c:crossBetween val="between"/>
      </c:valAx>
      <c:catAx>
        <c:axId val="371388416"/>
        <c:scaling>
          <c:orientation val="minMax"/>
        </c:scaling>
        <c:delete val="1"/>
        <c:axPos val="b"/>
        <c:majorTickMark val="out"/>
        <c:minorTickMark val="none"/>
        <c:tickLblPos val="nextTo"/>
        <c:crossAx val="371386240"/>
        <c:crosses val="autoZero"/>
        <c:auto val="1"/>
        <c:lblAlgn val="ctr"/>
        <c:lblOffset val="100"/>
        <c:noMultiLvlLbl val="0"/>
      </c:catAx>
      <c:spPr>
        <a:ln>
          <a:solidFill>
            <a:schemeClr val="tx1"/>
          </a:solidFill>
        </a:ln>
      </c:spPr>
    </c:plotArea>
    <c:legend>
      <c:legendPos val="r"/>
      <c:layout>
        <c:manualLayout>
          <c:xMode val="edge"/>
          <c:yMode val="edge"/>
          <c:x val="0.15666542627351165"/>
          <c:y val="6.7733007619163052E-2"/>
          <c:w val="0.2206752189238283"/>
          <c:h val="0.21325762343650206"/>
        </c:manualLayout>
      </c:layout>
      <c:overlay val="1"/>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v>latensi</c:v>
          </c:tx>
          <c:spPr>
            <a:ln>
              <a:solidFill>
                <a:srgbClr val="92D050"/>
              </a:solidFill>
            </a:ln>
          </c:spPr>
          <c:marker>
            <c:symbol val="none"/>
          </c:marker>
          <c:val>
            <c:numRef>
              <c:f>result_update_status!$O$2:$O$255</c:f>
              <c:numCache>
                <c:formatCode>General</c:formatCode>
                <c:ptCount val="254"/>
                <c:pt idx="0">
                  <c:v>518</c:v>
                </c:pt>
                <c:pt idx="1">
                  <c:v>526</c:v>
                </c:pt>
                <c:pt idx="2">
                  <c:v>557</c:v>
                </c:pt>
                <c:pt idx="3">
                  <c:v>585</c:v>
                </c:pt>
                <c:pt idx="4">
                  <c:v>602</c:v>
                </c:pt>
                <c:pt idx="5">
                  <c:v>696</c:v>
                </c:pt>
                <c:pt idx="6">
                  <c:v>706</c:v>
                </c:pt>
                <c:pt idx="7">
                  <c:v>741</c:v>
                </c:pt>
                <c:pt idx="8">
                  <c:v>822</c:v>
                </c:pt>
                <c:pt idx="9">
                  <c:v>823</c:v>
                </c:pt>
                <c:pt idx="10">
                  <c:v>977</c:v>
                </c:pt>
                <c:pt idx="11">
                  <c:v>960</c:v>
                </c:pt>
                <c:pt idx="12">
                  <c:v>955</c:v>
                </c:pt>
                <c:pt idx="13">
                  <c:v>1015</c:v>
                </c:pt>
                <c:pt idx="14">
                  <c:v>1111</c:v>
                </c:pt>
                <c:pt idx="15">
                  <c:v>1173</c:v>
                </c:pt>
                <c:pt idx="16">
                  <c:v>1175</c:v>
                </c:pt>
                <c:pt idx="17">
                  <c:v>1207</c:v>
                </c:pt>
                <c:pt idx="18">
                  <c:v>1248</c:v>
                </c:pt>
                <c:pt idx="19">
                  <c:v>1227</c:v>
                </c:pt>
                <c:pt idx="20">
                  <c:v>1364</c:v>
                </c:pt>
                <c:pt idx="21">
                  <c:v>1349</c:v>
                </c:pt>
                <c:pt idx="22">
                  <c:v>1332</c:v>
                </c:pt>
                <c:pt idx="23">
                  <c:v>1408</c:v>
                </c:pt>
                <c:pt idx="24">
                  <c:v>1409</c:v>
                </c:pt>
                <c:pt idx="25">
                  <c:v>2187</c:v>
                </c:pt>
                <c:pt idx="26">
                  <c:v>2191</c:v>
                </c:pt>
                <c:pt idx="27">
                  <c:v>2117</c:v>
                </c:pt>
                <c:pt idx="28">
                  <c:v>2113</c:v>
                </c:pt>
                <c:pt idx="29">
                  <c:v>2374</c:v>
                </c:pt>
                <c:pt idx="30">
                  <c:v>2417</c:v>
                </c:pt>
                <c:pt idx="31">
                  <c:v>2287</c:v>
                </c:pt>
                <c:pt idx="32">
                  <c:v>2420</c:v>
                </c:pt>
                <c:pt idx="33">
                  <c:v>2356</c:v>
                </c:pt>
                <c:pt idx="34">
                  <c:v>2783</c:v>
                </c:pt>
                <c:pt idx="35">
                  <c:v>2743</c:v>
                </c:pt>
                <c:pt idx="36">
                  <c:v>2845</c:v>
                </c:pt>
                <c:pt idx="37">
                  <c:v>2829</c:v>
                </c:pt>
                <c:pt idx="38">
                  <c:v>2850</c:v>
                </c:pt>
                <c:pt idx="39">
                  <c:v>2820</c:v>
                </c:pt>
                <c:pt idx="40">
                  <c:v>3389</c:v>
                </c:pt>
                <c:pt idx="41">
                  <c:v>3485</c:v>
                </c:pt>
                <c:pt idx="42">
                  <c:v>3541</c:v>
                </c:pt>
                <c:pt idx="43">
                  <c:v>3606</c:v>
                </c:pt>
                <c:pt idx="44">
                  <c:v>3531</c:v>
                </c:pt>
                <c:pt idx="45">
                  <c:v>4624</c:v>
                </c:pt>
                <c:pt idx="46">
                  <c:v>5095</c:v>
                </c:pt>
                <c:pt idx="47">
                  <c:v>4972</c:v>
                </c:pt>
                <c:pt idx="48">
                  <c:v>4974</c:v>
                </c:pt>
                <c:pt idx="49">
                  <c:v>5073</c:v>
                </c:pt>
                <c:pt idx="50">
                  <c:v>5058</c:v>
                </c:pt>
                <c:pt idx="51">
                  <c:v>5039</c:v>
                </c:pt>
                <c:pt idx="52">
                  <c:v>5038</c:v>
                </c:pt>
                <c:pt idx="53">
                  <c:v>4961</c:v>
                </c:pt>
                <c:pt idx="54">
                  <c:v>5059</c:v>
                </c:pt>
                <c:pt idx="55">
                  <c:v>5115</c:v>
                </c:pt>
                <c:pt idx="56">
                  <c:v>5110</c:v>
                </c:pt>
                <c:pt idx="57">
                  <c:v>5007</c:v>
                </c:pt>
                <c:pt idx="58">
                  <c:v>5214</c:v>
                </c:pt>
                <c:pt idx="59">
                  <c:v>5174</c:v>
                </c:pt>
                <c:pt idx="60">
                  <c:v>5162</c:v>
                </c:pt>
                <c:pt idx="61">
                  <c:v>5128</c:v>
                </c:pt>
                <c:pt idx="62">
                  <c:v>5038</c:v>
                </c:pt>
                <c:pt idx="63">
                  <c:v>5148</c:v>
                </c:pt>
                <c:pt idx="64">
                  <c:v>5130</c:v>
                </c:pt>
                <c:pt idx="65">
                  <c:v>5102</c:v>
                </c:pt>
                <c:pt idx="66">
                  <c:v>5122</c:v>
                </c:pt>
                <c:pt idx="67">
                  <c:v>5099</c:v>
                </c:pt>
                <c:pt idx="68">
                  <c:v>5074</c:v>
                </c:pt>
                <c:pt idx="69">
                  <c:v>5095</c:v>
                </c:pt>
                <c:pt idx="70">
                  <c:v>5129</c:v>
                </c:pt>
                <c:pt idx="71">
                  <c:v>5078</c:v>
                </c:pt>
                <c:pt idx="72">
                  <c:v>5061</c:v>
                </c:pt>
                <c:pt idx="73">
                  <c:v>4992</c:v>
                </c:pt>
                <c:pt idx="74">
                  <c:v>5016</c:v>
                </c:pt>
                <c:pt idx="75">
                  <c:v>5123</c:v>
                </c:pt>
                <c:pt idx="76">
                  <c:v>5160</c:v>
                </c:pt>
                <c:pt idx="77">
                  <c:v>5132</c:v>
                </c:pt>
                <c:pt idx="78">
                  <c:v>5068</c:v>
                </c:pt>
                <c:pt idx="79">
                  <c:v>5033</c:v>
                </c:pt>
                <c:pt idx="80">
                  <c:v>5134</c:v>
                </c:pt>
                <c:pt idx="81">
                  <c:v>5157</c:v>
                </c:pt>
                <c:pt idx="82">
                  <c:v>5142</c:v>
                </c:pt>
                <c:pt idx="83">
                  <c:v>5128</c:v>
                </c:pt>
                <c:pt idx="84">
                  <c:v>5117</c:v>
                </c:pt>
                <c:pt idx="85">
                  <c:v>5013</c:v>
                </c:pt>
                <c:pt idx="86">
                  <c:v>5093</c:v>
                </c:pt>
                <c:pt idx="87">
                  <c:v>5116</c:v>
                </c:pt>
                <c:pt idx="88">
                  <c:v>5086</c:v>
                </c:pt>
                <c:pt idx="89">
                  <c:v>5050</c:v>
                </c:pt>
                <c:pt idx="90">
                  <c:v>5091</c:v>
                </c:pt>
                <c:pt idx="91">
                  <c:v>4963</c:v>
                </c:pt>
                <c:pt idx="92">
                  <c:v>5037</c:v>
                </c:pt>
                <c:pt idx="93">
                  <c:v>5048</c:v>
                </c:pt>
                <c:pt idx="94">
                  <c:v>5120</c:v>
                </c:pt>
                <c:pt idx="95">
                  <c:v>5100</c:v>
                </c:pt>
                <c:pt idx="96">
                  <c:v>4988</c:v>
                </c:pt>
                <c:pt idx="97">
                  <c:v>5279</c:v>
                </c:pt>
                <c:pt idx="98">
                  <c:v>5060</c:v>
                </c:pt>
                <c:pt idx="99">
                  <c:v>4961</c:v>
                </c:pt>
                <c:pt idx="100">
                  <c:v>4954</c:v>
                </c:pt>
                <c:pt idx="101">
                  <c:v>5022</c:v>
                </c:pt>
                <c:pt idx="102">
                  <c:v>5055</c:v>
                </c:pt>
                <c:pt idx="103">
                  <c:v>4962</c:v>
                </c:pt>
                <c:pt idx="104">
                  <c:v>5135</c:v>
                </c:pt>
                <c:pt idx="105">
                  <c:v>5130</c:v>
                </c:pt>
                <c:pt idx="106">
                  <c:v>5047</c:v>
                </c:pt>
                <c:pt idx="107">
                  <c:v>5027</c:v>
                </c:pt>
                <c:pt idx="108">
                  <c:v>5035</c:v>
                </c:pt>
                <c:pt idx="109">
                  <c:v>5068</c:v>
                </c:pt>
                <c:pt idx="110">
                  <c:v>5075</c:v>
                </c:pt>
                <c:pt idx="111">
                  <c:v>5093</c:v>
                </c:pt>
                <c:pt idx="112">
                  <c:v>5194</c:v>
                </c:pt>
                <c:pt idx="113">
                  <c:v>5078</c:v>
                </c:pt>
                <c:pt idx="114">
                  <c:v>4969</c:v>
                </c:pt>
                <c:pt idx="115">
                  <c:v>5082</c:v>
                </c:pt>
                <c:pt idx="116">
                  <c:v>4953</c:v>
                </c:pt>
                <c:pt idx="117">
                  <c:v>5033</c:v>
                </c:pt>
                <c:pt idx="118">
                  <c:v>5050</c:v>
                </c:pt>
                <c:pt idx="119">
                  <c:v>4936</c:v>
                </c:pt>
                <c:pt idx="120">
                  <c:v>5106</c:v>
                </c:pt>
                <c:pt idx="121">
                  <c:v>4971</c:v>
                </c:pt>
                <c:pt idx="122">
                  <c:v>5125</c:v>
                </c:pt>
                <c:pt idx="123">
                  <c:v>5069</c:v>
                </c:pt>
                <c:pt idx="124">
                  <c:v>5044</c:v>
                </c:pt>
                <c:pt idx="125">
                  <c:v>5076</c:v>
                </c:pt>
                <c:pt idx="126">
                  <c:v>5132</c:v>
                </c:pt>
                <c:pt idx="127">
                  <c:v>5193</c:v>
                </c:pt>
                <c:pt idx="128">
                  <c:v>5143</c:v>
                </c:pt>
                <c:pt idx="129">
                  <c:v>5166</c:v>
                </c:pt>
                <c:pt idx="130">
                  <c:v>5173</c:v>
                </c:pt>
                <c:pt idx="131">
                  <c:v>5211</c:v>
                </c:pt>
                <c:pt idx="132">
                  <c:v>4695</c:v>
                </c:pt>
                <c:pt idx="133">
                  <c:v>5558</c:v>
                </c:pt>
                <c:pt idx="134">
                  <c:v>5637</c:v>
                </c:pt>
                <c:pt idx="135">
                  <c:v>5614</c:v>
                </c:pt>
                <c:pt idx="136">
                  <c:v>5683</c:v>
                </c:pt>
                <c:pt idx="137">
                  <c:v>5634</c:v>
                </c:pt>
                <c:pt idx="138">
                  <c:v>5094</c:v>
                </c:pt>
                <c:pt idx="139">
                  <c:v>5227</c:v>
                </c:pt>
                <c:pt idx="140">
                  <c:v>6136</c:v>
                </c:pt>
                <c:pt idx="141">
                  <c:v>5342</c:v>
                </c:pt>
                <c:pt idx="142">
                  <c:v>6051</c:v>
                </c:pt>
                <c:pt idx="143">
                  <c:v>6123</c:v>
                </c:pt>
                <c:pt idx="144">
                  <c:v>5380</c:v>
                </c:pt>
                <c:pt idx="145">
                  <c:v>5340</c:v>
                </c:pt>
                <c:pt idx="146">
                  <c:v>5369</c:v>
                </c:pt>
                <c:pt idx="147">
                  <c:v>5373</c:v>
                </c:pt>
                <c:pt idx="148">
                  <c:v>5313</c:v>
                </c:pt>
                <c:pt idx="149">
                  <c:v>6425</c:v>
                </c:pt>
                <c:pt idx="150">
                  <c:v>6488</c:v>
                </c:pt>
                <c:pt idx="151">
                  <c:v>6197</c:v>
                </c:pt>
                <c:pt idx="152">
                  <c:v>6232</c:v>
                </c:pt>
                <c:pt idx="153">
                  <c:v>6222</c:v>
                </c:pt>
                <c:pt idx="154">
                  <c:v>6655</c:v>
                </c:pt>
                <c:pt idx="155">
                  <c:v>6200</c:v>
                </c:pt>
                <c:pt idx="156">
                  <c:v>6684</c:v>
                </c:pt>
                <c:pt idx="157">
                  <c:v>6710</c:v>
                </c:pt>
                <c:pt idx="158">
                  <c:v>6392</c:v>
                </c:pt>
                <c:pt idx="159">
                  <c:v>6639</c:v>
                </c:pt>
                <c:pt idx="160">
                  <c:v>6560</c:v>
                </c:pt>
                <c:pt idx="161">
                  <c:v>6773</c:v>
                </c:pt>
                <c:pt idx="162">
                  <c:v>6634</c:v>
                </c:pt>
                <c:pt idx="163">
                  <c:v>6604</c:v>
                </c:pt>
                <c:pt idx="164">
                  <c:v>6446</c:v>
                </c:pt>
                <c:pt idx="165">
                  <c:v>6808</c:v>
                </c:pt>
                <c:pt idx="166">
                  <c:v>6823</c:v>
                </c:pt>
                <c:pt idx="167">
                  <c:v>6833</c:v>
                </c:pt>
                <c:pt idx="168">
                  <c:v>7197</c:v>
                </c:pt>
                <c:pt idx="169">
                  <c:v>7205</c:v>
                </c:pt>
                <c:pt idx="170">
                  <c:v>7231</c:v>
                </c:pt>
                <c:pt idx="171">
                  <c:v>7087</c:v>
                </c:pt>
                <c:pt idx="172">
                  <c:v>7426</c:v>
                </c:pt>
                <c:pt idx="173">
                  <c:v>7563</c:v>
                </c:pt>
                <c:pt idx="174">
                  <c:v>7296</c:v>
                </c:pt>
                <c:pt idx="175">
                  <c:v>7398</c:v>
                </c:pt>
                <c:pt idx="176">
                  <c:v>7477</c:v>
                </c:pt>
                <c:pt idx="177">
                  <c:v>7030</c:v>
                </c:pt>
                <c:pt idx="178">
                  <c:v>7030</c:v>
                </c:pt>
                <c:pt idx="179">
                  <c:v>7646</c:v>
                </c:pt>
                <c:pt idx="180">
                  <c:v>7221</c:v>
                </c:pt>
                <c:pt idx="181">
                  <c:v>7891</c:v>
                </c:pt>
                <c:pt idx="182">
                  <c:v>8005</c:v>
                </c:pt>
                <c:pt idx="183">
                  <c:v>8491</c:v>
                </c:pt>
                <c:pt idx="184">
                  <c:v>8667</c:v>
                </c:pt>
                <c:pt idx="185">
                  <c:v>8655</c:v>
                </c:pt>
                <c:pt idx="186">
                  <c:v>8726</c:v>
                </c:pt>
                <c:pt idx="187">
                  <c:v>8223</c:v>
                </c:pt>
                <c:pt idx="188">
                  <c:v>8730</c:v>
                </c:pt>
                <c:pt idx="189">
                  <c:v>8162</c:v>
                </c:pt>
                <c:pt idx="190">
                  <c:v>8459</c:v>
                </c:pt>
                <c:pt idx="191">
                  <c:v>8443</c:v>
                </c:pt>
                <c:pt idx="192">
                  <c:v>8409</c:v>
                </c:pt>
                <c:pt idx="193">
                  <c:v>8504</c:v>
                </c:pt>
                <c:pt idx="194">
                  <c:v>8011</c:v>
                </c:pt>
                <c:pt idx="195">
                  <c:v>8481</c:v>
                </c:pt>
                <c:pt idx="196">
                  <c:v>8954</c:v>
                </c:pt>
                <c:pt idx="197">
                  <c:v>8861</c:v>
                </c:pt>
                <c:pt idx="198">
                  <c:v>8899</c:v>
                </c:pt>
                <c:pt idx="199">
                  <c:v>8824</c:v>
                </c:pt>
                <c:pt idx="200">
                  <c:v>8827</c:v>
                </c:pt>
                <c:pt idx="201">
                  <c:v>8918</c:v>
                </c:pt>
                <c:pt idx="202">
                  <c:v>8990</c:v>
                </c:pt>
                <c:pt idx="203">
                  <c:v>8464</c:v>
                </c:pt>
                <c:pt idx="204">
                  <c:v>8495</c:v>
                </c:pt>
                <c:pt idx="205">
                  <c:v>8090</c:v>
                </c:pt>
                <c:pt idx="206">
                  <c:v>8040</c:v>
                </c:pt>
                <c:pt idx="207">
                  <c:v>8148</c:v>
                </c:pt>
                <c:pt idx="208">
                  <c:v>8132</c:v>
                </c:pt>
                <c:pt idx="209">
                  <c:v>8637</c:v>
                </c:pt>
                <c:pt idx="210">
                  <c:v>8151</c:v>
                </c:pt>
                <c:pt idx="211">
                  <c:v>8197</c:v>
                </c:pt>
                <c:pt idx="212">
                  <c:v>8157</c:v>
                </c:pt>
                <c:pt idx="213">
                  <c:v>8628</c:v>
                </c:pt>
                <c:pt idx="214">
                  <c:v>8641</c:v>
                </c:pt>
                <c:pt idx="215">
                  <c:v>8289</c:v>
                </c:pt>
                <c:pt idx="216">
                  <c:v>8356</c:v>
                </c:pt>
                <c:pt idx="217">
                  <c:v>8409</c:v>
                </c:pt>
                <c:pt idx="218">
                  <c:v>8426</c:v>
                </c:pt>
                <c:pt idx="219">
                  <c:v>8816</c:v>
                </c:pt>
                <c:pt idx="220">
                  <c:v>8437</c:v>
                </c:pt>
                <c:pt idx="221">
                  <c:v>8905</c:v>
                </c:pt>
                <c:pt idx="222">
                  <c:v>8581</c:v>
                </c:pt>
                <c:pt idx="223">
                  <c:v>8045</c:v>
                </c:pt>
                <c:pt idx="224">
                  <c:v>8671</c:v>
                </c:pt>
                <c:pt idx="225">
                  <c:v>8668</c:v>
                </c:pt>
                <c:pt idx="226">
                  <c:v>9582</c:v>
                </c:pt>
                <c:pt idx="227">
                  <c:v>9711</c:v>
                </c:pt>
                <c:pt idx="228">
                  <c:v>9428</c:v>
                </c:pt>
                <c:pt idx="229">
                  <c:v>9746</c:v>
                </c:pt>
                <c:pt idx="230">
                  <c:v>9345</c:v>
                </c:pt>
                <c:pt idx="231">
                  <c:v>9760</c:v>
                </c:pt>
                <c:pt idx="232">
                  <c:v>9903</c:v>
                </c:pt>
                <c:pt idx="233">
                  <c:v>9903</c:v>
                </c:pt>
                <c:pt idx="234">
                  <c:v>9682</c:v>
                </c:pt>
                <c:pt idx="235">
                  <c:v>9808</c:v>
                </c:pt>
                <c:pt idx="236">
                  <c:v>9860</c:v>
                </c:pt>
                <c:pt idx="237">
                  <c:v>9943</c:v>
                </c:pt>
                <c:pt idx="238">
                  <c:v>9320</c:v>
                </c:pt>
                <c:pt idx="239">
                  <c:v>9941</c:v>
                </c:pt>
                <c:pt idx="240">
                  <c:v>9381</c:v>
                </c:pt>
                <c:pt idx="241">
                  <c:v>9009</c:v>
                </c:pt>
                <c:pt idx="242">
                  <c:v>9049</c:v>
                </c:pt>
                <c:pt idx="243">
                  <c:v>10028</c:v>
                </c:pt>
                <c:pt idx="244">
                  <c:v>10048</c:v>
                </c:pt>
                <c:pt idx="245">
                  <c:v>10013</c:v>
                </c:pt>
                <c:pt idx="246">
                  <c:v>46</c:v>
                </c:pt>
                <c:pt idx="247">
                  <c:v>43</c:v>
                </c:pt>
                <c:pt idx="248">
                  <c:v>42</c:v>
                </c:pt>
                <c:pt idx="249">
                  <c:v>45</c:v>
                </c:pt>
                <c:pt idx="250">
                  <c:v>33</c:v>
                </c:pt>
                <c:pt idx="251">
                  <c:v>47</c:v>
                </c:pt>
                <c:pt idx="252">
                  <c:v>55</c:v>
                </c:pt>
                <c:pt idx="253">
                  <c:v>3245</c:v>
                </c:pt>
              </c:numCache>
            </c:numRef>
          </c:val>
          <c:smooth val="0"/>
        </c:ser>
        <c:dLbls>
          <c:showLegendKey val="0"/>
          <c:showVal val="0"/>
          <c:showCatName val="0"/>
          <c:showSerName val="0"/>
          <c:showPercent val="0"/>
          <c:showBubbleSize val="0"/>
        </c:dLbls>
        <c:marker val="1"/>
        <c:smooth val="0"/>
        <c:axId val="371529984"/>
        <c:axId val="371548544"/>
      </c:lineChart>
      <c:lineChart>
        <c:grouping val="standard"/>
        <c:varyColors val="0"/>
        <c:ser>
          <c:idx val="0"/>
          <c:order val="0"/>
          <c:tx>
            <c:v>respon http</c:v>
          </c:tx>
          <c:spPr>
            <a:ln>
              <a:solidFill>
                <a:srgbClr val="7030A0"/>
              </a:solidFill>
            </a:ln>
          </c:spPr>
          <c:marker>
            <c:symbol val="none"/>
          </c:marker>
          <c:val>
            <c:numRef>
              <c:f>result_update_status!$D$2:$D$255</c:f>
              <c:numCache>
                <c:formatCode>General</c:formatCode>
                <c:ptCount val="254"/>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pt idx="31">
                  <c:v>200</c:v>
                </c:pt>
                <c:pt idx="32">
                  <c:v>200</c:v>
                </c:pt>
                <c:pt idx="33">
                  <c:v>200</c:v>
                </c:pt>
                <c:pt idx="34">
                  <c:v>200</c:v>
                </c:pt>
                <c:pt idx="35">
                  <c:v>200</c:v>
                </c:pt>
                <c:pt idx="36">
                  <c:v>200</c:v>
                </c:pt>
                <c:pt idx="37">
                  <c:v>200</c:v>
                </c:pt>
                <c:pt idx="38">
                  <c:v>200</c:v>
                </c:pt>
                <c:pt idx="39">
                  <c:v>200</c:v>
                </c:pt>
                <c:pt idx="40">
                  <c:v>200</c:v>
                </c:pt>
                <c:pt idx="41">
                  <c:v>200</c:v>
                </c:pt>
                <c:pt idx="42">
                  <c:v>200</c:v>
                </c:pt>
                <c:pt idx="43">
                  <c:v>200</c:v>
                </c:pt>
                <c:pt idx="44">
                  <c:v>200</c:v>
                </c:pt>
                <c:pt idx="45">
                  <c:v>200</c:v>
                </c:pt>
                <c:pt idx="46">
                  <c:v>200</c:v>
                </c:pt>
                <c:pt idx="47">
                  <c:v>200</c:v>
                </c:pt>
                <c:pt idx="48">
                  <c:v>200</c:v>
                </c:pt>
                <c:pt idx="49">
                  <c:v>200</c:v>
                </c:pt>
                <c:pt idx="50">
                  <c:v>200</c:v>
                </c:pt>
                <c:pt idx="51">
                  <c:v>200</c:v>
                </c:pt>
                <c:pt idx="52">
                  <c:v>200</c:v>
                </c:pt>
                <c:pt idx="53">
                  <c:v>200</c:v>
                </c:pt>
                <c:pt idx="54">
                  <c:v>200</c:v>
                </c:pt>
                <c:pt idx="55">
                  <c:v>200</c:v>
                </c:pt>
                <c:pt idx="56">
                  <c:v>200</c:v>
                </c:pt>
                <c:pt idx="57">
                  <c:v>200</c:v>
                </c:pt>
                <c:pt idx="58">
                  <c:v>200</c:v>
                </c:pt>
                <c:pt idx="59">
                  <c:v>200</c:v>
                </c:pt>
                <c:pt idx="60">
                  <c:v>200</c:v>
                </c:pt>
                <c:pt idx="61">
                  <c:v>200</c:v>
                </c:pt>
                <c:pt idx="62">
                  <c:v>200</c:v>
                </c:pt>
                <c:pt idx="63">
                  <c:v>200</c:v>
                </c:pt>
                <c:pt idx="64">
                  <c:v>200</c:v>
                </c:pt>
                <c:pt idx="65">
                  <c:v>200</c:v>
                </c:pt>
                <c:pt idx="66">
                  <c:v>200</c:v>
                </c:pt>
                <c:pt idx="67">
                  <c:v>200</c:v>
                </c:pt>
                <c:pt idx="68">
                  <c:v>200</c:v>
                </c:pt>
                <c:pt idx="69">
                  <c:v>200</c:v>
                </c:pt>
                <c:pt idx="70">
                  <c:v>200</c:v>
                </c:pt>
                <c:pt idx="71">
                  <c:v>200</c:v>
                </c:pt>
                <c:pt idx="72">
                  <c:v>200</c:v>
                </c:pt>
                <c:pt idx="73">
                  <c:v>200</c:v>
                </c:pt>
                <c:pt idx="74">
                  <c:v>200</c:v>
                </c:pt>
                <c:pt idx="75">
                  <c:v>200</c:v>
                </c:pt>
                <c:pt idx="76">
                  <c:v>200</c:v>
                </c:pt>
                <c:pt idx="77">
                  <c:v>200</c:v>
                </c:pt>
                <c:pt idx="78">
                  <c:v>200</c:v>
                </c:pt>
                <c:pt idx="79">
                  <c:v>200</c:v>
                </c:pt>
                <c:pt idx="80">
                  <c:v>200</c:v>
                </c:pt>
                <c:pt idx="81">
                  <c:v>200</c:v>
                </c:pt>
                <c:pt idx="82">
                  <c:v>200</c:v>
                </c:pt>
                <c:pt idx="83">
                  <c:v>200</c:v>
                </c:pt>
                <c:pt idx="84">
                  <c:v>200</c:v>
                </c:pt>
                <c:pt idx="85">
                  <c:v>200</c:v>
                </c:pt>
                <c:pt idx="86">
                  <c:v>200</c:v>
                </c:pt>
                <c:pt idx="87">
                  <c:v>200</c:v>
                </c:pt>
                <c:pt idx="88">
                  <c:v>200</c:v>
                </c:pt>
                <c:pt idx="89">
                  <c:v>200</c:v>
                </c:pt>
                <c:pt idx="90">
                  <c:v>200</c:v>
                </c:pt>
                <c:pt idx="91">
                  <c:v>200</c:v>
                </c:pt>
                <c:pt idx="92">
                  <c:v>200</c:v>
                </c:pt>
                <c:pt idx="93">
                  <c:v>200</c:v>
                </c:pt>
                <c:pt idx="94">
                  <c:v>200</c:v>
                </c:pt>
                <c:pt idx="95">
                  <c:v>200</c:v>
                </c:pt>
                <c:pt idx="96">
                  <c:v>200</c:v>
                </c:pt>
                <c:pt idx="97">
                  <c:v>200</c:v>
                </c:pt>
                <c:pt idx="98">
                  <c:v>200</c:v>
                </c:pt>
                <c:pt idx="99">
                  <c:v>200</c:v>
                </c:pt>
                <c:pt idx="100">
                  <c:v>200</c:v>
                </c:pt>
                <c:pt idx="101">
                  <c:v>200</c:v>
                </c:pt>
                <c:pt idx="102">
                  <c:v>200</c:v>
                </c:pt>
                <c:pt idx="103">
                  <c:v>200</c:v>
                </c:pt>
                <c:pt idx="104">
                  <c:v>200</c:v>
                </c:pt>
                <c:pt idx="105">
                  <c:v>200</c:v>
                </c:pt>
                <c:pt idx="106">
                  <c:v>200</c:v>
                </c:pt>
                <c:pt idx="107">
                  <c:v>200</c:v>
                </c:pt>
                <c:pt idx="108">
                  <c:v>200</c:v>
                </c:pt>
                <c:pt idx="109">
                  <c:v>200</c:v>
                </c:pt>
                <c:pt idx="110">
                  <c:v>200</c:v>
                </c:pt>
                <c:pt idx="111">
                  <c:v>200</c:v>
                </c:pt>
                <c:pt idx="112">
                  <c:v>200</c:v>
                </c:pt>
                <c:pt idx="113">
                  <c:v>200</c:v>
                </c:pt>
                <c:pt idx="114">
                  <c:v>200</c:v>
                </c:pt>
                <c:pt idx="115">
                  <c:v>200</c:v>
                </c:pt>
                <c:pt idx="116">
                  <c:v>200</c:v>
                </c:pt>
                <c:pt idx="117">
                  <c:v>200</c:v>
                </c:pt>
                <c:pt idx="118">
                  <c:v>200</c:v>
                </c:pt>
                <c:pt idx="119">
                  <c:v>200</c:v>
                </c:pt>
                <c:pt idx="120">
                  <c:v>200</c:v>
                </c:pt>
                <c:pt idx="121">
                  <c:v>200</c:v>
                </c:pt>
                <c:pt idx="122">
                  <c:v>200</c:v>
                </c:pt>
                <c:pt idx="123">
                  <c:v>200</c:v>
                </c:pt>
                <c:pt idx="124">
                  <c:v>200</c:v>
                </c:pt>
                <c:pt idx="125">
                  <c:v>200</c:v>
                </c:pt>
                <c:pt idx="126">
                  <c:v>200</c:v>
                </c:pt>
                <c:pt idx="127">
                  <c:v>200</c:v>
                </c:pt>
                <c:pt idx="128">
                  <c:v>200</c:v>
                </c:pt>
                <c:pt idx="129">
                  <c:v>200</c:v>
                </c:pt>
                <c:pt idx="130">
                  <c:v>200</c:v>
                </c:pt>
                <c:pt idx="131">
                  <c:v>200</c:v>
                </c:pt>
                <c:pt idx="132">
                  <c:v>200</c:v>
                </c:pt>
                <c:pt idx="133">
                  <c:v>200</c:v>
                </c:pt>
                <c:pt idx="134">
                  <c:v>200</c:v>
                </c:pt>
                <c:pt idx="135">
                  <c:v>200</c:v>
                </c:pt>
                <c:pt idx="136">
                  <c:v>200</c:v>
                </c:pt>
                <c:pt idx="137">
                  <c:v>200</c:v>
                </c:pt>
                <c:pt idx="138">
                  <c:v>200</c:v>
                </c:pt>
                <c:pt idx="139">
                  <c:v>200</c:v>
                </c:pt>
                <c:pt idx="140">
                  <c:v>200</c:v>
                </c:pt>
                <c:pt idx="141">
                  <c:v>200</c:v>
                </c:pt>
                <c:pt idx="142">
                  <c:v>200</c:v>
                </c:pt>
                <c:pt idx="143">
                  <c:v>200</c:v>
                </c:pt>
                <c:pt idx="144">
                  <c:v>200</c:v>
                </c:pt>
                <c:pt idx="145">
                  <c:v>200</c:v>
                </c:pt>
                <c:pt idx="146">
                  <c:v>200</c:v>
                </c:pt>
                <c:pt idx="147">
                  <c:v>200</c:v>
                </c:pt>
                <c:pt idx="148">
                  <c:v>200</c:v>
                </c:pt>
                <c:pt idx="149">
                  <c:v>200</c:v>
                </c:pt>
                <c:pt idx="150">
                  <c:v>200</c:v>
                </c:pt>
                <c:pt idx="151">
                  <c:v>200</c:v>
                </c:pt>
                <c:pt idx="152">
                  <c:v>200</c:v>
                </c:pt>
                <c:pt idx="153">
                  <c:v>200</c:v>
                </c:pt>
                <c:pt idx="154">
                  <c:v>200</c:v>
                </c:pt>
                <c:pt idx="155">
                  <c:v>200</c:v>
                </c:pt>
                <c:pt idx="156">
                  <c:v>200</c:v>
                </c:pt>
                <c:pt idx="157">
                  <c:v>200</c:v>
                </c:pt>
                <c:pt idx="158">
                  <c:v>200</c:v>
                </c:pt>
                <c:pt idx="159">
                  <c:v>200</c:v>
                </c:pt>
                <c:pt idx="160">
                  <c:v>200</c:v>
                </c:pt>
                <c:pt idx="161">
                  <c:v>200</c:v>
                </c:pt>
                <c:pt idx="162">
                  <c:v>200</c:v>
                </c:pt>
                <c:pt idx="163">
                  <c:v>200</c:v>
                </c:pt>
                <c:pt idx="164">
                  <c:v>200</c:v>
                </c:pt>
                <c:pt idx="165">
                  <c:v>200</c:v>
                </c:pt>
                <c:pt idx="166">
                  <c:v>200</c:v>
                </c:pt>
                <c:pt idx="167">
                  <c:v>200</c:v>
                </c:pt>
                <c:pt idx="168">
                  <c:v>200</c:v>
                </c:pt>
                <c:pt idx="169">
                  <c:v>200</c:v>
                </c:pt>
                <c:pt idx="170">
                  <c:v>200</c:v>
                </c:pt>
                <c:pt idx="171">
                  <c:v>200</c:v>
                </c:pt>
                <c:pt idx="172">
                  <c:v>200</c:v>
                </c:pt>
                <c:pt idx="173">
                  <c:v>200</c:v>
                </c:pt>
                <c:pt idx="174">
                  <c:v>200</c:v>
                </c:pt>
                <c:pt idx="175">
                  <c:v>200</c:v>
                </c:pt>
                <c:pt idx="176">
                  <c:v>200</c:v>
                </c:pt>
                <c:pt idx="177">
                  <c:v>200</c:v>
                </c:pt>
                <c:pt idx="178">
                  <c:v>200</c:v>
                </c:pt>
                <c:pt idx="179">
                  <c:v>200</c:v>
                </c:pt>
                <c:pt idx="180">
                  <c:v>200</c:v>
                </c:pt>
                <c:pt idx="181">
                  <c:v>200</c:v>
                </c:pt>
                <c:pt idx="182">
                  <c:v>200</c:v>
                </c:pt>
                <c:pt idx="183">
                  <c:v>200</c:v>
                </c:pt>
                <c:pt idx="184">
                  <c:v>200</c:v>
                </c:pt>
                <c:pt idx="185">
                  <c:v>200</c:v>
                </c:pt>
                <c:pt idx="186">
                  <c:v>200</c:v>
                </c:pt>
                <c:pt idx="187">
                  <c:v>200</c:v>
                </c:pt>
                <c:pt idx="188">
                  <c:v>200</c:v>
                </c:pt>
                <c:pt idx="189">
                  <c:v>200</c:v>
                </c:pt>
                <c:pt idx="190">
                  <c:v>200</c:v>
                </c:pt>
                <c:pt idx="191">
                  <c:v>200</c:v>
                </c:pt>
                <c:pt idx="192">
                  <c:v>200</c:v>
                </c:pt>
                <c:pt idx="193">
                  <c:v>200</c:v>
                </c:pt>
                <c:pt idx="194">
                  <c:v>200</c:v>
                </c:pt>
                <c:pt idx="195">
                  <c:v>200</c:v>
                </c:pt>
                <c:pt idx="196">
                  <c:v>200</c:v>
                </c:pt>
                <c:pt idx="197">
                  <c:v>200</c:v>
                </c:pt>
                <c:pt idx="198">
                  <c:v>200</c:v>
                </c:pt>
                <c:pt idx="199">
                  <c:v>200</c:v>
                </c:pt>
                <c:pt idx="200">
                  <c:v>200</c:v>
                </c:pt>
                <c:pt idx="201">
                  <c:v>200</c:v>
                </c:pt>
                <c:pt idx="202">
                  <c:v>200</c:v>
                </c:pt>
                <c:pt idx="203">
                  <c:v>200</c:v>
                </c:pt>
                <c:pt idx="204">
                  <c:v>200</c:v>
                </c:pt>
                <c:pt idx="205">
                  <c:v>200</c:v>
                </c:pt>
                <c:pt idx="206">
                  <c:v>200</c:v>
                </c:pt>
                <c:pt idx="207">
                  <c:v>200</c:v>
                </c:pt>
                <c:pt idx="208">
                  <c:v>200</c:v>
                </c:pt>
                <c:pt idx="209">
                  <c:v>200</c:v>
                </c:pt>
                <c:pt idx="210">
                  <c:v>200</c:v>
                </c:pt>
                <c:pt idx="211">
                  <c:v>200</c:v>
                </c:pt>
                <c:pt idx="212">
                  <c:v>200</c:v>
                </c:pt>
                <c:pt idx="213">
                  <c:v>200</c:v>
                </c:pt>
                <c:pt idx="214">
                  <c:v>200</c:v>
                </c:pt>
                <c:pt idx="215">
                  <c:v>200</c:v>
                </c:pt>
                <c:pt idx="216">
                  <c:v>200</c:v>
                </c:pt>
                <c:pt idx="217">
                  <c:v>200</c:v>
                </c:pt>
                <c:pt idx="218">
                  <c:v>200</c:v>
                </c:pt>
                <c:pt idx="219">
                  <c:v>200</c:v>
                </c:pt>
                <c:pt idx="220">
                  <c:v>200</c:v>
                </c:pt>
                <c:pt idx="221">
                  <c:v>200</c:v>
                </c:pt>
                <c:pt idx="222">
                  <c:v>200</c:v>
                </c:pt>
                <c:pt idx="223">
                  <c:v>200</c:v>
                </c:pt>
                <c:pt idx="224">
                  <c:v>200</c:v>
                </c:pt>
                <c:pt idx="225">
                  <c:v>200</c:v>
                </c:pt>
                <c:pt idx="226">
                  <c:v>200</c:v>
                </c:pt>
                <c:pt idx="227">
                  <c:v>200</c:v>
                </c:pt>
                <c:pt idx="228">
                  <c:v>200</c:v>
                </c:pt>
                <c:pt idx="229">
                  <c:v>200</c:v>
                </c:pt>
                <c:pt idx="230">
                  <c:v>200</c:v>
                </c:pt>
                <c:pt idx="231">
                  <c:v>200</c:v>
                </c:pt>
                <c:pt idx="232">
                  <c:v>200</c:v>
                </c:pt>
                <c:pt idx="233">
                  <c:v>200</c:v>
                </c:pt>
                <c:pt idx="234">
                  <c:v>200</c:v>
                </c:pt>
                <c:pt idx="235">
                  <c:v>200</c:v>
                </c:pt>
                <c:pt idx="236">
                  <c:v>200</c:v>
                </c:pt>
                <c:pt idx="237">
                  <c:v>200</c:v>
                </c:pt>
                <c:pt idx="238">
                  <c:v>200</c:v>
                </c:pt>
                <c:pt idx="239">
                  <c:v>200</c:v>
                </c:pt>
                <c:pt idx="240">
                  <c:v>200</c:v>
                </c:pt>
                <c:pt idx="241">
                  <c:v>200</c:v>
                </c:pt>
                <c:pt idx="242">
                  <c:v>200</c:v>
                </c:pt>
                <c:pt idx="243">
                  <c:v>200</c:v>
                </c:pt>
                <c:pt idx="244">
                  <c:v>200</c:v>
                </c:pt>
                <c:pt idx="245">
                  <c:v>200</c:v>
                </c:pt>
                <c:pt idx="246">
                  <c:v>502</c:v>
                </c:pt>
                <c:pt idx="247">
                  <c:v>502</c:v>
                </c:pt>
                <c:pt idx="248">
                  <c:v>502</c:v>
                </c:pt>
                <c:pt idx="249">
                  <c:v>502</c:v>
                </c:pt>
                <c:pt idx="250">
                  <c:v>502</c:v>
                </c:pt>
                <c:pt idx="251">
                  <c:v>502</c:v>
                </c:pt>
                <c:pt idx="252">
                  <c:v>502</c:v>
                </c:pt>
                <c:pt idx="253">
                  <c:v>502</c:v>
                </c:pt>
              </c:numCache>
            </c:numRef>
          </c:val>
          <c:smooth val="0"/>
        </c:ser>
        <c:ser>
          <c:idx val="2"/>
          <c:order val="2"/>
          <c:tx>
            <c:v>user</c:v>
          </c:tx>
          <c:spPr>
            <a:ln>
              <a:solidFill>
                <a:srgbClr val="FF0000"/>
              </a:solidFill>
            </a:ln>
          </c:spPr>
          <c:marker>
            <c:symbol val="none"/>
          </c:marker>
          <c:val>
            <c:numRef>
              <c:f>result_update_status!$L$2:$L$255</c:f>
              <c:numCache>
                <c:formatCode>General</c:formatCode>
                <c:ptCount val="254"/>
                <c:pt idx="0">
                  <c:v>31</c:v>
                </c:pt>
                <c:pt idx="1">
                  <c:v>32</c:v>
                </c:pt>
                <c:pt idx="2">
                  <c:v>36</c:v>
                </c:pt>
                <c:pt idx="3">
                  <c:v>37</c:v>
                </c:pt>
                <c:pt idx="4">
                  <c:v>40</c:v>
                </c:pt>
                <c:pt idx="5">
                  <c:v>47</c:v>
                </c:pt>
                <c:pt idx="6">
                  <c:v>48</c:v>
                </c:pt>
                <c:pt idx="7">
                  <c:v>52</c:v>
                </c:pt>
                <c:pt idx="8">
                  <c:v>56</c:v>
                </c:pt>
                <c:pt idx="9">
                  <c:v>59</c:v>
                </c:pt>
                <c:pt idx="10">
                  <c:v>67</c:v>
                </c:pt>
                <c:pt idx="11">
                  <c:v>68</c:v>
                </c:pt>
                <c:pt idx="12">
                  <c:v>71</c:v>
                </c:pt>
                <c:pt idx="13">
                  <c:v>73</c:v>
                </c:pt>
                <c:pt idx="14">
                  <c:v>78</c:v>
                </c:pt>
                <c:pt idx="15">
                  <c:v>84</c:v>
                </c:pt>
                <c:pt idx="16">
                  <c:v>87</c:v>
                </c:pt>
                <c:pt idx="17">
                  <c:v>89</c:v>
                </c:pt>
                <c:pt idx="18">
                  <c:v>90</c:v>
                </c:pt>
                <c:pt idx="19">
                  <c:v>92</c:v>
                </c:pt>
                <c:pt idx="20">
                  <c:v>101</c:v>
                </c:pt>
                <c:pt idx="21">
                  <c:v>102</c:v>
                </c:pt>
                <c:pt idx="22">
                  <c:v>103</c:v>
                </c:pt>
                <c:pt idx="23">
                  <c:v>104</c:v>
                </c:pt>
                <c:pt idx="24">
                  <c:v>107</c:v>
                </c:pt>
                <c:pt idx="25">
                  <c:v>154</c:v>
                </c:pt>
                <c:pt idx="26">
                  <c:v>155</c:v>
                </c:pt>
                <c:pt idx="27">
                  <c:v>155</c:v>
                </c:pt>
                <c:pt idx="28">
                  <c:v>156</c:v>
                </c:pt>
                <c:pt idx="29">
                  <c:v>167</c:v>
                </c:pt>
                <c:pt idx="30">
                  <c:v>171</c:v>
                </c:pt>
                <c:pt idx="31">
                  <c:v>171</c:v>
                </c:pt>
                <c:pt idx="32">
                  <c:v>172</c:v>
                </c:pt>
                <c:pt idx="33">
                  <c:v>175</c:v>
                </c:pt>
                <c:pt idx="34">
                  <c:v>194</c:v>
                </c:pt>
                <c:pt idx="35">
                  <c:v>196</c:v>
                </c:pt>
                <c:pt idx="36">
                  <c:v>199</c:v>
                </c:pt>
                <c:pt idx="37">
                  <c:v>199</c:v>
                </c:pt>
                <c:pt idx="38">
                  <c:v>201</c:v>
                </c:pt>
                <c:pt idx="39">
                  <c:v>205</c:v>
                </c:pt>
                <c:pt idx="40">
                  <c:v>236</c:v>
                </c:pt>
                <c:pt idx="41">
                  <c:v>243</c:v>
                </c:pt>
                <c:pt idx="42">
                  <c:v>246</c:v>
                </c:pt>
                <c:pt idx="43">
                  <c:v>248</c:v>
                </c:pt>
                <c:pt idx="44">
                  <c:v>248</c:v>
                </c:pt>
                <c:pt idx="45">
                  <c:v>313</c:v>
                </c:pt>
                <c:pt idx="46">
                  <c:v>339</c:v>
                </c:pt>
                <c:pt idx="47">
                  <c:v>339</c:v>
                </c:pt>
                <c:pt idx="48">
                  <c:v>341</c:v>
                </c:pt>
                <c:pt idx="49">
                  <c:v>341</c:v>
                </c:pt>
                <c:pt idx="50">
                  <c:v>341</c:v>
                </c:pt>
                <c:pt idx="51">
                  <c:v>342</c:v>
                </c:pt>
                <c:pt idx="52">
                  <c:v>344</c:v>
                </c:pt>
                <c:pt idx="53">
                  <c:v>344</c:v>
                </c:pt>
                <c:pt idx="54">
                  <c:v>344</c:v>
                </c:pt>
                <c:pt idx="55">
                  <c:v>350</c:v>
                </c:pt>
                <c:pt idx="56">
                  <c:v>350</c:v>
                </c:pt>
                <c:pt idx="57">
                  <c:v>350</c:v>
                </c:pt>
                <c:pt idx="58">
                  <c:v>351</c:v>
                </c:pt>
                <c:pt idx="59">
                  <c:v>355</c:v>
                </c:pt>
                <c:pt idx="60">
                  <c:v>355</c:v>
                </c:pt>
                <c:pt idx="61">
                  <c:v>355</c:v>
                </c:pt>
                <c:pt idx="62">
                  <c:v>355</c:v>
                </c:pt>
                <c:pt idx="63">
                  <c:v>355</c:v>
                </c:pt>
                <c:pt idx="64">
                  <c:v>356</c:v>
                </c:pt>
                <c:pt idx="65">
                  <c:v>357</c:v>
                </c:pt>
                <c:pt idx="66">
                  <c:v>357</c:v>
                </c:pt>
                <c:pt idx="67">
                  <c:v>357</c:v>
                </c:pt>
                <c:pt idx="68">
                  <c:v>358</c:v>
                </c:pt>
                <c:pt idx="69">
                  <c:v>360</c:v>
                </c:pt>
                <c:pt idx="70">
                  <c:v>360</c:v>
                </c:pt>
                <c:pt idx="71">
                  <c:v>360</c:v>
                </c:pt>
                <c:pt idx="72">
                  <c:v>360</c:v>
                </c:pt>
                <c:pt idx="73">
                  <c:v>361</c:v>
                </c:pt>
                <c:pt idx="74">
                  <c:v>363</c:v>
                </c:pt>
                <c:pt idx="75">
                  <c:v>366</c:v>
                </c:pt>
                <c:pt idx="76">
                  <c:v>367</c:v>
                </c:pt>
                <c:pt idx="77">
                  <c:v>367</c:v>
                </c:pt>
                <c:pt idx="78">
                  <c:v>369</c:v>
                </c:pt>
                <c:pt idx="79">
                  <c:v>369</c:v>
                </c:pt>
                <c:pt idx="80">
                  <c:v>369</c:v>
                </c:pt>
                <c:pt idx="81">
                  <c:v>370</c:v>
                </c:pt>
                <c:pt idx="82">
                  <c:v>371</c:v>
                </c:pt>
                <c:pt idx="83">
                  <c:v>371</c:v>
                </c:pt>
                <c:pt idx="84">
                  <c:v>373</c:v>
                </c:pt>
                <c:pt idx="85">
                  <c:v>373</c:v>
                </c:pt>
                <c:pt idx="86">
                  <c:v>373</c:v>
                </c:pt>
                <c:pt idx="87">
                  <c:v>373</c:v>
                </c:pt>
                <c:pt idx="88">
                  <c:v>374</c:v>
                </c:pt>
                <c:pt idx="89">
                  <c:v>375</c:v>
                </c:pt>
                <c:pt idx="90">
                  <c:v>376</c:v>
                </c:pt>
                <c:pt idx="91">
                  <c:v>376</c:v>
                </c:pt>
                <c:pt idx="92">
                  <c:v>376</c:v>
                </c:pt>
                <c:pt idx="93">
                  <c:v>376</c:v>
                </c:pt>
                <c:pt idx="94">
                  <c:v>377</c:v>
                </c:pt>
                <c:pt idx="95">
                  <c:v>379</c:v>
                </c:pt>
                <c:pt idx="96">
                  <c:v>380</c:v>
                </c:pt>
                <c:pt idx="97">
                  <c:v>381</c:v>
                </c:pt>
                <c:pt idx="98">
                  <c:v>381</c:v>
                </c:pt>
                <c:pt idx="99">
                  <c:v>381</c:v>
                </c:pt>
                <c:pt idx="100">
                  <c:v>381</c:v>
                </c:pt>
                <c:pt idx="101">
                  <c:v>382</c:v>
                </c:pt>
                <c:pt idx="102">
                  <c:v>382</c:v>
                </c:pt>
                <c:pt idx="103">
                  <c:v>383</c:v>
                </c:pt>
                <c:pt idx="104">
                  <c:v>383</c:v>
                </c:pt>
                <c:pt idx="105">
                  <c:v>384</c:v>
                </c:pt>
                <c:pt idx="106">
                  <c:v>384</c:v>
                </c:pt>
                <c:pt idx="107">
                  <c:v>385</c:v>
                </c:pt>
                <c:pt idx="108">
                  <c:v>386</c:v>
                </c:pt>
                <c:pt idx="109">
                  <c:v>386</c:v>
                </c:pt>
                <c:pt idx="110">
                  <c:v>391</c:v>
                </c:pt>
                <c:pt idx="111">
                  <c:v>391</c:v>
                </c:pt>
                <c:pt idx="112">
                  <c:v>391</c:v>
                </c:pt>
                <c:pt idx="113">
                  <c:v>392</c:v>
                </c:pt>
                <c:pt idx="114">
                  <c:v>393</c:v>
                </c:pt>
                <c:pt idx="115">
                  <c:v>393</c:v>
                </c:pt>
                <c:pt idx="116">
                  <c:v>394</c:v>
                </c:pt>
                <c:pt idx="117">
                  <c:v>394</c:v>
                </c:pt>
                <c:pt idx="118">
                  <c:v>394</c:v>
                </c:pt>
                <c:pt idx="119">
                  <c:v>397</c:v>
                </c:pt>
                <c:pt idx="120">
                  <c:v>397</c:v>
                </c:pt>
                <c:pt idx="121">
                  <c:v>397</c:v>
                </c:pt>
                <c:pt idx="122">
                  <c:v>397</c:v>
                </c:pt>
                <c:pt idx="123">
                  <c:v>397</c:v>
                </c:pt>
                <c:pt idx="124">
                  <c:v>398</c:v>
                </c:pt>
                <c:pt idx="125">
                  <c:v>399</c:v>
                </c:pt>
                <c:pt idx="126">
                  <c:v>404</c:v>
                </c:pt>
                <c:pt idx="127">
                  <c:v>407</c:v>
                </c:pt>
                <c:pt idx="128">
                  <c:v>407</c:v>
                </c:pt>
                <c:pt idx="129">
                  <c:v>407</c:v>
                </c:pt>
                <c:pt idx="130">
                  <c:v>411</c:v>
                </c:pt>
                <c:pt idx="131">
                  <c:v>416</c:v>
                </c:pt>
                <c:pt idx="132">
                  <c:v>430</c:v>
                </c:pt>
                <c:pt idx="133">
                  <c:v>432</c:v>
                </c:pt>
                <c:pt idx="134">
                  <c:v>442</c:v>
                </c:pt>
                <c:pt idx="135">
                  <c:v>442</c:v>
                </c:pt>
                <c:pt idx="136">
                  <c:v>442</c:v>
                </c:pt>
                <c:pt idx="137">
                  <c:v>443</c:v>
                </c:pt>
                <c:pt idx="138">
                  <c:v>455</c:v>
                </c:pt>
                <c:pt idx="139">
                  <c:v>463</c:v>
                </c:pt>
                <c:pt idx="140">
                  <c:v>467</c:v>
                </c:pt>
                <c:pt idx="141">
                  <c:v>471</c:v>
                </c:pt>
                <c:pt idx="142">
                  <c:v>471</c:v>
                </c:pt>
                <c:pt idx="143">
                  <c:v>473</c:v>
                </c:pt>
                <c:pt idx="144">
                  <c:v>483</c:v>
                </c:pt>
                <c:pt idx="145">
                  <c:v>484</c:v>
                </c:pt>
                <c:pt idx="146">
                  <c:v>486</c:v>
                </c:pt>
                <c:pt idx="147">
                  <c:v>487</c:v>
                </c:pt>
                <c:pt idx="148">
                  <c:v>487</c:v>
                </c:pt>
                <c:pt idx="149">
                  <c:v>493</c:v>
                </c:pt>
                <c:pt idx="150">
                  <c:v>495</c:v>
                </c:pt>
                <c:pt idx="151">
                  <c:v>499</c:v>
                </c:pt>
                <c:pt idx="152">
                  <c:v>502</c:v>
                </c:pt>
                <c:pt idx="153">
                  <c:v>507</c:v>
                </c:pt>
                <c:pt idx="154">
                  <c:v>511</c:v>
                </c:pt>
                <c:pt idx="155">
                  <c:v>511</c:v>
                </c:pt>
                <c:pt idx="156">
                  <c:v>511</c:v>
                </c:pt>
                <c:pt idx="157">
                  <c:v>512</c:v>
                </c:pt>
                <c:pt idx="158">
                  <c:v>515</c:v>
                </c:pt>
                <c:pt idx="159">
                  <c:v>515</c:v>
                </c:pt>
                <c:pt idx="160">
                  <c:v>515</c:v>
                </c:pt>
                <c:pt idx="161">
                  <c:v>515</c:v>
                </c:pt>
                <c:pt idx="162">
                  <c:v>517</c:v>
                </c:pt>
                <c:pt idx="163">
                  <c:v>517</c:v>
                </c:pt>
                <c:pt idx="164">
                  <c:v>518</c:v>
                </c:pt>
                <c:pt idx="165">
                  <c:v>521</c:v>
                </c:pt>
                <c:pt idx="166">
                  <c:v>523</c:v>
                </c:pt>
                <c:pt idx="167">
                  <c:v>524</c:v>
                </c:pt>
                <c:pt idx="168">
                  <c:v>547</c:v>
                </c:pt>
                <c:pt idx="169">
                  <c:v>550</c:v>
                </c:pt>
                <c:pt idx="170">
                  <c:v>551</c:v>
                </c:pt>
                <c:pt idx="171">
                  <c:v>553</c:v>
                </c:pt>
                <c:pt idx="172">
                  <c:v>560</c:v>
                </c:pt>
                <c:pt idx="173">
                  <c:v>561</c:v>
                </c:pt>
                <c:pt idx="174">
                  <c:v>562</c:v>
                </c:pt>
                <c:pt idx="175">
                  <c:v>566</c:v>
                </c:pt>
                <c:pt idx="176">
                  <c:v>568</c:v>
                </c:pt>
                <c:pt idx="177">
                  <c:v>575</c:v>
                </c:pt>
                <c:pt idx="178">
                  <c:v>575</c:v>
                </c:pt>
                <c:pt idx="179">
                  <c:v>579</c:v>
                </c:pt>
                <c:pt idx="180">
                  <c:v>589</c:v>
                </c:pt>
                <c:pt idx="181">
                  <c:v>596</c:v>
                </c:pt>
                <c:pt idx="182">
                  <c:v>600</c:v>
                </c:pt>
                <c:pt idx="183">
                  <c:v>600</c:v>
                </c:pt>
                <c:pt idx="184">
                  <c:v>600</c:v>
                </c:pt>
                <c:pt idx="185">
                  <c:v>600</c:v>
                </c:pt>
                <c:pt idx="186">
                  <c:v>600</c:v>
                </c:pt>
                <c:pt idx="187">
                  <c:v>600</c:v>
                </c:pt>
                <c:pt idx="188">
                  <c:v>600</c:v>
                </c:pt>
                <c:pt idx="189">
                  <c:v>600</c:v>
                </c:pt>
                <c:pt idx="190">
                  <c:v>600</c:v>
                </c:pt>
                <c:pt idx="191">
                  <c:v>600</c:v>
                </c:pt>
                <c:pt idx="192">
                  <c:v>600</c:v>
                </c:pt>
                <c:pt idx="193">
                  <c:v>600</c:v>
                </c:pt>
                <c:pt idx="194">
                  <c:v>600</c:v>
                </c:pt>
                <c:pt idx="195">
                  <c:v>600</c:v>
                </c:pt>
                <c:pt idx="196">
                  <c:v>600</c:v>
                </c:pt>
                <c:pt idx="197">
                  <c:v>600</c:v>
                </c:pt>
                <c:pt idx="198">
                  <c:v>600</c:v>
                </c:pt>
                <c:pt idx="199">
                  <c:v>600</c:v>
                </c:pt>
                <c:pt idx="200">
                  <c:v>600</c:v>
                </c:pt>
                <c:pt idx="201">
                  <c:v>600</c:v>
                </c:pt>
                <c:pt idx="202">
                  <c:v>600</c:v>
                </c:pt>
                <c:pt idx="203">
                  <c:v>600</c:v>
                </c:pt>
                <c:pt idx="204">
                  <c:v>600</c:v>
                </c:pt>
                <c:pt idx="205">
                  <c:v>600</c:v>
                </c:pt>
                <c:pt idx="206">
                  <c:v>600</c:v>
                </c:pt>
                <c:pt idx="207">
                  <c:v>600</c:v>
                </c:pt>
                <c:pt idx="208">
                  <c:v>600</c:v>
                </c:pt>
                <c:pt idx="209">
                  <c:v>600</c:v>
                </c:pt>
                <c:pt idx="210">
                  <c:v>600</c:v>
                </c:pt>
                <c:pt idx="211">
                  <c:v>600</c:v>
                </c:pt>
                <c:pt idx="212">
                  <c:v>600</c:v>
                </c:pt>
                <c:pt idx="213">
                  <c:v>600</c:v>
                </c:pt>
                <c:pt idx="214">
                  <c:v>600</c:v>
                </c:pt>
                <c:pt idx="215">
                  <c:v>600</c:v>
                </c:pt>
                <c:pt idx="216">
                  <c:v>600</c:v>
                </c:pt>
                <c:pt idx="217">
                  <c:v>600</c:v>
                </c:pt>
                <c:pt idx="218">
                  <c:v>600</c:v>
                </c:pt>
                <c:pt idx="219">
                  <c:v>600</c:v>
                </c:pt>
                <c:pt idx="220">
                  <c:v>600</c:v>
                </c:pt>
                <c:pt idx="221">
                  <c:v>600</c:v>
                </c:pt>
                <c:pt idx="222">
                  <c:v>600</c:v>
                </c:pt>
                <c:pt idx="223">
                  <c:v>600</c:v>
                </c:pt>
                <c:pt idx="224">
                  <c:v>600</c:v>
                </c:pt>
                <c:pt idx="225">
                  <c:v>600</c:v>
                </c:pt>
                <c:pt idx="226">
                  <c:v>600</c:v>
                </c:pt>
                <c:pt idx="227">
                  <c:v>600</c:v>
                </c:pt>
                <c:pt idx="228">
                  <c:v>600</c:v>
                </c:pt>
                <c:pt idx="229">
                  <c:v>600</c:v>
                </c:pt>
                <c:pt idx="230">
                  <c:v>600</c:v>
                </c:pt>
                <c:pt idx="231">
                  <c:v>600</c:v>
                </c:pt>
                <c:pt idx="232">
                  <c:v>600</c:v>
                </c:pt>
                <c:pt idx="233">
                  <c:v>600</c:v>
                </c:pt>
                <c:pt idx="234">
                  <c:v>600</c:v>
                </c:pt>
                <c:pt idx="235">
                  <c:v>600</c:v>
                </c:pt>
                <c:pt idx="236">
                  <c:v>600</c:v>
                </c:pt>
                <c:pt idx="237">
                  <c:v>600</c:v>
                </c:pt>
                <c:pt idx="238">
                  <c:v>600</c:v>
                </c:pt>
                <c:pt idx="239">
                  <c:v>600</c:v>
                </c:pt>
                <c:pt idx="240">
                  <c:v>600</c:v>
                </c:pt>
                <c:pt idx="241">
                  <c:v>600</c:v>
                </c:pt>
                <c:pt idx="242">
                  <c:v>600</c:v>
                </c:pt>
                <c:pt idx="243">
                  <c:v>600</c:v>
                </c:pt>
                <c:pt idx="244">
                  <c:v>600</c:v>
                </c:pt>
                <c:pt idx="245">
                  <c:v>600</c:v>
                </c:pt>
                <c:pt idx="246">
                  <c:v>600</c:v>
                </c:pt>
                <c:pt idx="247">
                  <c:v>600</c:v>
                </c:pt>
                <c:pt idx="248">
                  <c:v>599</c:v>
                </c:pt>
                <c:pt idx="249">
                  <c:v>598</c:v>
                </c:pt>
                <c:pt idx="250">
                  <c:v>598</c:v>
                </c:pt>
                <c:pt idx="251">
                  <c:v>596</c:v>
                </c:pt>
                <c:pt idx="252">
                  <c:v>596</c:v>
                </c:pt>
                <c:pt idx="253">
                  <c:v>596</c:v>
                </c:pt>
              </c:numCache>
            </c:numRef>
          </c:val>
          <c:smooth val="0"/>
        </c:ser>
        <c:dLbls>
          <c:showLegendKey val="0"/>
          <c:showVal val="0"/>
          <c:showCatName val="0"/>
          <c:showSerName val="0"/>
          <c:showPercent val="0"/>
          <c:showBubbleSize val="0"/>
        </c:dLbls>
        <c:marker val="1"/>
        <c:smooth val="0"/>
        <c:axId val="371552640"/>
        <c:axId val="371550464"/>
      </c:lineChart>
      <c:catAx>
        <c:axId val="371529984"/>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371548544"/>
        <c:crosses val="autoZero"/>
        <c:auto val="1"/>
        <c:lblAlgn val="ctr"/>
        <c:lblOffset val="100"/>
        <c:tickLblSkip val="20"/>
        <c:noMultiLvlLbl val="0"/>
      </c:catAx>
      <c:valAx>
        <c:axId val="371548544"/>
        <c:scaling>
          <c:orientation val="minMax"/>
        </c:scaling>
        <c:delete val="0"/>
        <c:axPos val="l"/>
        <c:title>
          <c:tx>
            <c:rich>
              <a:bodyPr rot="-5400000" vert="horz"/>
              <a:lstStyle/>
              <a:p>
                <a:pPr>
                  <a:defRPr/>
                </a:pPr>
                <a:r>
                  <a:rPr lang="id-ID" b="0"/>
                  <a:t>latensi (ms)</a:t>
                </a:r>
                <a:endParaRPr lang="en-US" b="0"/>
              </a:p>
            </c:rich>
          </c:tx>
          <c:overlay val="0"/>
        </c:title>
        <c:numFmt formatCode="General" sourceLinked="1"/>
        <c:majorTickMark val="out"/>
        <c:minorTickMark val="none"/>
        <c:tickLblPos val="nextTo"/>
        <c:crossAx val="371529984"/>
        <c:crosses val="autoZero"/>
        <c:crossBetween val="between"/>
      </c:valAx>
      <c:valAx>
        <c:axId val="371550464"/>
        <c:scaling>
          <c:orientation val="minMax"/>
        </c:scaling>
        <c:delete val="0"/>
        <c:axPos val="r"/>
        <c:title>
          <c:tx>
            <c:rich>
              <a:bodyPr rot="-5400000" vert="horz"/>
              <a:lstStyle/>
              <a:p>
                <a:pPr>
                  <a:defRPr/>
                </a:pPr>
                <a:r>
                  <a:rPr lang="id-ID" b="0"/>
                  <a:t>thread (user) &amp; http code</a:t>
                </a:r>
                <a:endParaRPr lang="en-US" b="0"/>
              </a:p>
            </c:rich>
          </c:tx>
          <c:overlay val="0"/>
        </c:title>
        <c:numFmt formatCode="General" sourceLinked="1"/>
        <c:majorTickMark val="out"/>
        <c:minorTickMark val="none"/>
        <c:tickLblPos val="nextTo"/>
        <c:crossAx val="371552640"/>
        <c:crosses val="max"/>
        <c:crossBetween val="between"/>
      </c:valAx>
      <c:catAx>
        <c:axId val="371552640"/>
        <c:scaling>
          <c:orientation val="minMax"/>
        </c:scaling>
        <c:delete val="1"/>
        <c:axPos val="b"/>
        <c:majorTickMark val="out"/>
        <c:minorTickMark val="none"/>
        <c:tickLblPos val="nextTo"/>
        <c:crossAx val="371550464"/>
        <c:crosses val="autoZero"/>
        <c:auto val="1"/>
        <c:lblAlgn val="ctr"/>
        <c:lblOffset val="100"/>
        <c:noMultiLvlLbl val="0"/>
      </c:catAx>
      <c:spPr>
        <a:ln>
          <a:solidFill>
            <a:schemeClr val="tx1"/>
          </a:solidFill>
        </a:ln>
      </c:spPr>
    </c:plotArea>
    <c:legend>
      <c:legendPos val="l"/>
      <c:layout>
        <c:manualLayout>
          <c:xMode val="edge"/>
          <c:yMode val="edge"/>
          <c:x val="0.18901209677419356"/>
          <c:y val="7.490313710786152E-2"/>
          <c:w val="0.19577623099760702"/>
          <c:h val="0.21949722904098853"/>
        </c:manualLayout>
      </c:layout>
      <c:overlay val="1"/>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71570560"/>
        <c:axId val="371576832"/>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71663232"/>
        <c:axId val="371579136"/>
      </c:lineChart>
      <c:catAx>
        <c:axId val="371570560"/>
        <c:scaling>
          <c:orientation val="minMax"/>
        </c:scaling>
        <c:delete val="0"/>
        <c:axPos val="b"/>
        <c:title>
          <c:tx>
            <c:rich>
              <a:bodyPr/>
              <a:lstStyle/>
              <a:p>
                <a:pPr>
                  <a:defRPr/>
                </a:pPr>
                <a:r>
                  <a:rPr lang="id-ID" b="0"/>
                  <a:t>pengujian ke-n</a:t>
                </a:r>
                <a:endParaRPr lang="en-US" b="0"/>
              </a:p>
            </c:rich>
          </c:tx>
          <c:overlay val="0"/>
        </c:title>
        <c:majorTickMark val="none"/>
        <c:minorTickMark val="none"/>
        <c:tickLblPos val="nextTo"/>
        <c:crossAx val="371576832"/>
        <c:crosses val="autoZero"/>
        <c:auto val="1"/>
        <c:lblAlgn val="ctr"/>
        <c:lblOffset val="100"/>
        <c:noMultiLvlLbl val="0"/>
      </c:catAx>
      <c:valAx>
        <c:axId val="371576832"/>
        <c:scaling>
          <c:orientation val="minMax"/>
        </c:scaling>
        <c:delete val="0"/>
        <c:axPos val="l"/>
        <c:title>
          <c:tx>
            <c:rich>
              <a:bodyPr rot="-5400000" vert="horz"/>
              <a:lstStyle/>
              <a:p>
                <a:pPr>
                  <a:defRPr/>
                </a:pPr>
                <a:r>
                  <a:rPr lang="id-ID" b="0"/>
                  <a:t>waktu eksekusi (second)</a:t>
                </a:r>
                <a:endParaRPr lang="en-US" b="0"/>
              </a:p>
            </c:rich>
          </c:tx>
          <c:overlay val="0"/>
        </c:title>
        <c:numFmt formatCode="0.00" sourceLinked="1"/>
        <c:majorTickMark val="out"/>
        <c:minorTickMark val="none"/>
        <c:tickLblPos val="nextTo"/>
        <c:crossAx val="371570560"/>
        <c:crosses val="autoZero"/>
        <c:crossBetween val="between"/>
        <c:dispUnits>
          <c:builtInUnit val="thousands"/>
        </c:dispUnits>
      </c:valAx>
      <c:valAx>
        <c:axId val="371579136"/>
        <c:scaling>
          <c:orientation val="minMax"/>
        </c:scaling>
        <c:delete val="0"/>
        <c:axPos val="r"/>
        <c:title>
          <c:tx>
            <c:rich>
              <a:bodyPr rot="-5400000" vert="horz"/>
              <a:lstStyle/>
              <a:p>
                <a:pPr>
                  <a:defRPr/>
                </a:pPr>
                <a:r>
                  <a:rPr lang="id-ID" b="0"/>
                  <a:t>jumlah jadwal (jadwal)</a:t>
                </a:r>
                <a:endParaRPr lang="en-US" b="0"/>
              </a:p>
            </c:rich>
          </c:tx>
          <c:overlay val="0"/>
        </c:title>
        <c:numFmt formatCode="General" sourceLinked="1"/>
        <c:majorTickMark val="out"/>
        <c:minorTickMark val="none"/>
        <c:tickLblPos val="nextTo"/>
        <c:crossAx val="371663232"/>
        <c:crosses val="max"/>
        <c:crossBetween val="between"/>
      </c:valAx>
      <c:catAx>
        <c:axId val="371663232"/>
        <c:scaling>
          <c:orientation val="minMax"/>
        </c:scaling>
        <c:delete val="1"/>
        <c:axPos val="b"/>
        <c:majorTickMark val="out"/>
        <c:minorTickMark val="none"/>
        <c:tickLblPos val="nextTo"/>
        <c:crossAx val="371579136"/>
        <c:crosses val="autoZero"/>
        <c:auto val="1"/>
        <c:lblAlgn val="ctr"/>
        <c:lblOffset val="100"/>
        <c:noMultiLvlLbl val="0"/>
      </c:catAx>
      <c:spPr>
        <a:ln>
          <a:solidFill>
            <a:schemeClr val="tx1"/>
          </a:solidFill>
        </a:ln>
      </c:spPr>
    </c:plotArea>
    <c:legend>
      <c:legendPos val="l"/>
      <c:layout>
        <c:manualLayout>
          <c:xMode val="edge"/>
          <c:yMode val="edge"/>
          <c:x val="0.16847953604272081"/>
          <c:y val="0.10918456012111115"/>
          <c:w val="0.28574972799534298"/>
          <c:h val="0.20570511864502425"/>
        </c:manualLayout>
      </c:layout>
      <c:overlay val="1"/>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71690112"/>
        <c:axId val="371700096"/>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371703168"/>
        <c:axId val="371701632"/>
      </c:lineChart>
      <c:catAx>
        <c:axId val="371690112"/>
        <c:scaling>
          <c:orientation val="minMax"/>
        </c:scaling>
        <c:delete val="0"/>
        <c:axPos val="b"/>
        <c:majorTickMark val="none"/>
        <c:minorTickMark val="none"/>
        <c:tickLblPos val="nextTo"/>
        <c:crossAx val="371700096"/>
        <c:crosses val="autoZero"/>
        <c:auto val="1"/>
        <c:lblAlgn val="ctr"/>
        <c:lblOffset val="100"/>
        <c:tickLblSkip val="75"/>
        <c:noMultiLvlLbl val="0"/>
      </c:catAx>
      <c:valAx>
        <c:axId val="371700096"/>
        <c:scaling>
          <c:orientation val="minMax"/>
        </c:scaling>
        <c:delete val="0"/>
        <c:axPos val="l"/>
        <c:majorGridlines/>
        <c:numFmt formatCode="General" sourceLinked="1"/>
        <c:majorTickMark val="none"/>
        <c:minorTickMark val="none"/>
        <c:tickLblPos val="nextTo"/>
        <c:crossAx val="371690112"/>
        <c:crosses val="autoZero"/>
        <c:crossBetween val="between"/>
      </c:valAx>
      <c:valAx>
        <c:axId val="371701632"/>
        <c:scaling>
          <c:orientation val="minMax"/>
        </c:scaling>
        <c:delete val="0"/>
        <c:axPos val="r"/>
        <c:numFmt formatCode="General" sourceLinked="1"/>
        <c:majorTickMark val="out"/>
        <c:minorTickMark val="none"/>
        <c:tickLblPos val="nextTo"/>
        <c:crossAx val="371703168"/>
        <c:crosses val="max"/>
        <c:crossBetween val="between"/>
      </c:valAx>
      <c:catAx>
        <c:axId val="371703168"/>
        <c:scaling>
          <c:orientation val="minMax"/>
        </c:scaling>
        <c:delete val="1"/>
        <c:axPos val="b"/>
        <c:majorTickMark val="out"/>
        <c:minorTickMark val="none"/>
        <c:tickLblPos val="nextTo"/>
        <c:crossAx val="37170163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371734400"/>
        <c:axId val="371735936"/>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371747456"/>
        <c:axId val="371745920"/>
      </c:lineChart>
      <c:catAx>
        <c:axId val="371734400"/>
        <c:scaling>
          <c:orientation val="minMax"/>
        </c:scaling>
        <c:delete val="0"/>
        <c:axPos val="b"/>
        <c:majorTickMark val="none"/>
        <c:minorTickMark val="none"/>
        <c:tickLblPos val="nextTo"/>
        <c:crossAx val="371735936"/>
        <c:crosses val="autoZero"/>
        <c:auto val="1"/>
        <c:lblAlgn val="ctr"/>
        <c:lblOffset val="100"/>
        <c:tickLblSkip val="75"/>
        <c:noMultiLvlLbl val="0"/>
      </c:catAx>
      <c:valAx>
        <c:axId val="371735936"/>
        <c:scaling>
          <c:orientation val="minMax"/>
        </c:scaling>
        <c:delete val="0"/>
        <c:axPos val="l"/>
        <c:majorGridlines/>
        <c:numFmt formatCode="General" sourceLinked="1"/>
        <c:majorTickMark val="none"/>
        <c:minorTickMark val="none"/>
        <c:tickLblPos val="nextTo"/>
        <c:crossAx val="371734400"/>
        <c:crosses val="autoZero"/>
        <c:crossBetween val="between"/>
      </c:valAx>
      <c:valAx>
        <c:axId val="371745920"/>
        <c:scaling>
          <c:orientation val="minMax"/>
        </c:scaling>
        <c:delete val="0"/>
        <c:axPos val="r"/>
        <c:numFmt formatCode="General" sourceLinked="1"/>
        <c:majorTickMark val="out"/>
        <c:minorTickMark val="none"/>
        <c:tickLblPos val="nextTo"/>
        <c:crossAx val="371747456"/>
        <c:crosses val="max"/>
        <c:crossBetween val="between"/>
      </c:valAx>
      <c:catAx>
        <c:axId val="371747456"/>
        <c:scaling>
          <c:orientation val="minMax"/>
        </c:scaling>
        <c:delete val="1"/>
        <c:axPos val="b"/>
        <c:majorTickMark val="out"/>
        <c:minorTickMark val="none"/>
        <c:tickLblPos val="nextTo"/>
        <c:crossAx val="37174592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371794304"/>
        <c:axId val="37179584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371799168"/>
        <c:axId val="371797376"/>
      </c:lineChart>
      <c:catAx>
        <c:axId val="371794304"/>
        <c:scaling>
          <c:orientation val="minMax"/>
        </c:scaling>
        <c:delete val="0"/>
        <c:axPos val="b"/>
        <c:majorTickMark val="out"/>
        <c:minorTickMark val="none"/>
        <c:tickLblPos val="nextTo"/>
        <c:crossAx val="371795840"/>
        <c:crosses val="autoZero"/>
        <c:auto val="1"/>
        <c:lblAlgn val="ctr"/>
        <c:lblOffset val="100"/>
        <c:noMultiLvlLbl val="0"/>
      </c:catAx>
      <c:valAx>
        <c:axId val="371795840"/>
        <c:scaling>
          <c:orientation val="minMax"/>
        </c:scaling>
        <c:delete val="0"/>
        <c:axPos val="l"/>
        <c:majorGridlines/>
        <c:numFmt formatCode="0.00" sourceLinked="1"/>
        <c:majorTickMark val="out"/>
        <c:minorTickMark val="none"/>
        <c:tickLblPos val="nextTo"/>
        <c:crossAx val="371794304"/>
        <c:crosses val="autoZero"/>
        <c:crossBetween val="between"/>
      </c:valAx>
      <c:valAx>
        <c:axId val="371797376"/>
        <c:scaling>
          <c:orientation val="minMax"/>
        </c:scaling>
        <c:delete val="0"/>
        <c:axPos val="r"/>
        <c:numFmt formatCode="General" sourceLinked="1"/>
        <c:majorTickMark val="out"/>
        <c:minorTickMark val="none"/>
        <c:tickLblPos val="nextTo"/>
        <c:crossAx val="371799168"/>
        <c:crosses val="max"/>
        <c:crossBetween val="between"/>
      </c:valAx>
      <c:catAx>
        <c:axId val="371799168"/>
        <c:scaling>
          <c:orientation val="minMax"/>
        </c:scaling>
        <c:delete val="1"/>
        <c:axPos val="b"/>
        <c:majorTickMark val="out"/>
        <c:minorTickMark val="none"/>
        <c:tickLblPos val="nextTo"/>
        <c:crossAx val="37179737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E99B8752-BF0A-4B06-AAE8-04A02C3DB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4</TotalTime>
  <Pages>155</Pages>
  <Words>44818</Words>
  <Characters>255467</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1157</cp:revision>
  <cp:lastPrinted>2023-09-08T13:46:00Z</cp:lastPrinted>
  <dcterms:created xsi:type="dcterms:W3CDTF">2023-04-04T20:37:00Z</dcterms:created>
  <dcterms:modified xsi:type="dcterms:W3CDTF">2023-09-2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